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0B2667" w14:textId="0B719CDE" w:rsidR="00CD02F1" w:rsidRPr="00643537" w:rsidRDefault="008B7755" w:rsidP="00866149">
      <w:pPr>
        <w:pStyle w:val="Heading1"/>
        <w:spacing w:line="360" w:lineRule="auto"/>
        <w:rPr>
          <w:lang w:val="id-ID"/>
        </w:rPr>
      </w:pPr>
      <w:bookmarkStart w:id="0" w:name="_Toc138617288"/>
      <w:r w:rsidRPr="00643537">
        <w:rPr>
          <w:lang w:val="id-ID"/>
        </w:rPr>
        <w:t>DAFTAR PUSTAKA</w:t>
      </w:r>
      <w:bookmarkEnd w:id="0"/>
    </w:p>
    <w:p w14:paraId="0456D467" w14:textId="520D0D95" w:rsidR="009200E5" w:rsidRPr="009200E5" w:rsidRDefault="008B775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43537"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 w:rsidRPr="00643537">
        <w:rPr>
          <w:rFonts w:ascii="Times New Roman" w:hAnsi="Times New Roman"/>
          <w:sz w:val="24"/>
          <w:szCs w:val="24"/>
          <w:lang w:val="id-ID"/>
        </w:rPr>
        <w:instrText xml:space="preserve">ADDIN Mendeley Bibliography CSL_BIBLIOGRAPHY </w:instrText>
      </w:r>
      <w:r w:rsidRPr="00643537"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="009200E5" w:rsidRPr="009200E5">
        <w:rPr>
          <w:rFonts w:ascii="Times New Roman" w:hAnsi="Times New Roman"/>
          <w:noProof/>
          <w:sz w:val="24"/>
          <w:szCs w:val="24"/>
        </w:rPr>
        <w:t xml:space="preserve">Abdurahman, M., Muhidin, S. A., &amp; Somantri, A. (2011). </w:t>
      </w:r>
      <w:r w:rsidR="009200E5" w:rsidRPr="009200E5">
        <w:rPr>
          <w:rFonts w:ascii="Times New Roman" w:hAnsi="Times New Roman"/>
          <w:i/>
          <w:iCs/>
          <w:noProof/>
          <w:sz w:val="24"/>
          <w:szCs w:val="24"/>
        </w:rPr>
        <w:t>Dasar-Dasar Metode Statistika Untuk Penelitian</w:t>
      </w:r>
      <w:r w:rsidR="009200E5" w:rsidRPr="009200E5">
        <w:rPr>
          <w:rFonts w:ascii="Times New Roman" w:hAnsi="Times New Roman"/>
          <w:noProof/>
          <w:sz w:val="24"/>
          <w:szCs w:val="24"/>
        </w:rPr>
        <w:t>.</w:t>
      </w:r>
      <w:r w:rsidR="00FD7CAD">
        <w:rPr>
          <w:rFonts w:ascii="Times New Roman" w:hAnsi="Times New Roman"/>
          <w:noProof/>
          <w:sz w:val="24"/>
          <w:szCs w:val="24"/>
        </w:rPr>
        <w:t xml:space="preserve"> Bandung:</w:t>
      </w:r>
      <w:r w:rsidR="009200E5" w:rsidRPr="009200E5">
        <w:rPr>
          <w:rFonts w:ascii="Times New Roman" w:hAnsi="Times New Roman"/>
          <w:noProof/>
          <w:sz w:val="24"/>
          <w:szCs w:val="24"/>
        </w:rPr>
        <w:t xml:space="preserve"> CV. Pustaka Setia.</w:t>
      </w:r>
    </w:p>
    <w:p w14:paraId="121F1716" w14:textId="00694A02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Agustina, H., Jaya, M., &amp; Pungan, Y. (2019). </w:t>
      </w:r>
      <w:r w:rsidR="00FD7CAD" w:rsidRPr="009200E5">
        <w:rPr>
          <w:rFonts w:ascii="Times New Roman" w:hAnsi="Times New Roman"/>
          <w:noProof/>
          <w:sz w:val="24"/>
          <w:szCs w:val="24"/>
        </w:rPr>
        <w:t>Pengaruh Karakteristik Individu, Komunikasi Efektif Dan Kepuasan Kerja Terhadap Kinerja Karyawan</w:t>
      </w:r>
      <w:r w:rsidRPr="009200E5">
        <w:rPr>
          <w:rFonts w:ascii="Times New Roman" w:hAnsi="Times New Roman"/>
          <w:noProof/>
          <w:sz w:val="24"/>
          <w:szCs w:val="24"/>
        </w:rPr>
        <w:t xml:space="preserve"> (studi pada PT Tambang Batubara Bukit Asam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At-Tadbir : Jurnal Ilmiah Manajeme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200E5">
        <w:rPr>
          <w:rFonts w:ascii="Times New Roman" w:hAnsi="Times New Roman"/>
          <w:noProof/>
          <w:sz w:val="24"/>
          <w:szCs w:val="24"/>
        </w:rPr>
        <w:t>(1), 33–40. https://doi.org/10.31602/atd.v3i1.1744</w:t>
      </w:r>
    </w:p>
    <w:p w14:paraId="4DC56C27" w14:textId="17D6C753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Arcynthia M., L. (2013). Analisis Pengaruh Kompetensi Terhadap Kinerja Karyawan Pada PT. Bank Bukopin, Tbk Cabang Makassar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Universitas Hasanuddin Makassar</w:t>
      </w:r>
      <w:r w:rsidRPr="009200E5">
        <w:rPr>
          <w:rFonts w:ascii="Times New Roman" w:hAnsi="Times New Roman"/>
          <w:noProof/>
          <w:sz w:val="24"/>
          <w:szCs w:val="24"/>
        </w:rPr>
        <w:t>, 93.</w:t>
      </w:r>
      <w:r w:rsidR="00F451CD">
        <w:rPr>
          <w:rFonts w:ascii="Times New Roman" w:hAnsi="Times New Roman"/>
          <w:noProof/>
          <w:sz w:val="24"/>
          <w:szCs w:val="24"/>
        </w:rPr>
        <w:t xml:space="preserve"> </w:t>
      </w:r>
      <w:r w:rsidR="00F451CD" w:rsidRPr="00BA020F">
        <w:rPr>
          <w:rFonts w:ascii="Times New Roman" w:hAnsi="Times New Roman"/>
          <w:noProof/>
          <w:sz w:val="24"/>
          <w:szCs w:val="24"/>
        </w:rPr>
        <w:t>https://repository.bsi.ac.id/index.php/repo/viewitem/11921</w:t>
      </w:r>
    </w:p>
    <w:p w14:paraId="29D2E0BF" w14:textId="03B1FABB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Asrori. (2020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Psikologi Pendidikan</w:t>
      </w:r>
      <w:r w:rsidRPr="009200E5">
        <w:rPr>
          <w:rFonts w:ascii="Times New Roman" w:hAnsi="Times New Roman"/>
          <w:noProof/>
          <w:sz w:val="24"/>
          <w:szCs w:val="24"/>
        </w:rPr>
        <w:t>.</w:t>
      </w:r>
      <w:r w:rsidR="00FD7CAD">
        <w:rPr>
          <w:rFonts w:ascii="Times New Roman" w:hAnsi="Times New Roman"/>
          <w:noProof/>
          <w:sz w:val="24"/>
          <w:szCs w:val="24"/>
        </w:rPr>
        <w:t xml:space="preserve"> Banyumas:</w:t>
      </w:r>
      <w:r w:rsidRPr="009200E5">
        <w:rPr>
          <w:rFonts w:ascii="Times New Roman" w:hAnsi="Times New Roman"/>
          <w:noProof/>
          <w:sz w:val="24"/>
          <w:szCs w:val="24"/>
        </w:rPr>
        <w:t xml:space="preserve"> CV. Pena Persada.</w:t>
      </w:r>
    </w:p>
    <w:p w14:paraId="1A04CB4B" w14:textId="28C1976E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Bangun, W. (2012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D7CA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Erlangga.</w:t>
      </w:r>
    </w:p>
    <w:p w14:paraId="44F7AFCC" w14:textId="3CD71CD3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Budiasa, I. K. (2021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Beban Kerja dan Kinerja Sumber Daya Manusia</w:t>
      </w:r>
      <w:r w:rsidRPr="009200E5">
        <w:rPr>
          <w:rFonts w:ascii="Times New Roman" w:hAnsi="Times New Roman"/>
          <w:noProof/>
          <w:sz w:val="24"/>
          <w:szCs w:val="24"/>
        </w:rPr>
        <w:t xml:space="preserve"> (N. K. Suryani (ed.); Pertama). </w:t>
      </w:r>
      <w:r w:rsidR="00FD7CAD">
        <w:rPr>
          <w:rFonts w:ascii="Times New Roman" w:hAnsi="Times New Roman"/>
          <w:noProof/>
          <w:sz w:val="24"/>
          <w:szCs w:val="24"/>
        </w:rPr>
        <w:t xml:space="preserve">Banyumas: </w:t>
      </w:r>
      <w:r w:rsidRPr="009200E5">
        <w:rPr>
          <w:rFonts w:ascii="Times New Roman" w:hAnsi="Times New Roman"/>
          <w:noProof/>
          <w:sz w:val="24"/>
          <w:szCs w:val="24"/>
        </w:rPr>
        <w:t>CV. Pena Persada.</w:t>
      </w:r>
    </w:p>
    <w:p w14:paraId="6D1FFDBF" w14:textId="7BA1582E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Colquitt, J. A., LePine, J. A., &amp; Wesson, M. J. (2008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Organizational behavior : improving performance and commitment in the workplace</w:t>
      </w:r>
      <w:r w:rsidRPr="009200E5">
        <w:rPr>
          <w:rFonts w:ascii="Times New Roman" w:hAnsi="Times New Roman"/>
          <w:noProof/>
          <w:sz w:val="24"/>
          <w:szCs w:val="24"/>
        </w:rPr>
        <w:t xml:space="preserve"> (p. 37). </w:t>
      </w:r>
      <w:r w:rsidR="00FD7CAD">
        <w:rPr>
          <w:rFonts w:ascii="Times New Roman" w:hAnsi="Times New Roman"/>
          <w:noProof/>
          <w:sz w:val="24"/>
          <w:szCs w:val="24"/>
        </w:rPr>
        <w:t xml:space="preserve">New york: </w:t>
      </w:r>
      <w:r w:rsidRPr="009200E5">
        <w:rPr>
          <w:rFonts w:ascii="Times New Roman" w:hAnsi="Times New Roman"/>
          <w:noProof/>
          <w:sz w:val="24"/>
          <w:szCs w:val="24"/>
        </w:rPr>
        <w:t>McGraw-Hill Education.</w:t>
      </w:r>
    </w:p>
    <w:p w14:paraId="7F568404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Fauziah, N. H. (2021). Pengaruh Karakteristik Individu dan Budaya Organisasi Terhadap Kinerja Karyawan Bagian Twisting Pada PT. Dewa Sutratex II Cimahi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UTLAQAH: Jurnal Kajian Ekonomi Syariah</w:t>
      </w:r>
      <w:r w:rsidRPr="009200E5">
        <w:rPr>
          <w:rFonts w:ascii="Times New Roman" w:hAnsi="Times New Roman"/>
          <w:noProof/>
          <w:sz w:val="24"/>
          <w:szCs w:val="24"/>
        </w:rPr>
        <w:t>, 192–199. https://jurnal.uisu.ac.id/index.php/mulaqah/article/view/3431</w:t>
      </w:r>
    </w:p>
    <w:p w14:paraId="35138291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Fikri, S. L., &amp; Nova, M. (2020). Pengaruh Kemampuan Kerja dan Motivasi Kerja terhadap Kinerja Karyawan pada PT Tri sapta Jaya Cabang Pindah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tua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9200E5">
        <w:rPr>
          <w:rFonts w:ascii="Times New Roman" w:hAnsi="Times New Roman"/>
          <w:noProof/>
          <w:sz w:val="24"/>
          <w:szCs w:val="24"/>
        </w:rPr>
        <w:t>(75), 147–154. https://doi.org/10.1016/j.jnc.2020.125798%0Ahttps://doi.org/10.1016/j.smr.2020.02.002%0Ahttp://www.ncbi.nlm.nih.gov/pubmed/810049%0Ahttp://doi.wiley.com/10.1002/anie.197505391%0Ahttp://www.sciencedirect.com/science/article/pii/B9780857090409500205%0Ahttp:</w:t>
      </w:r>
    </w:p>
    <w:p w14:paraId="4884CAEB" w14:textId="0A5827D5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Ghozali, I. (2018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5</w:t>
      </w:r>
      <w:r w:rsidRPr="009200E5">
        <w:rPr>
          <w:rFonts w:ascii="Times New Roman" w:hAnsi="Times New Roman"/>
          <w:noProof/>
          <w:sz w:val="24"/>
          <w:szCs w:val="24"/>
        </w:rPr>
        <w:t xml:space="preserve"> (Edisi 9). </w:t>
      </w:r>
      <w:r w:rsidR="00FD7CAD">
        <w:rPr>
          <w:rFonts w:ascii="Times New Roman" w:hAnsi="Times New Roman"/>
          <w:noProof/>
          <w:sz w:val="24"/>
          <w:szCs w:val="24"/>
        </w:rPr>
        <w:t xml:space="preserve">Semarang: </w:t>
      </w:r>
      <w:r w:rsidRPr="009200E5">
        <w:rPr>
          <w:rFonts w:ascii="Times New Roman" w:hAnsi="Times New Roman"/>
          <w:noProof/>
          <w:sz w:val="24"/>
          <w:szCs w:val="24"/>
        </w:rPr>
        <w:t>Badan Penerbit Universitas Diponegoro.</w:t>
      </w:r>
    </w:p>
    <w:p w14:paraId="296975D6" w14:textId="777A44DD" w:rsidR="009200E5" w:rsidRPr="009200E5" w:rsidRDefault="009200E5" w:rsidP="00C40FE6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Hajati, D. I., A, D. W., &amp; Wahyun, N. (2018). Pengaruh Karakteristik Individu , Karakteristik Pekerjaan dan Karakteristik Organisasi terhadap Kinerja Pegawai (Studi pada Politeknik Kotabaru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Bisnis Dan Pembanguna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9200E5">
        <w:rPr>
          <w:rFonts w:ascii="Times New Roman" w:hAnsi="Times New Roman"/>
          <w:noProof/>
          <w:sz w:val="24"/>
          <w:szCs w:val="24"/>
        </w:rPr>
        <w:t>(1),</w:t>
      </w:r>
      <w:r w:rsidR="00C40FE6">
        <w:rPr>
          <w:rFonts w:ascii="Times New Roman" w:hAnsi="Times New Roman"/>
          <w:noProof/>
          <w:sz w:val="24"/>
          <w:szCs w:val="24"/>
        </w:rPr>
        <w:t xml:space="preserve"> </w:t>
      </w:r>
      <w:r w:rsidRPr="009200E5">
        <w:rPr>
          <w:rFonts w:ascii="Times New Roman" w:hAnsi="Times New Roman"/>
          <w:noProof/>
          <w:sz w:val="24"/>
          <w:szCs w:val="24"/>
        </w:rPr>
        <w:t>1–10.</w:t>
      </w:r>
      <w:r w:rsidR="00C40FE6">
        <w:rPr>
          <w:rFonts w:ascii="Times New Roman" w:hAnsi="Times New Roman"/>
          <w:noProof/>
          <w:sz w:val="24"/>
          <w:szCs w:val="24"/>
        </w:rPr>
        <w:t xml:space="preserve"> </w:t>
      </w:r>
      <w:r w:rsidR="00F451CD" w:rsidRPr="00BA020F">
        <w:rPr>
          <w:rFonts w:ascii="Times New Roman" w:hAnsi="Times New Roman"/>
          <w:noProof/>
          <w:sz w:val="24"/>
          <w:szCs w:val="24"/>
        </w:rPr>
        <w:t>https://ppjp.ulm.ac.id/journal/index.php/bisnispembangunan/article/view/473</w:t>
      </w:r>
      <w:r w:rsidR="00F451CD" w:rsidRPr="00BA020F">
        <w:rPr>
          <w:rFonts w:ascii="Times New Roman" w:hAnsi="Times New Roman"/>
          <w:noProof/>
          <w:sz w:val="24"/>
          <w:szCs w:val="24"/>
        </w:rPr>
        <w:lastRenderedPageBreak/>
        <w:t>9</w:t>
      </w:r>
    </w:p>
    <w:p w14:paraId="4DDA4BC3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Halawa, W. (2019). Pengaruh keterampilan dan efektivitas kerja terhadap kinerja karyawan pada PT Jefrindo Consultant Medan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najemen Ekonomi Dan Bisnis</w:t>
      </w:r>
      <w:r w:rsidRPr="009200E5">
        <w:rPr>
          <w:rFonts w:ascii="Times New Roman" w:hAnsi="Times New Roman"/>
          <w:noProof/>
          <w:sz w:val="24"/>
          <w:szCs w:val="24"/>
        </w:rPr>
        <w:t>, 111. http://repository.uma.ac.id/bitstream/123456789/10704/1/158320006 - Welinus Halawa - Fulltext.pdf</w:t>
      </w:r>
    </w:p>
    <w:p w14:paraId="4A995A72" w14:textId="585079A1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Handayati, R. (2016). Pengaruh Karakteristik Individu Terhadap inerja Karyawan di Bank Jatim Cabang Lawongan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Penelitian Ekonomi Dan Akuntansi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I</w:t>
      </w:r>
      <w:r w:rsidRPr="009200E5">
        <w:rPr>
          <w:rFonts w:ascii="Times New Roman" w:hAnsi="Times New Roman"/>
          <w:noProof/>
          <w:sz w:val="24"/>
          <w:szCs w:val="24"/>
        </w:rPr>
        <w:t>(2), 127–140.</w:t>
      </w:r>
      <w:r w:rsidR="00F451CD">
        <w:rPr>
          <w:rFonts w:ascii="Times New Roman" w:hAnsi="Times New Roman"/>
          <w:noProof/>
          <w:sz w:val="24"/>
          <w:szCs w:val="24"/>
        </w:rPr>
        <w:t xml:space="preserve"> </w:t>
      </w:r>
      <w:r w:rsidR="00F451CD" w:rsidRPr="00BA020F">
        <w:rPr>
          <w:rFonts w:ascii="Times New Roman" w:hAnsi="Times New Roman"/>
          <w:noProof/>
          <w:sz w:val="24"/>
          <w:szCs w:val="24"/>
        </w:rPr>
        <w:t>https://mail.jurnalekonomi.unisla.ac.id/index.php/jpensi/article/view/83</w:t>
      </w:r>
    </w:p>
    <w:p w14:paraId="782FA2C0" w14:textId="6BB29F1D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Harbani, P. (2010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Kepemimpinan Birokrasi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D7CA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CV. Alfabeta.</w:t>
      </w:r>
    </w:p>
    <w:p w14:paraId="568389B3" w14:textId="505B836C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Hurriyati, R. (2011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Bauran Pemasaran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D7CA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Alfabeta.</w:t>
      </w:r>
    </w:p>
    <w:p w14:paraId="0F466BE0" w14:textId="21C5A4FC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Lengkong, F., Lengkong, V. P. ., &amp; Taroreh, R. N. (2019). Pengaruh Keterampilan, Pengalaman Dan Lingkungan Kerja Terhadap Kinerja Karyawan Di Pt. Tri Mustika Cocominaesa (Minahasa Selatan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9200E5">
        <w:rPr>
          <w:rFonts w:ascii="Times New Roman" w:hAnsi="Times New Roman"/>
          <w:noProof/>
          <w:sz w:val="24"/>
          <w:szCs w:val="24"/>
        </w:rPr>
        <w:t>(1), 281–290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BA020F">
        <w:rPr>
          <w:rFonts w:ascii="Times New Roman" w:hAnsi="Times New Roman"/>
          <w:noProof/>
          <w:sz w:val="24"/>
          <w:szCs w:val="24"/>
        </w:rPr>
        <w:t>https://ejournal.unsrat.ac.id/index.php/emba/article/view/22361</w:t>
      </w:r>
    </w:p>
    <w:p w14:paraId="1BA52DAB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Mahayasa, I. G. A., &amp; Wardani, N. K. A. D. (2022). Pengaruh Keterampilan Kerja, Reward Dan Punishment Terhadap Kinerja Karyawan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ournal of Applied Management Studies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200E5">
        <w:rPr>
          <w:rFonts w:ascii="Times New Roman" w:hAnsi="Times New Roman"/>
          <w:noProof/>
          <w:sz w:val="24"/>
          <w:szCs w:val="24"/>
        </w:rPr>
        <w:t>(2), 115–127. https://doi.org/10.51713/jamms.v3i2.48</w:t>
      </w:r>
    </w:p>
    <w:p w14:paraId="2AD5C2ED" w14:textId="373A4A33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Mangkunegara, A. A. A. P. (2017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najemen Sumber Daya Manusia Perusahaan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451C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Remaja Rosdakarya.</w:t>
      </w:r>
    </w:p>
    <w:p w14:paraId="65A3D4B6" w14:textId="5F0B3793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Mongilala, C. M. C., Tewal, B., Sendow, G. M., Kerja, P. K., &amp; Dan, P. K. (2022). </w:t>
      </w:r>
      <w:r w:rsidR="00F451CD" w:rsidRPr="009200E5">
        <w:rPr>
          <w:rFonts w:ascii="Times New Roman" w:hAnsi="Times New Roman"/>
          <w:i/>
          <w:iCs/>
          <w:noProof/>
          <w:sz w:val="24"/>
          <w:szCs w:val="24"/>
        </w:rPr>
        <w:t>Mikro Kecil Menengah Di Desa Leilem The Effect Of Skills , Experience , Work Ability On Employee Performance In Micro , Small And Medium Enterprises In Leilem Village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 xml:space="preserve"> Jurnal EMBA Vo . 10 No . 3 Juli 2022 , Hal . 861-871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200E5">
        <w:rPr>
          <w:rFonts w:ascii="Times New Roman" w:hAnsi="Times New Roman"/>
          <w:noProof/>
          <w:sz w:val="24"/>
          <w:szCs w:val="24"/>
        </w:rPr>
        <w:t>, 861–871.</w:t>
      </w:r>
    </w:p>
    <w:p w14:paraId="5924496B" w14:textId="5B6516B2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Parta, I. W. G. I., &amp; Mahayasa, I. G. A. (2021). Pengaruh Keterampilan Kerja, Team Work, dan Motivasi terhadap Kinerja Karyawan Bagian Produksi pada Art Shop Cahaya Silver di Celuk, Gianyar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Widya Amrita, Jurnal Manajemen, Kewirausahaan Dan Pariwisata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 No 1</w:t>
      </w:r>
      <w:r w:rsidRPr="009200E5">
        <w:rPr>
          <w:rFonts w:ascii="Times New Roman" w:hAnsi="Times New Roman"/>
          <w:noProof/>
          <w:sz w:val="24"/>
          <w:szCs w:val="24"/>
        </w:rPr>
        <w:t>, 65–76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BA020F">
        <w:rPr>
          <w:rFonts w:ascii="Times New Roman" w:hAnsi="Times New Roman"/>
          <w:noProof/>
          <w:sz w:val="24"/>
          <w:szCs w:val="24"/>
        </w:rPr>
        <w:t>https://ejournal.unhi.ac.id/index.php/widyaamrita/article/view/1147</w:t>
      </w:r>
    </w:p>
    <w:p w14:paraId="60217F03" w14:textId="0A0C167D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Pidada, I. A. C. R., Parwita, G. B. S., Resa, I. N., &amp; Adhika. (2022). </w:t>
      </w:r>
      <w:r w:rsidRPr="00F451CD">
        <w:rPr>
          <w:rFonts w:ascii="Times New Roman" w:hAnsi="Times New Roman"/>
          <w:noProof/>
          <w:sz w:val="24"/>
          <w:szCs w:val="24"/>
        </w:rPr>
        <w:t>Pengaruh Karakteristik Individu dan Lingkungan Kerja Fisik terhadap Kinerja Karyawan pada PT. Pertamina Cabang Denpasar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200E5">
        <w:rPr>
          <w:rFonts w:ascii="Times New Roman" w:hAnsi="Times New Roman"/>
          <w:noProof/>
          <w:sz w:val="24"/>
          <w:szCs w:val="24"/>
        </w:rPr>
        <w:t>(1), 61–78.</w:t>
      </w:r>
      <w:r w:rsidR="00B51385">
        <w:rPr>
          <w:rFonts w:ascii="Times New Roman" w:hAnsi="Times New Roman"/>
          <w:noProof/>
          <w:sz w:val="24"/>
          <w:szCs w:val="24"/>
        </w:rPr>
        <w:t xml:space="preserve">  </w:t>
      </w:r>
      <w:r w:rsidR="00B51385" w:rsidRPr="00602698">
        <w:rPr>
          <w:rFonts w:ascii="Times New Roman" w:hAnsi="Times New Roman"/>
          <w:noProof/>
          <w:sz w:val="24"/>
          <w:szCs w:val="24"/>
        </w:rPr>
        <w:t>https://e-journal.unmas.ac.id/index.php/value/article/view/3988</w:t>
      </w:r>
    </w:p>
    <w:p w14:paraId="00127A93" w14:textId="765E7DAD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Puspita, A. M. A. F. R. T. R. (2020). </w:t>
      </w:r>
      <w:r w:rsidR="00F451CD" w:rsidRPr="009200E5">
        <w:rPr>
          <w:rFonts w:ascii="Times New Roman" w:hAnsi="Times New Roman"/>
          <w:noProof/>
          <w:sz w:val="24"/>
          <w:szCs w:val="24"/>
        </w:rPr>
        <w:t xml:space="preserve">Pengaruh Karakteristik Individu Dan </w:t>
      </w:r>
      <w:r w:rsidR="00F451CD" w:rsidRPr="009200E5">
        <w:rPr>
          <w:rFonts w:ascii="Times New Roman" w:hAnsi="Times New Roman"/>
          <w:noProof/>
          <w:sz w:val="24"/>
          <w:szCs w:val="24"/>
        </w:rPr>
        <w:lastRenderedPageBreak/>
        <w:t>Lingkungan Kerja Terhadap Kinerja Karyawan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Ilmu Manajeme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3 No 1</w:t>
      </w:r>
      <w:r w:rsidRPr="009200E5">
        <w:rPr>
          <w:rFonts w:ascii="Times New Roman" w:hAnsi="Times New Roman"/>
          <w:noProof/>
          <w:sz w:val="24"/>
          <w:szCs w:val="24"/>
        </w:rPr>
        <w:t>. http://ejournal.uikabogor.ac.id/index.php/Manager/index</w:t>
      </w:r>
    </w:p>
    <w:p w14:paraId="5FF4FCC4" w14:textId="1D010D7F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ahman, F., Rahmawati, E., &amp; Utomo, S. (2020). Pengaruh Karakteristik Individu, Karakteristik Pekerjaan dan Karakteristik Organisasi terhadap Kinerja Pegawai Kontrak (Studi Pada FISIP ULM Banjarmasin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Bisnis Dan Pembanguna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9200E5">
        <w:rPr>
          <w:rFonts w:ascii="Times New Roman" w:hAnsi="Times New Roman"/>
          <w:noProof/>
          <w:sz w:val="24"/>
          <w:szCs w:val="24"/>
        </w:rPr>
        <w:t>(1), 69–82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602698">
        <w:rPr>
          <w:rFonts w:ascii="Times New Roman" w:hAnsi="Times New Roman"/>
          <w:noProof/>
          <w:sz w:val="24"/>
          <w:szCs w:val="24"/>
        </w:rPr>
        <w:t>https://ppjp.ulm.ac.id/journal/index.php/bisnispembangunan/article/view/8695</w:t>
      </w:r>
    </w:p>
    <w:p w14:paraId="5491E137" w14:textId="3B357C1F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aintung, S. Y., Lengkong, V. P., &amp; Taroreh, R. N. (2022). Pengaruh Kemampuan Kerja, Stres Kerja Dan Motivasi Terhadap Kinerja Karyawan Pt. Jumbo Pasar Swalayan Manado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Gastronomía Ecuatoriana y Turismo Local.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9200E5">
        <w:rPr>
          <w:rFonts w:ascii="Times New Roman" w:hAnsi="Times New Roman"/>
          <w:noProof/>
          <w:sz w:val="24"/>
          <w:szCs w:val="24"/>
        </w:rPr>
        <w:t>(69), 5–24.</w:t>
      </w:r>
      <w:r w:rsidR="00B51385" w:rsidRP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602698">
        <w:rPr>
          <w:rFonts w:ascii="Times New Roman" w:hAnsi="Times New Roman"/>
          <w:noProof/>
          <w:sz w:val="24"/>
          <w:szCs w:val="24"/>
        </w:rPr>
        <w:t>https://ejournal.unsrat.ac.id/index.php/emba/article/view/40156</w:t>
      </w:r>
    </w:p>
    <w:p w14:paraId="7B79E5AD" w14:textId="4D129D1B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iani, L. F. N. (2021). Pengaruh Keterampilan dan kemampuan Kerja Terhadap Kinerja Karyawan Pada Nadira Hijab Di Kabupaten Bekasi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ab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9200E5">
        <w:rPr>
          <w:rFonts w:ascii="Times New Roman" w:hAnsi="Times New Roman"/>
          <w:noProof/>
          <w:sz w:val="24"/>
          <w:szCs w:val="24"/>
        </w:rPr>
        <w:t>(02), 61–72.</w:t>
      </w:r>
      <w:r w:rsidR="00B51385" w:rsidRPr="00602698">
        <w:t xml:space="preserve"> </w:t>
      </w:r>
      <w:r w:rsidR="00B51385" w:rsidRPr="00602698">
        <w:rPr>
          <w:rFonts w:ascii="Times New Roman" w:hAnsi="Times New Roman"/>
          <w:noProof/>
          <w:sz w:val="24"/>
          <w:szCs w:val="24"/>
        </w:rPr>
        <w:t>http://journal.stie-yppi.ac.id/index.php/JAB/article/view/448</w:t>
      </w:r>
    </w:p>
    <w:p w14:paraId="0E6D10DE" w14:textId="123EBC01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obbins, Stephen P &amp; Judge, T. A. (2008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9200E5">
        <w:rPr>
          <w:rFonts w:ascii="Times New Roman" w:hAnsi="Times New Roman"/>
          <w:noProof/>
          <w:sz w:val="24"/>
          <w:szCs w:val="24"/>
        </w:rPr>
        <w:t xml:space="preserve"> (R. Widyaningrum (ed.); kedua bela</w:t>
      </w:r>
      <w:r w:rsidR="00F451CD">
        <w:rPr>
          <w:rFonts w:ascii="Times New Roman" w:hAnsi="Times New Roman"/>
          <w:noProof/>
          <w:sz w:val="24"/>
          <w:szCs w:val="24"/>
        </w:rPr>
        <w:t>s</w:t>
      </w:r>
      <w:r w:rsidRPr="009200E5">
        <w:rPr>
          <w:rFonts w:ascii="Times New Roman" w:hAnsi="Times New Roman"/>
          <w:noProof/>
          <w:sz w:val="24"/>
          <w:szCs w:val="24"/>
        </w:rPr>
        <w:t xml:space="preserve">). </w:t>
      </w:r>
      <w:r w:rsidR="00F451CD">
        <w:rPr>
          <w:rFonts w:ascii="Times New Roman" w:hAnsi="Times New Roman"/>
          <w:noProof/>
          <w:sz w:val="24"/>
          <w:szCs w:val="24"/>
        </w:rPr>
        <w:t xml:space="preserve">Jakarta: </w:t>
      </w:r>
      <w:r w:rsidRPr="009200E5">
        <w:rPr>
          <w:rFonts w:ascii="Times New Roman" w:hAnsi="Times New Roman"/>
          <w:noProof/>
          <w:sz w:val="24"/>
          <w:szCs w:val="24"/>
        </w:rPr>
        <w:t>Salemba Empat.</w:t>
      </w:r>
    </w:p>
    <w:p w14:paraId="092CC13C" w14:textId="15C9D4D6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obbins, Stephen P &amp; Judge, T. A. (2012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9200E5">
        <w:rPr>
          <w:rFonts w:ascii="Times New Roman" w:hAnsi="Times New Roman"/>
          <w:noProof/>
          <w:sz w:val="24"/>
          <w:szCs w:val="24"/>
        </w:rPr>
        <w:t>.</w:t>
      </w:r>
      <w:r w:rsidR="00F451CD">
        <w:rPr>
          <w:rFonts w:ascii="Times New Roman" w:hAnsi="Times New Roman"/>
          <w:noProof/>
          <w:sz w:val="24"/>
          <w:szCs w:val="24"/>
        </w:rPr>
        <w:t xml:space="preserve"> Jakarta:</w:t>
      </w:r>
      <w:r w:rsidRPr="009200E5">
        <w:rPr>
          <w:rFonts w:ascii="Times New Roman" w:hAnsi="Times New Roman"/>
          <w:noProof/>
          <w:sz w:val="24"/>
          <w:szCs w:val="24"/>
        </w:rPr>
        <w:t xml:space="preserve"> Salemba Empat.</w:t>
      </w:r>
    </w:p>
    <w:p w14:paraId="14FDD133" w14:textId="0275BCA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obbins, S. P. (2006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451CD">
        <w:rPr>
          <w:rFonts w:ascii="Times New Roman" w:hAnsi="Times New Roman"/>
          <w:noProof/>
          <w:sz w:val="24"/>
          <w:szCs w:val="24"/>
        </w:rPr>
        <w:t xml:space="preserve">Jakarta: </w:t>
      </w:r>
      <w:r w:rsidRPr="009200E5">
        <w:rPr>
          <w:rFonts w:ascii="Times New Roman" w:hAnsi="Times New Roman"/>
          <w:noProof/>
          <w:sz w:val="24"/>
          <w:szCs w:val="24"/>
        </w:rPr>
        <w:t>PT. Indeks Kelompok Gramedia.</w:t>
      </w:r>
    </w:p>
    <w:p w14:paraId="684F400E" w14:textId="5A5C8F1E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Rosida, K. (2022). </w:t>
      </w:r>
      <w:r w:rsidR="00C40FE6" w:rsidRPr="008C3749">
        <w:rPr>
          <w:rFonts w:ascii="Times New Roman" w:hAnsi="Times New Roman"/>
          <w:i/>
          <w:iCs/>
          <w:noProof/>
          <w:sz w:val="24"/>
          <w:szCs w:val="24"/>
        </w:rPr>
        <w:t>Pengaruh Kecerdasan Emosional dan Stress Kerja terhadap Karyawan (Studi Kasus pada CV Smart Living Kitchenset Bekasi)</w:t>
      </w:r>
      <w:r w:rsidR="00C40FE6" w:rsidRPr="008C3749">
        <w:rPr>
          <w:rFonts w:ascii="Times New Roman" w:hAnsi="Times New Roman"/>
          <w:noProof/>
          <w:sz w:val="24"/>
          <w:szCs w:val="24"/>
        </w:rPr>
        <w:t xml:space="preserve"> (p. 11).</w:t>
      </w:r>
      <w:r w:rsidR="00C40FE6">
        <w:rPr>
          <w:rFonts w:ascii="Times New Roman" w:hAnsi="Times New Roman"/>
          <w:noProof/>
          <w:sz w:val="24"/>
          <w:szCs w:val="24"/>
        </w:rPr>
        <w:t>Fakultas Ekonomi Universitas Islam "45". Bekasi.</w:t>
      </w:r>
    </w:p>
    <w:p w14:paraId="43595192" w14:textId="03357664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ari, V. N., Sari, M. W., &amp; Apriyan, J. (2019). Pengaruh Tingkat Pendidikan, Keterampilan Kerja, Dan Sikap Kerja Terhadap Kinerja Karyawan Pada Perusahaan Daerah Air Minum (Pdam) Kota Padang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IM UPB (Jurnal Ilmiah Manajemen Universitas Putera Batam)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9200E5">
        <w:rPr>
          <w:rFonts w:ascii="Times New Roman" w:hAnsi="Times New Roman"/>
          <w:noProof/>
          <w:sz w:val="24"/>
          <w:szCs w:val="24"/>
        </w:rPr>
        <w:t>(1), 99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602698">
        <w:rPr>
          <w:rFonts w:ascii="Times New Roman" w:hAnsi="Times New Roman"/>
          <w:noProof/>
          <w:sz w:val="24"/>
          <w:szCs w:val="24"/>
        </w:rPr>
        <w:t>https://forum.upbatam.ac.id/index.php/jim/article/view/896</w:t>
      </w:r>
    </w:p>
    <w:p w14:paraId="549B2AE0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ekartini, N. L. (2016). Pengaruh Kemampuan Kerja,Disiplin Ker- Ja, Motivasi Kerja Terhadap Kepuasan Kerja Dan Kinerja Karyawan Administra- Si Universitas Warmadewa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AGADHITA:Jurnal Ekonomi &amp; Bisnis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9200E5">
        <w:rPr>
          <w:rFonts w:ascii="Times New Roman" w:hAnsi="Times New Roman"/>
          <w:noProof/>
          <w:sz w:val="24"/>
          <w:szCs w:val="24"/>
        </w:rPr>
        <w:t>(2), 1–12. https://doi.org/10.22225/jj.3.2.130.64-75</w:t>
      </w:r>
    </w:p>
    <w:p w14:paraId="5FC8AF3C" w14:textId="498C1250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etiyatri, Tettie, N. P. T. &amp; I. B. R. S. (2020). </w:t>
      </w:r>
      <w:r w:rsidR="00F451CD" w:rsidRPr="00F451CD">
        <w:rPr>
          <w:rFonts w:ascii="Times New Roman" w:hAnsi="Times New Roman"/>
          <w:noProof/>
          <w:sz w:val="24"/>
          <w:szCs w:val="24"/>
        </w:rPr>
        <w:t>Analisis pengaruh pengetahuan, keterampilan dan kemampuan terhadap kinerja hotel panorama ubud.</w:t>
      </w:r>
      <w:r w:rsidRPr="009200E5">
        <w:rPr>
          <w:rFonts w:ascii="Times New Roman" w:hAnsi="Times New Roman"/>
          <w:noProof/>
          <w:sz w:val="24"/>
          <w:szCs w:val="24"/>
        </w:rPr>
        <w:t xml:space="preserve">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9200E5">
        <w:rPr>
          <w:rFonts w:ascii="Times New Roman" w:hAnsi="Times New Roman"/>
          <w:noProof/>
          <w:sz w:val="24"/>
          <w:szCs w:val="24"/>
        </w:rPr>
        <w:t>, 38–45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602698">
        <w:rPr>
          <w:rFonts w:ascii="Times New Roman" w:hAnsi="Times New Roman"/>
          <w:noProof/>
          <w:sz w:val="24"/>
          <w:szCs w:val="24"/>
        </w:rPr>
        <w:t>https://e-journal.unmas.ac.id/index.php/juima/article/view/1070</w:t>
      </w:r>
    </w:p>
    <w:p w14:paraId="30F78529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inambela, E. A., &amp; Lestari, U. P. (2021). Pengaruh Kepemimpinan, Lingkungan </w:t>
      </w:r>
      <w:r w:rsidRPr="009200E5">
        <w:rPr>
          <w:rFonts w:ascii="Times New Roman" w:hAnsi="Times New Roman"/>
          <w:noProof/>
          <w:sz w:val="24"/>
          <w:szCs w:val="24"/>
        </w:rPr>
        <w:lastRenderedPageBreak/>
        <w:t xml:space="preserve">Kerja, dan Kemampuan Kerja Terhadap Kinerja Karyawan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Pendidikan Dan Kewirausahaa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9200E5">
        <w:rPr>
          <w:rFonts w:ascii="Times New Roman" w:hAnsi="Times New Roman"/>
          <w:noProof/>
          <w:sz w:val="24"/>
          <w:szCs w:val="24"/>
        </w:rPr>
        <w:t>(1), 178–190. https://doi.org/10.47668/pkwu.v10i1.330</w:t>
      </w:r>
    </w:p>
    <w:p w14:paraId="22BC531C" w14:textId="441DD2C4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inambela, L. P. (2016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9200E5">
        <w:rPr>
          <w:rFonts w:ascii="Times New Roman" w:hAnsi="Times New Roman"/>
          <w:noProof/>
          <w:sz w:val="24"/>
          <w:szCs w:val="24"/>
        </w:rPr>
        <w:t xml:space="preserve"> (Suryani &amp; Restu Damayanti (ed.)).</w:t>
      </w:r>
      <w:r w:rsidR="00F451CD">
        <w:rPr>
          <w:rFonts w:ascii="Times New Roman" w:hAnsi="Times New Roman"/>
          <w:noProof/>
          <w:sz w:val="24"/>
          <w:szCs w:val="24"/>
        </w:rPr>
        <w:t xml:space="preserve"> Jakarta:</w:t>
      </w:r>
      <w:r w:rsidRPr="009200E5">
        <w:rPr>
          <w:rFonts w:ascii="Times New Roman" w:hAnsi="Times New Roman"/>
          <w:noProof/>
          <w:sz w:val="24"/>
          <w:szCs w:val="24"/>
        </w:rPr>
        <w:t xml:space="preserve"> Bumi Aksara.</w:t>
      </w:r>
    </w:p>
    <w:p w14:paraId="2DCD0B27" w14:textId="41E7F6A5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iyoto, S. &amp; A. S. (2015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Dasar Metodologi Penelitian</w:t>
      </w:r>
      <w:r w:rsidRPr="009200E5">
        <w:rPr>
          <w:rFonts w:ascii="Times New Roman" w:hAnsi="Times New Roman"/>
          <w:noProof/>
          <w:sz w:val="24"/>
          <w:szCs w:val="24"/>
        </w:rPr>
        <w:t xml:space="preserve"> (Ayup (ed.)).</w:t>
      </w:r>
      <w:r w:rsidR="00F451CD">
        <w:rPr>
          <w:rFonts w:ascii="Times New Roman" w:hAnsi="Times New Roman"/>
          <w:noProof/>
          <w:sz w:val="24"/>
          <w:szCs w:val="24"/>
        </w:rPr>
        <w:t xml:space="preserve"> Kediri: </w:t>
      </w:r>
      <w:r w:rsidRPr="009200E5">
        <w:rPr>
          <w:rFonts w:ascii="Times New Roman" w:hAnsi="Times New Roman"/>
          <w:noProof/>
          <w:sz w:val="24"/>
          <w:szCs w:val="24"/>
        </w:rPr>
        <w:t xml:space="preserve"> Literasi Media Publishing.</w:t>
      </w:r>
    </w:p>
    <w:p w14:paraId="2E319091" w14:textId="5B6F1211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ubkhi, A., &amp; Jauhar, M. (2013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Pengantar Teori dan Perilaku Organisasi</w:t>
      </w:r>
      <w:r w:rsidRPr="009200E5">
        <w:rPr>
          <w:rFonts w:ascii="Times New Roman" w:hAnsi="Times New Roman"/>
          <w:noProof/>
          <w:sz w:val="24"/>
          <w:szCs w:val="24"/>
        </w:rPr>
        <w:t>.</w:t>
      </w:r>
      <w:r w:rsidR="00F451CD">
        <w:rPr>
          <w:rFonts w:ascii="Times New Roman" w:hAnsi="Times New Roman"/>
          <w:noProof/>
          <w:sz w:val="24"/>
          <w:szCs w:val="24"/>
        </w:rPr>
        <w:t xml:space="preserve"> Jakarta:</w:t>
      </w:r>
      <w:r w:rsidRPr="009200E5">
        <w:rPr>
          <w:rFonts w:ascii="Times New Roman" w:hAnsi="Times New Roman"/>
          <w:noProof/>
          <w:sz w:val="24"/>
          <w:szCs w:val="24"/>
        </w:rPr>
        <w:t xml:space="preserve"> Prestasi Pustaka.</w:t>
      </w:r>
    </w:p>
    <w:p w14:paraId="3E83C366" w14:textId="72E0109E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ugiharta, B. J. (2019). Pengaruh Kemampuan Kerja dan Motivasi Kerja Terhadap Kinerja member Oriflame Di Bali Tahun 2017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Pendidikan Ekonomi Undiksha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9200E5">
        <w:rPr>
          <w:rFonts w:ascii="Times New Roman" w:hAnsi="Times New Roman"/>
          <w:noProof/>
          <w:sz w:val="24"/>
          <w:szCs w:val="24"/>
        </w:rPr>
        <w:t>(1), 44–53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B51385" w:rsidRPr="00BA020F">
        <w:rPr>
          <w:rFonts w:ascii="Times New Roman" w:hAnsi="Times New Roman"/>
          <w:noProof/>
          <w:sz w:val="24"/>
          <w:szCs w:val="24"/>
        </w:rPr>
        <w:t>https://ejournal.undiksha.ac.id/index.php/JJPE/article/view/20061</w:t>
      </w:r>
    </w:p>
    <w:p w14:paraId="5FEBE6C9" w14:textId="7274EA90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ugiyono. (2013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etode Penelitian Kuantitatif Kualitatif dan R&amp;D</w:t>
      </w:r>
      <w:r w:rsidRPr="009200E5">
        <w:rPr>
          <w:rFonts w:ascii="Times New Roman" w:hAnsi="Times New Roman"/>
          <w:noProof/>
          <w:sz w:val="24"/>
          <w:szCs w:val="24"/>
        </w:rPr>
        <w:t xml:space="preserve">. CV. </w:t>
      </w:r>
      <w:r w:rsidR="00F451C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Alfabeta.</w:t>
      </w:r>
    </w:p>
    <w:p w14:paraId="780198D7" w14:textId="1D14DF5F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ugiyono. (2017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etode Penelitian Kuantitatif, Kualitatif, dan R&amp;D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451C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Alfabeta.</w:t>
      </w:r>
    </w:p>
    <w:p w14:paraId="7051588E" w14:textId="0ED30191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uhartini, Y. (2015). Pengaruh Pengetahuan, Keterampilan dan Kemampuan Karyawan terhadap Kinerja Karyawan (Studi pada Industri Kerajinan Kulit di Manding, Bantul, Yogyakarta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Akmenika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9200E5">
        <w:rPr>
          <w:rFonts w:ascii="Times New Roman" w:hAnsi="Times New Roman"/>
          <w:noProof/>
          <w:sz w:val="24"/>
          <w:szCs w:val="24"/>
        </w:rPr>
        <w:t>(2), 660–673.</w:t>
      </w:r>
      <w:r w:rsidR="00B51385">
        <w:rPr>
          <w:rFonts w:ascii="Times New Roman" w:hAnsi="Times New Roman"/>
          <w:noProof/>
          <w:sz w:val="24"/>
          <w:szCs w:val="24"/>
        </w:rPr>
        <w:t xml:space="preserve"> </w:t>
      </w:r>
      <w:r w:rsidR="00C40FE6" w:rsidRPr="00FC2827">
        <w:rPr>
          <w:rFonts w:ascii="Times New Roman" w:hAnsi="Times New Roman"/>
          <w:noProof/>
          <w:sz w:val="24"/>
          <w:szCs w:val="24"/>
        </w:rPr>
        <w:t>https://journal.upy.ac.id/index.php/akmenika/article/view/1245</w:t>
      </w:r>
    </w:p>
    <w:p w14:paraId="7BBF2184" w14:textId="78344811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Suliyanto. (2018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etode Penelitian Bisnis: Untuk Skripsi, Tesis, dan Disertasi</w:t>
      </w:r>
      <w:r w:rsidRPr="009200E5">
        <w:rPr>
          <w:rFonts w:ascii="Times New Roman" w:hAnsi="Times New Roman"/>
          <w:noProof/>
          <w:sz w:val="24"/>
          <w:szCs w:val="24"/>
        </w:rPr>
        <w:t xml:space="preserve"> (A. Cristian (ed.)). </w:t>
      </w:r>
      <w:r w:rsidR="00F451CD">
        <w:rPr>
          <w:rFonts w:ascii="Times New Roman" w:hAnsi="Times New Roman"/>
          <w:noProof/>
          <w:sz w:val="24"/>
          <w:szCs w:val="24"/>
        </w:rPr>
        <w:t xml:space="preserve">Yogyakarta: </w:t>
      </w:r>
      <w:r w:rsidRPr="009200E5">
        <w:rPr>
          <w:rFonts w:ascii="Times New Roman" w:hAnsi="Times New Roman"/>
          <w:noProof/>
          <w:sz w:val="24"/>
          <w:szCs w:val="24"/>
        </w:rPr>
        <w:t>Andi Offset.</w:t>
      </w:r>
    </w:p>
    <w:p w14:paraId="6E75AE60" w14:textId="18E666F9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Uha, I. N. (2014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najemen Perubahan</w:t>
      </w:r>
      <w:r w:rsidRPr="009200E5">
        <w:rPr>
          <w:rFonts w:ascii="Times New Roman" w:hAnsi="Times New Roman"/>
          <w:noProof/>
          <w:sz w:val="24"/>
          <w:szCs w:val="24"/>
        </w:rPr>
        <w:t xml:space="preserve"> (R. Sikumbang (ed.)). </w:t>
      </w:r>
      <w:r w:rsidR="00F451CD">
        <w:rPr>
          <w:rFonts w:ascii="Times New Roman" w:hAnsi="Times New Roman"/>
          <w:noProof/>
          <w:sz w:val="24"/>
          <w:szCs w:val="24"/>
        </w:rPr>
        <w:t xml:space="preserve">Bogor: </w:t>
      </w:r>
      <w:r w:rsidRPr="009200E5">
        <w:rPr>
          <w:rFonts w:ascii="Times New Roman" w:hAnsi="Times New Roman"/>
          <w:noProof/>
          <w:sz w:val="24"/>
          <w:szCs w:val="24"/>
        </w:rPr>
        <w:t>Ghalia Indonesia.</w:t>
      </w:r>
    </w:p>
    <w:p w14:paraId="33AF8898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Wijayanti, W. S., Sjahruddin, H., &amp; Razak, N. (2017). Pengaruh Karakteristik Individu Dan Pemafaatan Teknologi Informasi Terhadap Kinerja Pegawai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Organisasi Dan Manajeme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9200E5">
        <w:rPr>
          <w:rFonts w:ascii="Times New Roman" w:hAnsi="Times New Roman"/>
          <w:noProof/>
          <w:sz w:val="24"/>
          <w:szCs w:val="24"/>
        </w:rPr>
        <w:t>(1), 14–28. https://doi.org/10.31219/osf.io/kjcae</w:t>
      </w:r>
    </w:p>
    <w:p w14:paraId="70180276" w14:textId="77777777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Wiratama, I. N. J. A., &amp; Sintaasih, D. K. (2013). Pengaruh kepemimpinan, diklat, dan disiplin kerja terhadap kinerja karyawan PDAM tirta mangutama kabupaten badung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Jurnal Manajemen, Strategi Bisnis Dan Kewirausahaan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9200E5">
        <w:rPr>
          <w:rFonts w:ascii="Times New Roman" w:hAnsi="Times New Roman"/>
          <w:noProof/>
          <w:sz w:val="24"/>
          <w:szCs w:val="24"/>
        </w:rPr>
        <w:t>(2), 126–134. https://ojs.unud.ac.id/index.php/jmbk/article/view/6995/5244</w:t>
      </w:r>
    </w:p>
    <w:p w14:paraId="64236180" w14:textId="7454E9EB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Wuwungan, M. B. A., Nelwan, O. S., &amp; Uhing, Y. (2020). Pengaruh Kemampuan Kerja Dan Motivasi Kerja Terhadap Kinerja Karyawan pada PT. Bank SulutGO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 xml:space="preserve">Jurnal EMBA: Jurnal Riset Ekonomi, Manajemen, Bisnis Dan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lastRenderedPageBreak/>
        <w:t>Akuntansi</w:t>
      </w:r>
      <w:r w:rsidRPr="009200E5">
        <w:rPr>
          <w:rFonts w:ascii="Times New Roman" w:hAnsi="Times New Roman"/>
          <w:noProof/>
          <w:sz w:val="24"/>
          <w:szCs w:val="24"/>
        </w:rPr>
        <w:t xml:space="preserve">,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9200E5">
        <w:rPr>
          <w:rFonts w:ascii="Times New Roman" w:hAnsi="Times New Roman"/>
          <w:noProof/>
          <w:sz w:val="24"/>
          <w:szCs w:val="24"/>
        </w:rPr>
        <w:t>(1), 75–84.</w:t>
      </w:r>
      <w:r w:rsidR="00C40FE6">
        <w:rPr>
          <w:rFonts w:ascii="Times New Roman" w:hAnsi="Times New Roman"/>
          <w:noProof/>
          <w:sz w:val="24"/>
          <w:szCs w:val="24"/>
        </w:rPr>
        <w:t xml:space="preserve"> </w:t>
      </w:r>
      <w:r w:rsidR="00C40FE6" w:rsidRPr="00FC2827">
        <w:rPr>
          <w:rFonts w:ascii="Times New Roman" w:hAnsi="Times New Roman"/>
          <w:noProof/>
          <w:sz w:val="24"/>
          <w:szCs w:val="24"/>
        </w:rPr>
        <w:t>https://ejournal.unsrat.ac.id/index.php/emba/article/view/27348</w:t>
      </w:r>
    </w:p>
    <w:p w14:paraId="3C60566C" w14:textId="429EE4F2" w:rsidR="009200E5" w:rsidRPr="009200E5" w:rsidRDefault="009200E5" w:rsidP="00F451C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9200E5">
        <w:rPr>
          <w:rFonts w:ascii="Times New Roman" w:hAnsi="Times New Roman"/>
          <w:noProof/>
          <w:sz w:val="24"/>
          <w:szCs w:val="24"/>
        </w:rPr>
        <w:t xml:space="preserve">Yuniarsih, T., &amp; Suwatno. (2008). </w:t>
      </w:r>
      <w:r w:rsidRPr="009200E5">
        <w:rPr>
          <w:rFonts w:ascii="Times New Roman" w:hAnsi="Times New Roman"/>
          <w:i/>
          <w:iCs/>
          <w:noProof/>
          <w:sz w:val="24"/>
          <w:szCs w:val="24"/>
        </w:rPr>
        <w:t>Manajemen Sumber Daya Manusia: Teori Aplikasi dan Isu Penelitian</w:t>
      </w:r>
      <w:r w:rsidRPr="009200E5">
        <w:rPr>
          <w:rFonts w:ascii="Times New Roman" w:hAnsi="Times New Roman"/>
          <w:noProof/>
          <w:sz w:val="24"/>
          <w:szCs w:val="24"/>
        </w:rPr>
        <w:t xml:space="preserve">. </w:t>
      </w:r>
      <w:r w:rsidR="00F451CD">
        <w:rPr>
          <w:rFonts w:ascii="Times New Roman" w:hAnsi="Times New Roman"/>
          <w:noProof/>
          <w:sz w:val="24"/>
          <w:szCs w:val="24"/>
        </w:rPr>
        <w:t xml:space="preserve">Bandung: </w:t>
      </w:r>
      <w:r w:rsidRPr="009200E5">
        <w:rPr>
          <w:rFonts w:ascii="Times New Roman" w:hAnsi="Times New Roman"/>
          <w:noProof/>
          <w:sz w:val="24"/>
          <w:szCs w:val="24"/>
        </w:rPr>
        <w:t>CV. Alfabeta.</w:t>
      </w:r>
    </w:p>
    <w:p w14:paraId="413C5907" w14:textId="3AD213BF" w:rsidR="00B222A6" w:rsidRPr="003228D8" w:rsidRDefault="008B7755" w:rsidP="00F451CD">
      <w:pPr>
        <w:pStyle w:val="ListParagraph"/>
        <w:spacing w:before="240" w:after="0" w:line="276" w:lineRule="auto"/>
        <w:ind w:left="0"/>
        <w:jc w:val="both"/>
        <w:rPr>
          <w:rFonts w:ascii="Times New Roman" w:hAnsi="Times New Roman"/>
          <w:sz w:val="24"/>
          <w:szCs w:val="24"/>
          <w:lang w:val="id-ID"/>
        </w:rPr>
      </w:pPr>
      <w:r w:rsidRPr="00643537">
        <w:rPr>
          <w:rFonts w:ascii="Times New Roman" w:hAnsi="Times New Roman"/>
          <w:sz w:val="24"/>
          <w:szCs w:val="24"/>
          <w:lang w:val="id-ID"/>
        </w:rPr>
        <w:fldChar w:fldCharType="end"/>
      </w:r>
    </w:p>
    <w:p w14:paraId="0B67BE93" w14:textId="77777777" w:rsidR="00EF171B" w:rsidRDefault="00EF171B" w:rsidP="004A2AD9">
      <w:pPr>
        <w:pStyle w:val="Heading1"/>
        <w:sectPr w:rsidR="00EF171B" w:rsidSect="00866149">
          <w:headerReference w:type="default" r:id="rId8"/>
          <w:headerReference w:type="first" r:id="rId9"/>
          <w:pgSz w:w="11906" w:h="16838" w:code="9"/>
          <w:pgMar w:top="2268" w:right="1701" w:bottom="1701" w:left="2268" w:header="720" w:footer="720" w:gutter="0"/>
          <w:pgNumType w:start="85"/>
          <w:cols w:space="720"/>
          <w:titlePg/>
          <w:docGrid w:linePitch="299"/>
        </w:sectPr>
      </w:pPr>
    </w:p>
    <w:p w14:paraId="60AFF1F9" w14:textId="77777777" w:rsidR="0065533D" w:rsidRDefault="0065533D" w:rsidP="0065533D"/>
    <w:p w14:paraId="0CE3AD2E" w14:textId="77777777" w:rsidR="0065533D" w:rsidRDefault="0065533D" w:rsidP="0065533D"/>
    <w:p w14:paraId="2499B4F4" w14:textId="77777777" w:rsidR="0065533D" w:rsidRDefault="0065533D" w:rsidP="0065533D"/>
    <w:p w14:paraId="5119BC1E" w14:textId="77777777" w:rsidR="0065533D" w:rsidRDefault="0065533D" w:rsidP="0065533D"/>
    <w:p w14:paraId="4E835595" w14:textId="77777777" w:rsidR="0065533D" w:rsidRDefault="0065533D" w:rsidP="0065533D"/>
    <w:p w14:paraId="38717024" w14:textId="77777777" w:rsidR="0065533D" w:rsidRDefault="0065533D" w:rsidP="0065533D"/>
    <w:p w14:paraId="471BBB2A" w14:textId="77777777" w:rsidR="0065533D" w:rsidRDefault="0065533D" w:rsidP="0065533D"/>
    <w:p w14:paraId="0C77F473" w14:textId="77777777" w:rsidR="0065533D" w:rsidRDefault="0065533D" w:rsidP="0065533D"/>
    <w:p w14:paraId="7691E0CB" w14:textId="77777777" w:rsidR="0065533D" w:rsidRDefault="0065533D" w:rsidP="0065533D"/>
    <w:p w14:paraId="4C866D7E" w14:textId="77777777" w:rsidR="0065533D" w:rsidRDefault="0065533D" w:rsidP="0065533D"/>
    <w:p w14:paraId="50A5F166" w14:textId="77777777" w:rsidR="0065533D" w:rsidRDefault="0065533D" w:rsidP="0065533D"/>
    <w:p w14:paraId="46AD6A39" w14:textId="77777777" w:rsidR="0065533D" w:rsidRDefault="0065533D" w:rsidP="0065533D"/>
    <w:p w14:paraId="35F54C3F" w14:textId="6352B25F" w:rsidR="00B222A6" w:rsidRPr="0065533D" w:rsidRDefault="00B222A6" w:rsidP="0065533D">
      <w:pPr>
        <w:pStyle w:val="Heading1"/>
        <w:rPr>
          <w:i/>
          <w:iCs/>
          <w:sz w:val="96"/>
          <w:szCs w:val="96"/>
        </w:rPr>
      </w:pPr>
      <w:bookmarkStart w:id="1" w:name="_Toc138617289"/>
      <w:r w:rsidRPr="0065533D">
        <w:rPr>
          <w:i/>
          <w:iCs/>
          <w:sz w:val="96"/>
          <w:szCs w:val="96"/>
        </w:rPr>
        <w:t>LAMPIRAN</w:t>
      </w:r>
      <w:bookmarkEnd w:id="1"/>
    </w:p>
    <w:p w14:paraId="15B297C5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4B3548A8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905257E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7F652A3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AA0C5EA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40C2CB9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D802755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EBCE60B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6F6CD19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604469F" w14:textId="2216FC2A" w:rsidR="00D504DD" w:rsidRDefault="00D504DD" w:rsidP="00D504DD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noProof/>
        </w:rPr>
        <w:lastRenderedPageBreak/>
        <w:drawing>
          <wp:anchor distT="0" distB="0" distL="0" distR="0" simplePos="0" relativeHeight="251802624" behindDoc="1" locked="0" layoutInCell="1" allowOverlap="1" wp14:anchorId="43A29DF2" wp14:editId="70393D1C">
            <wp:simplePos x="0" y="0"/>
            <wp:positionH relativeFrom="margin">
              <wp:posOffset>-371871</wp:posOffset>
            </wp:positionH>
            <wp:positionV relativeFrom="margin">
              <wp:posOffset>334299</wp:posOffset>
            </wp:positionV>
            <wp:extent cx="5346486" cy="7829582"/>
            <wp:effectExtent l="0" t="0" r="6985" b="0"/>
            <wp:wrapNone/>
            <wp:docPr id="5" name="image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3.jpe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351470" cy="783688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/>
          <w:b/>
          <w:bCs/>
          <w:sz w:val="24"/>
          <w:szCs w:val="24"/>
        </w:rPr>
        <w:t xml:space="preserve">Surat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Izin</w:t>
      </w:r>
      <w:proofErr w:type="spellEnd"/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Penelitian</w:t>
      </w:r>
      <w:proofErr w:type="spellEnd"/>
    </w:p>
    <w:p w14:paraId="282EBCDB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4036FE24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C00C553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9A67D96" w14:textId="77777777" w:rsidR="0065533D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3ABC62C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B0D1884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AD2361D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69A2811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DF95109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EC18FBE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71D15A6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BBC377B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94C1A01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0DF4E20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5614CF0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4EF14476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22439D6" w14:textId="77777777" w:rsidR="00D504DD" w:rsidRDefault="00D504D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F44A91B" w14:textId="0E8BE4AF" w:rsidR="00D504DD" w:rsidRDefault="009834C6" w:rsidP="009834C6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lastRenderedPageBreak/>
        <w:t xml:space="preserve">Surat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Keterangan</w:t>
      </w:r>
      <w:proofErr w:type="spellEnd"/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Penelitian</w:t>
      </w:r>
      <w:proofErr w:type="spellEnd"/>
    </w:p>
    <w:p w14:paraId="3D7609E5" w14:textId="27D0C8EB" w:rsidR="00D504DD" w:rsidRDefault="009834C6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4B44CA25" wp14:editId="40A49C9A">
            <wp:extent cx="5039995" cy="7509510"/>
            <wp:effectExtent l="0" t="0" r="8255" b="0"/>
            <wp:docPr id="2078815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509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D82356" w14:textId="5EEA5827" w:rsidR="00B222A6" w:rsidRDefault="0065533D" w:rsidP="00F65945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lastRenderedPageBreak/>
        <w:t>KUESIONNER PENELITIAN</w:t>
      </w:r>
    </w:p>
    <w:p w14:paraId="570C1072" w14:textId="12178888" w:rsidR="002E6F71" w:rsidRPr="002E6F71" w:rsidRDefault="002E6F71" w:rsidP="002E6F71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KATA PENGANTAR</w:t>
      </w:r>
    </w:p>
    <w:p w14:paraId="4CD06A6A" w14:textId="62CB603B" w:rsidR="00B222A6" w:rsidRDefault="00B222A6" w:rsidP="002E6F7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rihal</w:t>
      </w:r>
      <w:proofErr w:type="spellEnd"/>
      <w:r>
        <w:rPr>
          <w:rFonts w:ascii="Times New Roman" w:hAnsi="Times New Roman"/>
          <w:sz w:val="24"/>
          <w:szCs w:val="24"/>
        </w:rPr>
        <w:tab/>
      </w:r>
      <w:r w:rsidR="00A93849">
        <w:rPr>
          <w:rFonts w:ascii="Times New Roman" w:hAnsi="Times New Roman"/>
          <w:sz w:val="24"/>
          <w:szCs w:val="24"/>
        </w:rPr>
        <w:tab/>
      </w:r>
      <w:r w:rsidR="00A93849">
        <w:rPr>
          <w:rFonts w:ascii="Times New Roman" w:hAnsi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Permohon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is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esioner</w:t>
      </w:r>
      <w:proofErr w:type="spellEnd"/>
    </w:p>
    <w:p w14:paraId="65982323" w14:textId="15436CD3" w:rsidR="00F65945" w:rsidRPr="00A93849" w:rsidRDefault="00B222A6" w:rsidP="008C5288">
      <w:pPr>
        <w:spacing w:line="360" w:lineRule="auto"/>
        <w:ind w:left="2160" w:hanging="216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Judu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</w:t>
      </w:r>
      <w:r w:rsidR="00D3336F">
        <w:rPr>
          <w:rFonts w:ascii="Times New Roman" w:hAnsi="Times New Roman"/>
          <w:sz w:val="24"/>
          <w:szCs w:val="24"/>
        </w:rPr>
        <w:t>n</w:t>
      </w:r>
      <w:proofErr w:type="spellEnd"/>
      <w:r w:rsidR="008C5288">
        <w:rPr>
          <w:rFonts w:ascii="Times New Roman" w:hAnsi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Pengaru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93849">
        <w:rPr>
          <w:rFonts w:ascii="Times New Roman" w:hAnsi="Times New Roman"/>
          <w:sz w:val="24"/>
          <w:szCs w:val="24"/>
        </w:rPr>
        <w:t>Karakteristik</w:t>
      </w:r>
      <w:proofErr w:type="spellEnd"/>
      <w:r w:rsidR="00A9384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93849">
        <w:rPr>
          <w:rFonts w:ascii="Times New Roman" w:hAnsi="Times New Roman"/>
          <w:sz w:val="24"/>
          <w:szCs w:val="24"/>
        </w:rPr>
        <w:t>individu</w:t>
      </w:r>
      <w:proofErr w:type="spellEnd"/>
      <w:r w:rsidR="00A9384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A93849">
        <w:rPr>
          <w:rFonts w:ascii="Times New Roman" w:hAnsi="Times New Roman"/>
          <w:sz w:val="24"/>
          <w:szCs w:val="24"/>
        </w:rPr>
        <w:t>Keterampilan</w:t>
      </w:r>
      <w:proofErr w:type="spellEnd"/>
      <w:r w:rsidR="00A93849">
        <w:rPr>
          <w:rFonts w:ascii="Times New Roman" w:hAnsi="Times New Roman"/>
          <w:sz w:val="24"/>
          <w:szCs w:val="24"/>
        </w:rPr>
        <w:t>, dan</w:t>
      </w:r>
      <w:r w:rsidR="00D3336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93849">
        <w:rPr>
          <w:rFonts w:ascii="Times New Roman" w:hAnsi="Times New Roman"/>
          <w:sz w:val="24"/>
          <w:szCs w:val="24"/>
        </w:rPr>
        <w:t>Kemampuan</w:t>
      </w:r>
      <w:proofErr w:type="spellEnd"/>
      <w:r w:rsidR="002E6F7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93849">
        <w:rPr>
          <w:rFonts w:ascii="Times New Roman" w:hAnsi="Times New Roman"/>
          <w:sz w:val="24"/>
          <w:szCs w:val="24"/>
        </w:rPr>
        <w:t>Kerja</w:t>
      </w:r>
      <w:proofErr w:type="spellEnd"/>
      <w:r w:rsidR="00A9384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93849">
        <w:rPr>
          <w:rFonts w:ascii="Times New Roman" w:hAnsi="Times New Roman"/>
          <w:sz w:val="24"/>
          <w:szCs w:val="24"/>
        </w:rPr>
        <w:t>Terhadap</w:t>
      </w:r>
      <w:proofErr w:type="spellEnd"/>
      <w:r w:rsidR="00A93849">
        <w:rPr>
          <w:rFonts w:ascii="Times New Roman" w:hAnsi="Times New Roman"/>
          <w:sz w:val="24"/>
          <w:szCs w:val="24"/>
        </w:rPr>
        <w:t xml:space="preserve"> Kinerja </w:t>
      </w:r>
      <w:proofErr w:type="spellStart"/>
      <w:r w:rsidR="00A93849">
        <w:rPr>
          <w:rFonts w:ascii="Times New Roman" w:hAnsi="Times New Roman"/>
          <w:sz w:val="24"/>
          <w:szCs w:val="24"/>
        </w:rPr>
        <w:t>Karyawan</w:t>
      </w:r>
      <w:proofErr w:type="spellEnd"/>
      <w:r w:rsidR="00485829">
        <w:rPr>
          <w:rFonts w:ascii="Times New Roman" w:hAnsi="Times New Roman"/>
          <w:sz w:val="24"/>
          <w:szCs w:val="24"/>
        </w:rPr>
        <w:t xml:space="preserve"> pada Bagian </w:t>
      </w:r>
      <w:proofErr w:type="spellStart"/>
      <w:r w:rsidR="00485829">
        <w:rPr>
          <w:rFonts w:ascii="Times New Roman" w:hAnsi="Times New Roman"/>
          <w:sz w:val="24"/>
          <w:szCs w:val="24"/>
        </w:rPr>
        <w:t>Produksi</w:t>
      </w:r>
      <w:proofErr w:type="spellEnd"/>
      <w:r w:rsidR="00A93849">
        <w:rPr>
          <w:rFonts w:ascii="Times New Roman" w:hAnsi="Times New Roman"/>
          <w:sz w:val="24"/>
          <w:szCs w:val="24"/>
        </w:rPr>
        <w:t xml:space="preserve"> UKM DM</w:t>
      </w:r>
      <w:r w:rsidR="002E6F71">
        <w:rPr>
          <w:rFonts w:ascii="Times New Roman" w:hAnsi="Times New Roman"/>
          <w:sz w:val="24"/>
          <w:szCs w:val="24"/>
        </w:rPr>
        <w:t xml:space="preserve"> </w:t>
      </w:r>
      <w:r w:rsidR="00A93849">
        <w:rPr>
          <w:rFonts w:ascii="Times New Roman" w:hAnsi="Times New Roman"/>
          <w:i/>
          <w:iCs/>
          <w:sz w:val="24"/>
          <w:szCs w:val="24"/>
        </w:rPr>
        <w:t xml:space="preserve">Production </w:t>
      </w:r>
      <w:proofErr w:type="spellStart"/>
      <w:r w:rsidR="00A93849">
        <w:rPr>
          <w:rFonts w:ascii="Times New Roman" w:hAnsi="Times New Roman"/>
          <w:sz w:val="24"/>
          <w:szCs w:val="24"/>
        </w:rPr>
        <w:t>Pemalang</w:t>
      </w:r>
      <w:proofErr w:type="spellEnd"/>
    </w:p>
    <w:p w14:paraId="28FA3B82" w14:textId="6353580F" w:rsidR="00F65945" w:rsidRPr="00F65945" w:rsidRDefault="00B222A6" w:rsidP="002E6F71">
      <w:pPr>
        <w:spacing w:line="276" w:lineRule="auto"/>
        <w:ind w:left="284" w:hanging="284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/>
          <w:sz w:val="24"/>
          <w:szCs w:val="24"/>
        </w:rPr>
        <w:t>Ke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th</w:t>
      </w:r>
      <w:proofErr w:type="spellEnd"/>
      <w:r w:rsidR="00F65945">
        <w:rPr>
          <w:rFonts w:ascii="Times New Roman" w:hAnsi="Times New Roman"/>
          <w:sz w:val="24"/>
          <w:szCs w:val="24"/>
        </w:rPr>
        <w:t>,</w:t>
      </w:r>
    </w:p>
    <w:p w14:paraId="30CA7DDB" w14:textId="5B6ABDA5" w:rsidR="00B222A6" w:rsidRDefault="00B222A6" w:rsidP="002E6F71">
      <w:pPr>
        <w:spacing w:line="276" w:lineRule="auto"/>
        <w:ind w:left="284" w:hanging="284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Saud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sponden</w:t>
      </w:r>
      <w:proofErr w:type="spellEnd"/>
    </w:p>
    <w:p w14:paraId="0E05F511" w14:textId="10BDD5ED" w:rsidR="00F65945" w:rsidRDefault="00B222A6" w:rsidP="002E6F71">
      <w:pPr>
        <w:spacing w:line="276" w:lineRule="auto"/>
        <w:ind w:left="284" w:hanging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/>
          <w:sz w:val="24"/>
          <w:szCs w:val="24"/>
        </w:rPr>
        <w:t>Tempa</w:t>
      </w:r>
      <w:r w:rsidR="00F65945">
        <w:rPr>
          <w:rFonts w:ascii="Times New Roman" w:hAnsi="Times New Roman"/>
          <w:sz w:val="24"/>
          <w:szCs w:val="24"/>
        </w:rPr>
        <w:t>t</w:t>
      </w:r>
      <w:proofErr w:type="spellEnd"/>
    </w:p>
    <w:p w14:paraId="5DC49C51" w14:textId="77777777" w:rsidR="00F65945" w:rsidRDefault="00F65945" w:rsidP="002E6F7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14:paraId="4F580163" w14:textId="77777777" w:rsidR="00B222A6" w:rsidRDefault="00B222A6" w:rsidP="002E6F71">
      <w:pPr>
        <w:spacing w:line="36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engan </w:t>
      </w:r>
      <w:proofErr w:type="spellStart"/>
      <w:r>
        <w:rPr>
          <w:rFonts w:ascii="Times New Roman" w:hAnsi="Times New Roman"/>
          <w:sz w:val="24"/>
          <w:szCs w:val="24"/>
        </w:rPr>
        <w:t>hormat</w:t>
      </w:r>
      <w:proofErr w:type="spellEnd"/>
      <w:r>
        <w:rPr>
          <w:rFonts w:ascii="Times New Roman" w:hAnsi="Times New Roman"/>
          <w:sz w:val="24"/>
          <w:szCs w:val="24"/>
        </w:rPr>
        <w:t>,</w:t>
      </w:r>
    </w:p>
    <w:p w14:paraId="48F591E4" w14:textId="77777777" w:rsidR="006B71CE" w:rsidRDefault="00B222A6" w:rsidP="002E6F71">
      <w:pPr>
        <w:spacing w:line="360" w:lineRule="auto"/>
        <w:ind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 w:rsidR="006B71CE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/>
          <w:sz w:val="24"/>
          <w:szCs w:val="24"/>
        </w:rPr>
        <w:t>rang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 w:rsidR="00F65945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ha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Fakultas</w:t>
      </w:r>
      <w:proofErr w:type="spellEnd"/>
      <w:r>
        <w:rPr>
          <w:rFonts w:ascii="Times New Roman" w:hAnsi="Times New Roman"/>
          <w:sz w:val="24"/>
          <w:szCs w:val="24"/>
        </w:rPr>
        <w:t xml:space="preserve"> Ekonomi dan </w:t>
      </w:r>
      <w:proofErr w:type="spellStart"/>
      <w:r>
        <w:rPr>
          <w:rFonts w:ascii="Times New Roman" w:hAnsi="Times New Roman"/>
          <w:sz w:val="24"/>
          <w:szCs w:val="24"/>
        </w:rPr>
        <w:t>Bisnis</w:t>
      </w:r>
      <w:proofErr w:type="spellEnd"/>
      <w:r>
        <w:rPr>
          <w:rFonts w:ascii="Times New Roman" w:hAnsi="Times New Roman"/>
          <w:sz w:val="24"/>
          <w:szCs w:val="24"/>
        </w:rPr>
        <w:t xml:space="preserve"> Universitas </w:t>
      </w:r>
      <w:proofErr w:type="spellStart"/>
      <w:r>
        <w:rPr>
          <w:rFonts w:ascii="Times New Roman" w:hAnsi="Times New Roman"/>
          <w:sz w:val="24"/>
          <w:szCs w:val="24"/>
        </w:rPr>
        <w:t>Pancasakti</w:t>
      </w:r>
      <w:proofErr w:type="spellEnd"/>
      <w:r>
        <w:rPr>
          <w:rFonts w:ascii="Times New Roman" w:hAnsi="Times New Roman"/>
          <w:sz w:val="24"/>
          <w:szCs w:val="24"/>
        </w:rPr>
        <w:t xml:space="preserve"> Tegal, </w:t>
      </w:r>
      <w:proofErr w:type="spellStart"/>
      <w:r>
        <w:rPr>
          <w:rFonts w:ascii="Times New Roman" w:hAnsi="Times New Roman"/>
          <w:sz w:val="24"/>
          <w:szCs w:val="24"/>
        </w:rPr>
        <w:t>memoho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rtisip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ud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esioner</w:t>
      </w:r>
      <w:proofErr w:type="spellEnd"/>
      <w:r>
        <w:rPr>
          <w:rFonts w:ascii="Times New Roman" w:hAnsi="Times New Roman"/>
          <w:sz w:val="24"/>
          <w:szCs w:val="24"/>
        </w:rPr>
        <w:t xml:space="preserve"> yang kami </w:t>
      </w:r>
      <w:proofErr w:type="spellStart"/>
      <w:r>
        <w:rPr>
          <w:rFonts w:ascii="Times New Roman" w:hAnsi="Times New Roman"/>
          <w:sz w:val="24"/>
          <w:szCs w:val="24"/>
        </w:rPr>
        <w:t>sediaka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1A491B3D" w14:textId="231A0B4A" w:rsidR="002C079B" w:rsidRDefault="00B222A6" w:rsidP="002E6F71">
      <w:pPr>
        <w:spacing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dapun data yang kami </w:t>
      </w:r>
      <w:proofErr w:type="spellStart"/>
      <w:r>
        <w:rPr>
          <w:rFonts w:ascii="Times New Roman" w:hAnsi="Times New Roman"/>
          <w:sz w:val="24"/>
          <w:szCs w:val="24"/>
        </w:rPr>
        <w:t>min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su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disi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ras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uda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lama</w:t>
      </w:r>
      <w:proofErr w:type="spellEnd"/>
      <w:r>
        <w:rPr>
          <w:rFonts w:ascii="Times New Roman" w:hAnsi="Times New Roman"/>
          <w:sz w:val="24"/>
          <w:szCs w:val="24"/>
        </w:rPr>
        <w:t xml:space="preserve"> ini. Kami </w:t>
      </w:r>
      <w:proofErr w:type="spellStart"/>
      <w:r>
        <w:rPr>
          <w:rFonts w:ascii="Times New Roman" w:hAnsi="Times New Roman"/>
          <w:sz w:val="24"/>
          <w:szCs w:val="24"/>
        </w:rPr>
        <w:t>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ja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rahasi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rena</w:t>
      </w:r>
      <w:proofErr w:type="spellEnd"/>
      <w:r>
        <w:rPr>
          <w:rFonts w:ascii="Times New Roman" w:hAnsi="Times New Roman"/>
          <w:sz w:val="24"/>
          <w:szCs w:val="24"/>
        </w:rPr>
        <w:t xml:space="preserve"> data ini </w:t>
      </w:r>
      <w:proofErr w:type="spellStart"/>
      <w:r>
        <w:rPr>
          <w:rFonts w:ascii="Times New Roman" w:hAnsi="Times New Roman"/>
          <w:sz w:val="24"/>
          <w:szCs w:val="24"/>
        </w:rPr>
        <w:t>ha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penti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eti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awab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ber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up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ntu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rga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ini</w:t>
      </w:r>
      <w:r w:rsidR="00ED56D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tas </w:t>
      </w:r>
      <w:proofErr w:type="spellStart"/>
      <w:r>
        <w:rPr>
          <w:rFonts w:ascii="Times New Roman" w:hAnsi="Times New Roman"/>
          <w:sz w:val="24"/>
          <w:szCs w:val="24"/>
        </w:rPr>
        <w:t>perhatian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bantuanny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a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ucap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imakasih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14:paraId="45338915" w14:textId="5042C469" w:rsidR="00B222A6" w:rsidRDefault="006B71CE" w:rsidP="002E6F71">
      <w:pPr>
        <w:spacing w:line="240" w:lineRule="auto"/>
        <w:jc w:val="right"/>
        <w:rPr>
          <w:rFonts w:ascii="Times New Roman" w:hAnsi="Times New Roman"/>
          <w:sz w:val="24"/>
          <w:szCs w:val="24"/>
        </w:rPr>
      </w:pPr>
      <w:r w:rsidRPr="00A42182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40160" behindDoc="0" locked="0" layoutInCell="1" allowOverlap="1" wp14:anchorId="404F36C8" wp14:editId="0044ABC9">
                <wp:simplePos x="0" y="0"/>
                <wp:positionH relativeFrom="margin">
                  <wp:posOffset>3663448</wp:posOffset>
                </wp:positionH>
                <wp:positionV relativeFrom="paragraph">
                  <wp:posOffset>247310</wp:posOffset>
                </wp:positionV>
                <wp:extent cx="1892300" cy="1169582"/>
                <wp:effectExtent l="0" t="0" r="0" b="0"/>
                <wp:wrapNone/>
                <wp:docPr id="3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92300" cy="1169582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60701E" w14:textId="05FCF0CD" w:rsidR="006B71CE" w:rsidRPr="00701161" w:rsidRDefault="006B71CE" w:rsidP="006B71CE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Hormat Saya,</w:t>
                            </w:r>
                          </w:p>
                          <w:p w14:paraId="4CD26EDC" w14:textId="1629D4B0" w:rsidR="00ED56DA" w:rsidRDefault="00ED56DA" w:rsidP="006B71CE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5DD11038" w14:textId="77777777" w:rsidR="007C2197" w:rsidRPr="00701161" w:rsidRDefault="007C2197" w:rsidP="006B71CE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</w:p>
                          <w:p w14:paraId="5288A314" w14:textId="793B523E" w:rsidR="00B222A6" w:rsidRPr="00701161" w:rsidRDefault="00B222A6" w:rsidP="00B222A6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70116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I</w:t>
                            </w:r>
                            <w:r w:rsidR="004A2AD9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nayatul Azizah</w:t>
                            </w:r>
                          </w:p>
                          <w:p w14:paraId="5EE515B9" w14:textId="77777777" w:rsidR="00B222A6" w:rsidRDefault="00B222A6" w:rsidP="00B222A6">
                            <w:pPr>
                              <w:jc w:val="center"/>
                            </w:pPr>
                          </w:p>
                          <w:p w14:paraId="157F43C9" w14:textId="77777777" w:rsidR="00B222A6" w:rsidRDefault="00B222A6" w:rsidP="00B222A6">
                            <w:pPr>
                              <w:jc w:val="center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04F36C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88.45pt;margin-top:19.45pt;width:149pt;height:92.1pt;z-index:2517401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" filled="f" stroked="f">
                <v:textbox>
                  <w:txbxContent>
                    <w:p w14:paraId="6760701E" w14:textId="05FCF0CD" w:rsidR="006B71CE" w:rsidRPr="00701161" w:rsidRDefault="006B71CE" w:rsidP="006B71CE">
                      <w:pPr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Hormat Saya,</w:t>
                      </w:r>
                    </w:p>
                    <w:p w14:paraId="4CD26EDC" w14:textId="1629D4B0" w:rsidR="00ED56DA" w:rsidRDefault="00ED56DA" w:rsidP="006B71CE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5DD11038" w14:textId="77777777" w:rsidR="007C2197" w:rsidRPr="00701161" w:rsidRDefault="007C2197" w:rsidP="006B71CE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</w:p>
                    <w:p w14:paraId="5288A314" w14:textId="793B523E" w:rsidR="00B222A6" w:rsidRPr="00701161" w:rsidRDefault="00B222A6" w:rsidP="00B222A6">
                      <w:pPr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701161">
                        <w:rPr>
                          <w:rFonts w:ascii="Times New Roman" w:hAnsi="Times New Roman"/>
                          <w:sz w:val="24"/>
                          <w:szCs w:val="24"/>
                        </w:rPr>
                        <w:t>I</w:t>
                      </w:r>
                      <w:r w:rsidR="004A2AD9">
                        <w:rPr>
                          <w:rFonts w:ascii="Times New Roman" w:hAnsi="Times New Roman"/>
                          <w:sz w:val="24"/>
                          <w:szCs w:val="24"/>
                        </w:rPr>
                        <w:t>nayatul Azizah</w:t>
                      </w:r>
                    </w:p>
                    <w:p w14:paraId="5EE515B9" w14:textId="77777777" w:rsidR="00B222A6" w:rsidRDefault="00B222A6" w:rsidP="00B222A6">
                      <w:pPr>
                        <w:jc w:val="center"/>
                      </w:pPr>
                    </w:p>
                    <w:p w14:paraId="157F43C9" w14:textId="77777777" w:rsidR="00B222A6" w:rsidRDefault="00B222A6" w:rsidP="00B222A6">
                      <w:pPr>
                        <w:jc w:val="center"/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proofErr w:type="gramStart"/>
      <w:r>
        <w:rPr>
          <w:rFonts w:ascii="Times New Roman" w:hAnsi="Times New Roman"/>
          <w:sz w:val="24"/>
          <w:szCs w:val="24"/>
        </w:rPr>
        <w:t>Tegal,  Maret</w:t>
      </w:r>
      <w:proofErr w:type="gramEnd"/>
      <w:r>
        <w:rPr>
          <w:rFonts w:ascii="Times New Roman" w:hAnsi="Times New Roman"/>
          <w:sz w:val="24"/>
          <w:szCs w:val="24"/>
        </w:rPr>
        <w:t xml:space="preserve"> 2023</w:t>
      </w:r>
    </w:p>
    <w:p w14:paraId="14525EA3" w14:textId="06C1883C" w:rsidR="001E6965" w:rsidRDefault="001E6965" w:rsidP="00B222A6"/>
    <w:p w14:paraId="28ACED6C" w14:textId="475D26EB" w:rsidR="002E6F71" w:rsidRDefault="002E6F71" w:rsidP="00B222A6"/>
    <w:p w14:paraId="5BAAE3EE" w14:textId="45F70424" w:rsidR="00F01058" w:rsidRDefault="00F01058" w:rsidP="00B222A6"/>
    <w:p w14:paraId="3066BB63" w14:textId="77777777" w:rsidR="00F01058" w:rsidRDefault="00F01058" w:rsidP="00B222A6"/>
    <w:p w14:paraId="49BB1145" w14:textId="77777777" w:rsidR="0065533D" w:rsidRDefault="0065533D" w:rsidP="00B222A6"/>
    <w:p w14:paraId="4A44B379" w14:textId="48A5F370" w:rsidR="00ED56DA" w:rsidRDefault="00ED56DA" w:rsidP="00ED56DA">
      <w:pPr>
        <w:rPr>
          <w:rFonts w:ascii="Times New Roman" w:hAnsi="Times New Roman"/>
          <w:b/>
          <w:bCs/>
          <w:sz w:val="24"/>
          <w:szCs w:val="24"/>
        </w:rPr>
      </w:pPr>
    </w:p>
    <w:p w14:paraId="2178D84C" w14:textId="3A9E3FE0" w:rsidR="00ED56DA" w:rsidRDefault="00ED56DA" w:rsidP="00D541B9">
      <w:pPr>
        <w:pStyle w:val="ListParagraph"/>
        <w:numPr>
          <w:ilvl w:val="0"/>
          <w:numId w:val="36"/>
        </w:num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/>
          <w:b/>
          <w:bCs/>
          <w:sz w:val="24"/>
          <w:szCs w:val="24"/>
        </w:rPr>
        <w:lastRenderedPageBreak/>
        <w:t>Karakteristik</w:t>
      </w:r>
      <w:proofErr w:type="spellEnd"/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Responden</w:t>
      </w:r>
      <w:proofErr w:type="spellEnd"/>
    </w:p>
    <w:tbl>
      <w:tblPr>
        <w:tblStyle w:val="TableGrid"/>
        <w:tblW w:w="8068" w:type="dxa"/>
        <w:tblInd w:w="720" w:type="dxa"/>
        <w:tblLook w:val="04A0" w:firstRow="1" w:lastRow="0" w:firstColumn="1" w:lastColumn="0" w:noHBand="0" w:noVBand="1"/>
      </w:tblPr>
      <w:tblGrid>
        <w:gridCol w:w="447"/>
        <w:gridCol w:w="2466"/>
        <w:gridCol w:w="556"/>
        <w:gridCol w:w="1895"/>
        <w:gridCol w:w="511"/>
        <w:gridCol w:w="2193"/>
      </w:tblGrid>
      <w:tr w:rsidR="00B83440" w:rsidRPr="007B0E4E" w14:paraId="215F65E6" w14:textId="77777777" w:rsidTr="00B83440">
        <w:trPr>
          <w:trHeight w:val="348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B1F876" w14:textId="509F24B9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 w:rsidRPr="007B0E4E">
              <w:rPr>
                <w:rFonts w:ascii="Times New Roman" w:hAnsi="Times New Roman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F959A0A" w14:textId="10631A65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Kelami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       </w:t>
            </w:r>
            <w:r w:rsidR="00B83440">
              <w:rPr>
                <w:rFonts w:ascii="Times New Roman" w:hAnsi="Times New Roman"/>
                <w:sz w:val="24"/>
                <w:szCs w:val="24"/>
              </w:rPr>
              <w:t xml:space="preserve">    =</w:t>
            </w:r>
          </w:p>
        </w:tc>
        <w:tc>
          <w:tcPr>
            <w:tcW w:w="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433CEF" w14:textId="3752F782" w:rsidR="007B0E4E" w:rsidRPr="001D1101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53858BB8" w14:textId="3CC6F2A4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Laki-Laki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4DE517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85A75A0" w14:textId="03E5C588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erempuan</w:t>
            </w:r>
          </w:p>
        </w:tc>
      </w:tr>
      <w:tr w:rsidR="00B83440" w:rsidRPr="007B0E4E" w14:paraId="7972600F" w14:textId="77777777" w:rsidTr="00B83440">
        <w:trPr>
          <w:trHeight w:val="449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182348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0E53CE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B1C6BA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218C95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71B271D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B86E74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3440" w:rsidRPr="007B0E4E" w14:paraId="45301196" w14:textId="77777777" w:rsidTr="00B83440">
        <w:trPr>
          <w:trHeight w:val="346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D4FC2C" w14:textId="2F9DD09D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CDB1918" w14:textId="317560A9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endidikan </w:t>
            </w:r>
            <w:proofErr w:type="spellStart"/>
            <w:proofErr w:type="gramStart"/>
            <w:r>
              <w:rPr>
                <w:rFonts w:ascii="Times New Roman" w:hAnsi="Times New Roman"/>
                <w:sz w:val="24"/>
                <w:szCs w:val="24"/>
              </w:rPr>
              <w:t>Terakhi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B83440">
              <w:rPr>
                <w:rFonts w:ascii="Times New Roman" w:hAnsi="Times New Roman"/>
                <w:sz w:val="24"/>
                <w:szCs w:val="24"/>
              </w:rPr>
              <w:t xml:space="preserve"> =</w:t>
            </w:r>
            <w:proofErr w:type="gramEnd"/>
            <w:r w:rsidR="000C1642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5EAA3F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56B62EE4" w14:textId="3A64CA85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D/MI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31D259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05F5AED" w14:textId="6FADEFD4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MA/SMK/MA</w:t>
            </w:r>
          </w:p>
        </w:tc>
      </w:tr>
      <w:tr w:rsidR="00B83440" w:rsidRPr="007B0E4E" w14:paraId="42B5B23D" w14:textId="77777777" w:rsidTr="0007565B">
        <w:trPr>
          <w:trHeight w:val="260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72EAEB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AB22F3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E687521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625D50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0A29650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6D4324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3440" w:rsidRPr="007B0E4E" w14:paraId="26020711" w14:textId="77777777" w:rsidTr="0007565B">
        <w:trPr>
          <w:trHeight w:val="397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04BD82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8E6F500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1D37F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12B8874" w14:textId="36334E56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SMP/MTS</w:t>
            </w:r>
          </w:p>
        </w:tc>
        <w:tc>
          <w:tcPr>
            <w:tcW w:w="5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1E9166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BCC5EE" w14:textId="092CBBA2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3440" w:rsidRPr="007B0E4E" w14:paraId="13F7B5BE" w14:textId="77777777" w:rsidTr="0007565B">
        <w:trPr>
          <w:trHeight w:val="260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FCD0DE" w14:textId="77777777" w:rsidR="001D1101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E5C018" w14:textId="77777777" w:rsidR="001D1101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0744B1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E30A53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0FEBB2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D1C177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3440" w:rsidRPr="007B0E4E" w14:paraId="37256867" w14:textId="77777777" w:rsidTr="00B83440">
        <w:trPr>
          <w:trHeight w:val="390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1F7903" w14:textId="77651A92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27259E8" w14:textId="11256E04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Usi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     </w:t>
            </w:r>
            <w:r w:rsidR="00B83440">
              <w:rPr>
                <w:rFonts w:ascii="Times New Roman" w:hAnsi="Times New Roman"/>
                <w:sz w:val="24"/>
                <w:szCs w:val="24"/>
              </w:rPr>
              <w:t xml:space="preserve">                     =        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               </w:t>
            </w:r>
            <w:r w:rsidR="000C1642">
              <w:rPr>
                <w:rFonts w:ascii="Times New Roman" w:hAnsi="Times New Roman"/>
                <w:sz w:val="24"/>
                <w:szCs w:val="24"/>
              </w:rPr>
              <w:t xml:space="preserve">    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     </w:t>
            </w:r>
          </w:p>
        </w:tc>
        <w:tc>
          <w:tcPr>
            <w:tcW w:w="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EFEFBF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7ACD63C0" w14:textId="54935DAE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18-30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78B623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5F01A16" w14:textId="13FB2827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41-50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</w:p>
        </w:tc>
      </w:tr>
      <w:tr w:rsidR="00B83440" w:rsidRPr="007B0E4E" w14:paraId="4CEC7239" w14:textId="77777777" w:rsidTr="00B83440">
        <w:trPr>
          <w:trHeight w:val="260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D2C239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71E477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568850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B85228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34B45B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F7C925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3440" w:rsidRPr="007B0E4E" w14:paraId="43858376" w14:textId="77777777" w:rsidTr="00B83440">
        <w:trPr>
          <w:trHeight w:val="383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9EB729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9E58247" w14:textId="77777777" w:rsid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C3A43A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20801505" w14:textId="58626063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31-40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B33363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1C73D40" w14:textId="4CCD0551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&gt;50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</w:p>
        </w:tc>
      </w:tr>
      <w:tr w:rsidR="00B83440" w:rsidRPr="007B0E4E" w14:paraId="169D4034" w14:textId="77777777" w:rsidTr="00B83440">
        <w:trPr>
          <w:trHeight w:val="260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434380" w14:textId="77777777" w:rsidR="001D1101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814C76" w14:textId="77777777" w:rsidR="001D1101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5EFEDF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6466BD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4C61D33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5B24BC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B83440" w:rsidRPr="007B0E4E" w14:paraId="679DC88D" w14:textId="77777777" w:rsidTr="00B83440">
        <w:trPr>
          <w:trHeight w:val="383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12309EA" w14:textId="3203075E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8402F53" w14:textId="63FA512A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Status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erkawina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 </w:t>
            </w:r>
            <w:r w:rsidR="000C1642">
              <w:rPr>
                <w:rFonts w:ascii="Times New Roman" w:hAnsi="Times New Roman"/>
                <w:sz w:val="24"/>
                <w:szCs w:val="24"/>
              </w:rPr>
              <w:t xml:space="preserve">   </w:t>
            </w:r>
            <w:r w:rsidR="00B83440">
              <w:rPr>
                <w:rFonts w:ascii="Times New Roman" w:hAnsi="Times New Roman"/>
                <w:sz w:val="24"/>
                <w:szCs w:val="24"/>
              </w:rPr>
              <w:t>=</w:t>
            </w:r>
          </w:p>
        </w:tc>
        <w:tc>
          <w:tcPr>
            <w:tcW w:w="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644A69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3F876E05" w14:textId="0FD1EE89" w:rsidR="007B0E4E" w:rsidRPr="007B0E4E" w:rsidRDefault="009F30A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="001D1101">
              <w:rPr>
                <w:rFonts w:ascii="Times New Roman" w:hAnsi="Times New Roman"/>
                <w:sz w:val="24"/>
                <w:szCs w:val="24"/>
              </w:rPr>
              <w:t>Menikah</w:t>
            </w:r>
            <w:proofErr w:type="spellEnd"/>
            <w:r w:rsidR="001D1101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94816B" w14:textId="77777777" w:rsidR="007B0E4E" w:rsidRPr="007B0E4E" w:rsidRDefault="007B0E4E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135CA46" w14:textId="4982B8AC" w:rsidR="007B0E4E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Belum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Menikah</w:t>
            </w:r>
            <w:proofErr w:type="spellEnd"/>
          </w:p>
        </w:tc>
      </w:tr>
      <w:tr w:rsidR="00B83440" w:rsidRPr="007B0E4E" w14:paraId="17F4D293" w14:textId="77777777" w:rsidTr="00B83440">
        <w:trPr>
          <w:trHeight w:val="67"/>
        </w:trPr>
        <w:tc>
          <w:tcPr>
            <w:tcW w:w="4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9DCB91" w14:textId="77777777" w:rsidR="001D1101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97680B" w14:textId="77777777" w:rsidR="001D1101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37F5D31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26E98F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7DAD4BD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201C92" w14:textId="77777777" w:rsidR="001D1101" w:rsidRPr="007B0E4E" w:rsidRDefault="001D1101" w:rsidP="00B83440">
            <w:pPr>
              <w:pStyle w:val="ListParagraph"/>
              <w:ind w:left="0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4A7D02A1" w14:textId="19F3954C" w:rsidR="00B222A6" w:rsidRDefault="00B222A6" w:rsidP="00B222A6">
      <w:pPr>
        <w:pStyle w:val="BodyText"/>
        <w:spacing w:before="2"/>
        <w:rPr>
          <w:sz w:val="17"/>
        </w:rPr>
      </w:pPr>
    </w:p>
    <w:p w14:paraId="6B01E9C8" w14:textId="5ACD9C60" w:rsidR="009F30A1" w:rsidRDefault="009F30A1" w:rsidP="00D541B9">
      <w:pPr>
        <w:pStyle w:val="BodyText"/>
        <w:numPr>
          <w:ilvl w:val="0"/>
          <w:numId w:val="36"/>
        </w:numPr>
        <w:tabs>
          <w:tab w:val="left" w:pos="1260"/>
        </w:tabs>
        <w:spacing w:before="90" w:line="480" w:lineRule="auto"/>
        <w:ind w:right="1265"/>
        <w:rPr>
          <w:b/>
          <w:bCs/>
          <w:lang w:val="en-US"/>
        </w:rPr>
      </w:pPr>
      <w:proofErr w:type="spellStart"/>
      <w:r w:rsidRPr="009F30A1">
        <w:rPr>
          <w:b/>
          <w:bCs/>
          <w:lang w:val="en-US"/>
        </w:rPr>
        <w:t>Petunjuk</w:t>
      </w:r>
      <w:proofErr w:type="spellEnd"/>
      <w:r w:rsidRPr="009F30A1">
        <w:rPr>
          <w:b/>
          <w:bCs/>
          <w:lang w:val="en-US"/>
        </w:rPr>
        <w:t xml:space="preserve"> </w:t>
      </w:r>
      <w:proofErr w:type="spellStart"/>
      <w:r w:rsidRPr="009F30A1">
        <w:rPr>
          <w:b/>
          <w:bCs/>
          <w:lang w:val="en-US"/>
        </w:rPr>
        <w:t>Pengisian</w:t>
      </w:r>
      <w:proofErr w:type="spellEnd"/>
    </w:p>
    <w:p w14:paraId="6DDDD713" w14:textId="7BC7F4C3" w:rsidR="009F30A1" w:rsidRPr="009F30A1" w:rsidRDefault="009F30A1" w:rsidP="009F30A1">
      <w:pPr>
        <w:pStyle w:val="ListParagraph"/>
        <w:spacing w:before="30" w:after="0" w:line="480" w:lineRule="auto"/>
        <w:ind w:firstLine="720"/>
        <w:rPr>
          <w:rFonts w:ascii="Times New Roman" w:hAnsi="Times New Roman"/>
          <w:noProof/>
          <w:sz w:val="24"/>
          <w:szCs w:val="24"/>
          <w:lang w:val="id-ID"/>
        </w:rPr>
      </w:pPr>
      <w:r w:rsidRPr="009F30A1">
        <w:rPr>
          <w:rFonts w:ascii="Times New Roman" w:hAnsi="Times New Roman"/>
          <w:noProof/>
          <w:sz w:val="24"/>
          <w:szCs w:val="24"/>
          <w:lang w:val="id-ID"/>
        </w:rPr>
        <w:t xml:space="preserve">Berilah tanda </w:t>
      </w:r>
      <w:r w:rsidRPr="009F30A1">
        <w:rPr>
          <w:rFonts w:ascii="Times New Roman" w:hAnsi="Times New Roman"/>
          <w:i/>
          <w:noProof/>
          <w:sz w:val="24"/>
          <w:szCs w:val="24"/>
          <w:lang w:val="id-ID"/>
        </w:rPr>
        <w:t>check list</w:t>
      </w:r>
      <w:r w:rsidRPr="009F30A1">
        <w:rPr>
          <w:rFonts w:ascii="Times New Roman" w:hAnsi="Times New Roman"/>
          <w:noProof/>
          <w:sz w:val="24"/>
          <w:szCs w:val="24"/>
          <w:lang w:val="id-ID"/>
        </w:rPr>
        <w:t xml:space="preserve"> (√ ) pada salah satu jawaban yang paling sesuai dengan pendapat saudara.</w:t>
      </w:r>
      <w:r w:rsidR="00B222A6">
        <w:t xml:space="preserve"> </w:t>
      </w:r>
    </w:p>
    <w:p w14:paraId="38DAB587" w14:textId="525A50E2" w:rsidR="00B222A6" w:rsidRDefault="00B222A6" w:rsidP="009F30A1">
      <w:pPr>
        <w:pStyle w:val="BodyText"/>
        <w:tabs>
          <w:tab w:val="left" w:pos="1260"/>
        </w:tabs>
        <w:spacing w:before="90" w:line="480" w:lineRule="auto"/>
        <w:ind w:left="709" w:right="1265"/>
      </w:pPr>
      <w:r>
        <w:rPr>
          <w:spacing w:val="-4"/>
        </w:rPr>
        <w:t>STS</w:t>
      </w:r>
      <w:r>
        <w:tab/>
        <w:t>: Sangat Tidak Setuju</w:t>
      </w:r>
    </w:p>
    <w:p w14:paraId="3972CA1E" w14:textId="77777777" w:rsidR="00B222A6" w:rsidRDefault="00B222A6" w:rsidP="009F30A1">
      <w:pPr>
        <w:pStyle w:val="BodyText"/>
        <w:tabs>
          <w:tab w:val="left" w:pos="1260"/>
        </w:tabs>
        <w:ind w:left="540" w:firstLine="169"/>
      </w:pPr>
      <w:r>
        <w:rPr>
          <w:spacing w:val="-5"/>
        </w:rPr>
        <w:t>TS</w:t>
      </w:r>
      <w:r>
        <w:tab/>
        <w:t>:</w:t>
      </w:r>
      <w:r>
        <w:rPr>
          <w:spacing w:val="-3"/>
        </w:rPr>
        <w:t xml:space="preserve"> </w:t>
      </w:r>
      <w:r>
        <w:t>Tidak</w:t>
      </w:r>
      <w:r>
        <w:rPr>
          <w:spacing w:val="2"/>
        </w:rPr>
        <w:t xml:space="preserve"> </w:t>
      </w:r>
      <w:r>
        <w:rPr>
          <w:spacing w:val="-2"/>
        </w:rPr>
        <w:t>Setuju</w:t>
      </w:r>
    </w:p>
    <w:p w14:paraId="03C0C515" w14:textId="77777777" w:rsidR="00B222A6" w:rsidRDefault="00B222A6" w:rsidP="009F30A1">
      <w:pPr>
        <w:pStyle w:val="BodyText"/>
        <w:ind w:firstLine="169"/>
      </w:pPr>
    </w:p>
    <w:p w14:paraId="1555647D" w14:textId="77777777" w:rsidR="00B222A6" w:rsidRDefault="00B222A6" w:rsidP="009F30A1">
      <w:pPr>
        <w:pStyle w:val="BodyText"/>
        <w:tabs>
          <w:tab w:val="left" w:pos="1260"/>
        </w:tabs>
        <w:ind w:left="540" w:firstLine="169"/>
      </w:pPr>
      <w:r>
        <w:rPr>
          <w:spacing w:val="-10"/>
        </w:rPr>
        <w:t>N</w:t>
      </w:r>
      <w:r>
        <w:tab/>
        <w:t>:</w:t>
      </w:r>
      <w:r>
        <w:rPr>
          <w:spacing w:val="-3"/>
        </w:rPr>
        <w:t xml:space="preserve"> </w:t>
      </w:r>
      <w:r>
        <w:rPr>
          <w:spacing w:val="-2"/>
        </w:rPr>
        <w:t>Netral</w:t>
      </w:r>
    </w:p>
    <w:p w14:paraId="07FCC92F" w14:textId="77777777" w:rsidR="00B222A6" w:rsidRDefault="00B222A6" w:rsidP="009F30A1">
      <w:pPr>
        <w:pStyle w:val="BodyText"/>
        <w:spacing w:before="1"/>
        <w:ind w:firstLine="169"/>
      </w:pPr>
    </w:p>
    <w:p w14:paraId="07BEC547" w14:textId="77777777" w:rsidR="00B222A6" w:rsidRDefault="00B222A6" w:rsidP="009F30A1">
      <w:pPr>
        <w:pStyle w:val="BodyText"/>
        <w:tabs>
          <w:tab w:val="left" w:pos="1260"/>
        </w:tabs>
        <w:ind w:left="540" w:firstLine="169"/>
      </w:pPr>
      <w:r>
        <w:rPr>
          <w:spacing w:val="-10"/>
        </w:rPr>
        <w:t>S</w:t>
      </w:r>
      <w:r>
        <w:tab/>
        <w:t>:</w:t>
      </w:r>
      <w:r>
        <w:rPr>
          <w:spacing w:val="-3"/>
        </w:rPr>
        <w:t xml:space="preserve"> </w:t>
      </w:r>
      <w:r>
        <w:rPr>
          <w:spacing w:val="-2"/>
        </w:rPr>
        <w:t>Setuju</w:t>
      </w:r>
    </w:p>
    <w:p w14:paraId="3CA2E6EC" w14:textId="77777777" w:rsidR="00B222A6" w:rsidRDefault="00B222A6" w:rsidP="009F30A1">
      <w:pPr>
        <w:pStyle w:val="BodyText"/>
        <w:ind w:firstLine="169"/>
      </w:pPr>
    </w:p>
    <w:p w14:paraId="42F57CE1" w14:textId="5E22FA71" w:rsidR="0007565B" w:rsidRDefault="00B222A6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  <w:r>
        <w:rPr>
          <w:spacing w:val="-5"/>
        </w:rPr>
        <w:t>SS</w:t>
      </w:r>
      <w:r>
        <w:tab/>
        <w:t>:</w:t>
      </w:r>
      <w:r>
        <w:rPr>
          <w:spacing w:val="-5"/>
        </w:rPr>
        <w:t xml:space="preserve"> </w:t>
      </w:r>
      <w:r>
        <w:t>Sangat</w:t>
      </w:r>
      <w:r>
        <w:rPr>
          <w:spacing w:val="-2"/>
        </w:rPr>
        <w:t xml:space="preserve"> Setuj</w:t>
      </w:r>
      <w:r w:rsidR="00D50CEE">
        <w:rPr>
          <w:spacing w:val="-2"/>
          <w:lang w:val="en-US"/>
        </w:rPr>
        <w:t>u</w:t>
      </w:r>
    </w:p>
    <w:p w14:paraId="7EEE9E55" w14:textId="233D288E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7C4984DB" w14:textId="2B7ACB62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20D931F7" w14:textId="475E8F85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11B4C367" w14:textId="5EB8F0FA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78018740" w14:textId="6DAE99AF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5E4ABD18" w14:textId="7445188F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19CC13CC" w14:textId="452037AD" w:rsid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0004B507" w14:textId="77777777" w:rsidR="00D50CEE" w:rsidRPr="00D50CEE" w:rsidRDefault="00D50CEE" w:rsidP="00D50CEE">
      <w:pPr>
        <w:pStyle w:val="BodyText"/>
        <w:tabs>
          <w:tab w:val="left" w:pos="1260"/>
        </w:tabs>
        <w:ind w:left="540" w:firstLine="169"/>
        <w:rPr>
          <w:spacing w:val="-2"/>
          <w:lang w:val="en-US"/>
        </w:rPr>
      </w:pPr>
    </w:p>
    <w:p w14:paraId="5DDDB454" w14:textId="77777777" w:rsidR="009F30A1" w:rsidRDefault="009F30A1" w:rsidP="00B222A6">
      <w:pPr>
        <w:pStyle w:val="BodyText"/>
        <w:spacing w:before="8"/>
      </w:pPr>
    </w:p>
    <w:p w14:paraId="50CE4E42" w14:textId="77777777" w:rsidR="009834C6" w:rsidRDefault="009834C6" w:rsidP="00B222A6">
      <w:pPr>
        <w:pStyle w:val="BodyText"/>
        <w:spacing w:before="8"/>
      </w:pPr>
    </w:p>
    <w:p w14:paraId="15FFB88C" w14:textId="77777777" w:rsidR="0065533D" w:rsidRDefault="0065533D" w:rsidP="00B222A6">
      <w:pPr>
        <w:pStyle w:val="BodyText"/>
        <w:spacing w:before="8"/>
      </w:pPr>
    </w:p>
    <w:p w14:paraId="4F8CDA1F" w14:textId="77777777" w:rsidR="0065533D" w:rsidRDefault="0065533D" w:rsidP="00B222A6">
      <w:pPr>
        <w:pStyle w:val="BodyText"/>
        <w:spacing w:before="8"/>
      </w:pPr>
    </w:p>
    <w:p w14:paraId="7405F359" w14:textId="2E110614" w:rsidR="00D50CEE" w:rsidRPr="00D50CEE" w:rsidRDefault="00B222A6" w:rsidP="00D541B9">
      <w:pPr>
        <w:pStyle w:val="Title"/>
        <w:numPr>
          <w:ilvl w:val="0"/>
          <w:numId w:val="36"/>
        </w:numPr>
        <w:spacing w:line="360" w:lineRule="auto"/>
        <w:rPr>
          <w:spacing w:val="-2"/>
        </w:rPr>
      </w:pPr>
      <w:r>
        <w:lastRenderedPageBreak/>
        <w:t>Per</w:t>
      </w:r>
      <w:proofErr w:type="spellStart"/>
      <w:r w:rsidR="00B75876">
        <w:rPr>
          <w:lang w:val="en-US"/>
        </w:rPr>
        <w:t>nyat</w:t>
      </w:r>
      <w:proofErr w:type="spellEnd"/>
      <w:r>
        <w:t>aan</w:t>
      </w:r>
      <w:r>
        <w:rPr>
          <w:spacing w:val="-4"/>
        </w:rPr>
        <w:t xml:space="preserve"> </w:t>
      </w:r>
      <w:r>
        <w:rPr>
          <w:spacing w:val="-2"/>
        </w:rPr>
        <w:t>Kuesioner</w:t>
      </w:r>
    </w:p>
    <w:p w14:paraId="54710160" w14:textId="673FE903" w:rsidR="00CF069A" w:rsidRPr="00CF069A" w:rsidRDefault="009F30A1" w:rsidP="00D541B9">
      <w:pPr>
        <w:pStyle w:val="Title"/>
        <w:numPr>
          <w:ilvl w:val="0"/>
          <w:numId w:val="37"/>
        </w:numPr>
        <w:spacing w:line="360" w:lineRule="auto"/>
        <w:rPr>
          <w:lang w:val="en-US"/>
        </w:rPr>
      </w:pPr>
      <w:r>
        <w:rPr>
          <w:spacing w:val="-2"/>
          <w:lang w:val="en-US"/>
        </w:rPr>
        <w:t xml:space="preserve">Kinerja </w:t>
      </w:r>
      <w:proofErr w:type="spellStart"/>
      <w:r>
        <w:rPr>
          <w:spacing w:val="-2"/>
          <w:lang w:val="en-US"/>
        </w:rPr>
        <w:t>Karyawan</w:t>
      </w:r>
      <w:proofErr w:type="spellEnd"/>
      <w:r w:rsidR="00801BD5">
        <w:rPr>
          <w:spacing w:val="-2"/>
          <w:lang w:val="en-US"/>
        </w:rPr>
        <w:t xml:space="preserve"> (Y)</w:t>
      </w:r>
    </w:p>
    <w:tbl>
      <w:tblPr>
        <w:tblStyle w:val="TableGrid"/>
        <w:tblW w:w="0" w:type="auto"/>
        <w:tblInd w:w="1080" w:type="dxa"/>
        <w:tblLook w:val="04A0" w:firstRow="1" w:lastRow="0" w:firstColumn="1" w:lastColumn="0" w:noHBand="0" w:noVBand="1"/>
      </w:tblPr>
      <w:tblGrid>
        <w:gridCol w:w="573"/>
        <w:gridCol w:w="3160"/>
        <w:gridCol w:w="621"/>
        <w:gridCol w:w="569"/>
        <w:gridCol w:w="584"/>
        <w:gridCol w:w="631"/>
        <w:gridCol w:w="709"/>
      </w:tblGrid>
      <w:tr w:rsidR="009F30A1" w14:paraId="20334527" w14:textId="77777777" w:rsidTr="008C5288">
        <w:trPr>
          <w:trHeight w:val="402"/>
        </w:trPr>
        <w:tc>
          <w:tcPr>
            <w:tcW w:w="573" w:type="dxa"/>
            <w:vAlign w:val="center"/>
          </w:tcPr>
          <w:p w14:paraId="60A731CA" w14:textId="3A5E93F7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3160" w:type="dxa"/>
            <w:vAlign w:val="center"/>
          </w:tcPr>
          <w:p w14:paraId="092DF97D" w14:textId="1416E9D4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nyataan</w:t>
            </w:r>
            <w:proofErr w:type="spellEnd"/>
          </w:p>
        </w:tc>
        <w:tc>
          <w:tcPr>
            <w:tcW w:w="621" w:type="dxa"/>
            <w:vAlign w:val="center"/>
          </w:tcPr>
          <w:p w14:paraId="43C8E17D" w14:textId="2225ECFC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S</w:t>
            </w:r>
          </w:p>
        </w:tc>
        <w:tc>
          <w:tcPr>
            <w:tcW w:w="569" w:type="dxa"/>
            <w:vAlign w:val="center"/>
          </w:tcPr>
          <w:p w14:paraId="0C7F5147" w14:textId="2401381F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</w:t>
            </w:r>
          </w:p>
        </w:tc>
        <w:tc>
          <w:tcPr>
            <w:tcW w:w="584" w:type="dxa"/>
            <w:vAlign w:val="center"/>
          </w:tcPr>
          <w:p w14:paraId="0B5DD49B" w14:textId="71F9F05F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</w:t>
            </w:r>
          </w:p>
        </w:tc>
        <w:tc>
          <w:tcPr>
            <w:tcW w:w="631" w:type="dxa"/>
            <w:vAlign w:val="center"/>
          </w:tcPr>
          <w:p w14:paraId="29B2008C" w14:textId="5DD2B60E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TS</w:t>
            </w:r>
          </w:p>
        </w:tc>
        <w:tc>
          <w:tcPr>
            <w:tcW w:w="709" w:type="dxa"/>
            <w:vAlign w:val="center"/>
          </w:tcPr>
          <w:p w14:paraId="2CCBC437" w14:textId="779F2B26" w:rsidR="009F30A1" w:rsidRDefault="009F30A1" w:rsidP="00A51FBF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TS</w:t>
            </w:r>
          </w:p>
        </w:tc>
      </w:tr>
      <w:tr w:rsidR="00A51FBF" w14:paraId="107B2015" w14:textId="77777777" w:rsidTr="008C5288">
        <w:trPr>
          <w:trHeight w:val="280"/>
        </w:trPr>
        <w:tc>
          <w:tcPr>
            <w:tcW w:w="6847" w:type="dxa"/>
            <w:gridSpan w:val="7"/>
            <w:vAlign w:val="center"/>
          </w:tcPr>
          <w:p w14:paraId="71D1962D" w14:textId="176F3742" w:rsidR="00A51FBF" w:rsidRPr="00D50CEE" w:rsidRDefault="00D50CEE" w:rsidP="00A51FBF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Kualitas</w:t>
            </w:r>
            <w:proofErr w:type="spellEnd"/>
          </w:p>
        </w:tc>
      </w:tr>
      <w:tr w:rsidR="009F30A1" w14:paraId="47FCBF90" w14:textId="77777777" w:rsidTr="008C5288">
        <w:tc>
          <w:tcPr>
            <w:tcW w:w="573" w:type="dxa"/>
            <w:vAlign w:val="center"/>
          </w:tcPr>
          <w:p w14:paraId="69F0B478" w14:textId="655AD16A" w:rsidR="009F30A1" w:rsidRPr="007D6B8A" w:rsidRDefault="007D6B8A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3160" w:type="dxa"/>
            <w:vAlign w:val="center"/>
          </w:tcPr>
          <w:p w14:paraId="52484E7D" w14:textId="368BE9C9" w:rsidR="009F30A1" w:rsidRPr="007D6B8A" w:rsidRDefault="004F5835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tandar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ut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tetap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rusahaan</w:t>
            </w:r>
            <w:proofErr w:type="spellEnd"/>
          </w:p>
        </w:tc>
        <w:tc>
          <w:tcPr>
            <w:tcW w:w="621" w:type="dxa"/>
            <w:vAlign w:val="center"/>
          </w:tcPr>
          <w:p w14:paraId="3AF7E4A8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530BD34D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07B61BC0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70534201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4518157A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9F30A1" w14:paraId="378202EA" w14:textId="77777777" w:rsidTr="008C5288">
        <w:tc>
          <w:tcPr>
            <w:tcW w:w="573" w:type="dxa"/>
            <w:vAlign w:val="center"/>
          </w:tcPr>
          <w:p w14:paraId="464DD3C6" w14:textId="6F7D873A" w:rsidR="009F30A1" w:rsidRPr="007D6B8A" w:rsidRDefault="004F5835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2</w:t>
            </w:r>
          </w:p>
        </w:tc>
        <w:tc>
          <w:tcPr>
            <w:tcW w:w="3160" w:type="dxa"/>
            <w:vAlign w:val="center"/>
          </w:tcPr>
          <w:p w14:paraId="32C23251" w14:textId="60723CB0" w:rsidR="009F30A1" w:rsidRPr="007D6B8A" w:rsidRDefault="004F5835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Telit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>
              <w:rPr>
                <w:b w:val="0"/>
                <w:bCs w:val="0"/>
                <w:lang w:val="en-US"/>
              </w:rPr>
              <w:t>rap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uat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</w:p>
        </w:tc>
        <w:tc>
          <w:tcPr>
            <w:tcW w:w="621" w:type="dxa"/>
            <w:vAlign w:val="center"/>
          </w:tcPr>
          <w:p w14:paraId="5F1109AB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2BACC076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1D603274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0E7C5FD7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54756A76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9F30A1" w14:paraId="51582D7C" w14:textId="77777777" w:rsidTr="008C5288">
        <w:tc>
          <w:tcPr>
            <w:tcW w:w="573" w:type="dxa"/>
            <w:vAlign w:val="center"/>
          </w:tcPr>
          <w:p w14:paraId="11B6A0E1" w14:textId="3DB9C21E" w:rsidR="009F30A1" w:rsidRPr="007D6B8A" w:rsidRDefault="004F5835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3</w:t>
            </w:r>
          </w:p>
        </w:tc>
        <w:tc>
          <w:tcPr>
            <w:tcW w:w="3160" w:type="dxa"/>
            <w:vAlign w:val="center"/>
          </w:tcPr>
          <w:p w14:paraId="2646915C" w14:textId="35A9CBC6" w:rsidR="009F30A1" w:rsidRPr="007D6B8A" w:rsidRDefault="004F5835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amp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gutama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ualitas</w:t>
            </w:r>
            <w:proofErr w:type="spellEnd"/>
          </w:p>
        </w:tc>
        <w:tc>
          <w:tcPr>
            <w:tcW w:w="621" w:type="dxa"/>
            <w:vAlign w:val="center"/>
          </w:tcPr>
          <w:p w14:paraId="7C43440B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3B966118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13179C61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0BD6F3BB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50511324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F4740E" w14:paraId="405C847D" w14:textId="77777777" w:rsidTr="008C5288">
        <w:trPr>
          <w:trHeight w:val="320"/>
        </w:trPr>
        <w:tc>
          <w:tcPr>
            <w:tcW w:w="6847" w:type="dxa"/>
            <w:gridSpan w:val="7"/>
            <w:vAlign w:val="center"/>
          </w:tcPr>
          <w:p w14:paraId="720B8E3C" w14:textId="442B5851" w:rsidR="00F4740E" w:rsidRPr="008C5288" w:rsidRDefault="00D50CEE" w:rsidP="00763CC3">
            <w:pPr>
              <w:jc w:val="both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uantitas</w:t>
            </w:r>
            <w:proofErr w:type="spellEnd"/>
          </w:p>
        </w:tc>
      </w:tr>
      <w:tr w:rsidR="009F30A1" w14:paraId="36D28ECD" w14:textId="77777777" w:rsidTr="008C5288">
        <w:tc>
          <w:tcPr>
            <w:tcW w:w="573" w:type="dxa"/>
            <w:vAlign w:val="center"/>
          </w:tcPr>
          <w:p w14:paraId="3ED5CCFB" w14:textId="1A58D117" w:rsidR="009F30A1" w:rsidRPr="007D6B8A" w:rsidRDefault="004F5835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4</w:t>
            </w:r>
          </w:p>
        </w:tc>
        <w:tc>
          <w:tcPr>
            <w:tcW w:w="3160" w:type="dxa"/>
            <w:vAlign w:val="center"/>
          </w:tcPr>
          <w:p w14:paraId="2B259858" w14:textId="154B94A6" w:rsidR="009F30A1" w:rsidRPr="007D6B8A" w:rsidRDefault="004F5835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nyelesai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target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tent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ik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>
              <w:rPr>
                <w:b w:val="0"/>
                <w:bCs w:val="0"/>
                <w:lang w:val="en-US"/>
              </w:rPr>
              <w:t>cermat</w:t>
            </w:r>
            <w:proofErr w:type="spellEnd"/>
          </w:p>
        </w:tc>
        <w:tc>
          <w:tcPr>
            <w:tcW w:w="621" w:type="dxa"/>
            <w:vAlign w:val="center"/>
          </w:tcPr>
          <w:p w14:paraId="5C5235AB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58E1C8D2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68E2091D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42847BCC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6F8E07EA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9F30A1" w14:paraId="6C1DE492" w14:textId="77777777" w:rsidTr="008C5288">
        <w:tc>
          <w:tcPr>
            <w:tcW w:w="573" w:type="dxa"/>
            <w:vAlign w:val="center"/>
          </w:tcPr>
          <w:p w14:paraId="46BD0C70" w14:textId="5C5A312D" w:rsidR="009F30A1" w:rsidRPr="007D6B8A" w:rsidRDefault="004F5835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5</w:t>
            </w:r>
          </w:p>
        </w:tc>
        <w:tc>
          <w:tcPr>
            <w:tcW w:w="3160" w:type="dxa"/>
            <w:vAlign w:val="center"/>
          </w:tcPr>
          <w:p w14:paraId="5D9306D8" w14:textId="7EE59268" w:rsidR="009F30A1" w:rsidRPr="007D6B8A" w:rsidRDefault="004F5835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tidak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unda</w:t>
            </w:r>
            <w:r w:rsidR="004C08FE">
              <w:rPr>
                <w:b w:val="0"/>
                <w:bCs w:val="0"/>
                <w:lang w:val="en-US"/>
              </w:rPr>
              <w:t>-nun</w:t>
            </w:r>
            <w:r>
              <w:rPr>
                <w:b w:val="0"/>
                <w:bCs w:val="0"/>
                <w:lang w:val="en-US"/>
              </w:rPr>
              <w:t>d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uat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</w:p>
        </w:tc>
        <w:tc>
          <w:tcPr>
            <w:tcW w:w="621" w:type="dxa"/>
            <w:vAlign w:val="center"/>
          </w:tcPr>
          <w:p w14:paraId="6C7A645B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2E68F9BC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0C4172BF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45DBCDDF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1C75BE9A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A51FBF" w14:paraId="5A9B50F0" w14:textId="4E988CB7" w:rsidTr="008C5288">
        <w:trPr>
          <w:trHeight w:val="307"/>
        </w:trPr>
        <w:tc>
          <w:tcPr>
            <w:tcW w:w="6847" w:type="dxa"/>
            <w:gridSpan w:val="7"/>
            <w:vAlign w:val="center"/>
          </w:tcPr>
          <w:p w14:paraId="4D5B3367" w14:textId="050BF488" w:rsidR="00A51FBF" w:rsidRPr="00D50CEE" w:rsidRDefault="00D50CEE" w:rsidP="00A51FBF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Ketepat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waktu</w:t>
            </w:r>
            <w:proofErr w:type="spellEnd"/>
          </w:p>
        </w:tc>
      </w:tr>
      <w:tr w:rsidR="00A51FBF" w14:paraId="73DE3507" w14:textId="77777777" w:rsidTr="008C5288">
        <w:tc>
          <w:tcPr>
            <w:tcW w:w="573" w:type="dxa"/>
            <w:vAlign w:val="center"/>
          </w:tcPr>
          <w:p w14:paraId="51D6B1F2" w14:textId="0B1D72AD" w:rsidR="00A51FBF" w:rsidRPr="007D6B8A" w:rsidRDefault="00A51FBF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6</w:t>
            </w:r>
          </w:p>
        </w:tc>
        <w:tc>
          <w:tcPr>
            <w:tcW w:w="3160" w:type="dxa"/>
            <w:vAlign w:val="center"/>
          </w:tcPr>
          <w:p w14:paraId="347562F6" w14:textId="44C07B1C" w:rsidR="00A51FBF" w:rsidRPr="007D6B8A" w:rsidRDefault="00A51FBF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apat </w:t>
            </w:r>
            <w:proofErr w:type="spellStart"/>
            <w:r>
              <w:rPr>
                <w:b w:val="0"/>
                <w:bCs w:val="0"/>
                <w:lang w:val="en-US"/>
              </w:rPr>
              <w:t>menyelesai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wakt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tentukan</w:t>
            </w:r>
            <w:proofErr w:type="spellEnd"/>
          </w:p>
        </w:tc>
        <w:tc>
          <w:tcPr>
            <w:tcW w:w="621" w:type="dxa"/>
            <w:vAlign w:val="center"/>
          </w:tcPr>
          <w:p w14:paraId="16624D3D" w14:textId="77777777" w:rsidR="00A51FBF" w:rsidRPr="007D6B8A" w:rsidRDefault="00A51FBF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49F18448" w14:textId="77777777" w:rsidR="00A51FBF" w:rsidRPr="007D6B8A" w:rsidRDefault="00A51FBF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10B1259F" w14:textId="77777777" w:rsidR="00A51FBF" w:rsidRPr="007D6B8A" w:rsidRDefault="00A51FBF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516C9EE3" w14:textId="08BE8997" w:rsidR="00A51FBF" w:rsidRPr="007D6B8A" w:rsidRDefault="00A51FBF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4F185769" w14:textId="77777777" w:rsidR="00A51FBF" w:rsidRPr="007D6B8A" w:rsidRDefault="00A51FBF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9F30A1" w14:paraId="7550ABFD" w14:textId="77777777" w:rsidTr="008C5288">
        <w:tc>
          <w:tcPr>
            <w:tcW w:w="573" w:type="dxa"/>
            <w:vAlign w:val="center"/>
          </w:tcPr>
          <w:p w14:paraId="2EA53E3D" w14:textId="03C51CD6" w:rsidR="009F30A1" w:rsidRPr="007D6B8A" w:rsidRDefault="004F5835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7</w:t>
            </w:r>
          </w:p>
        </w:tc>
        <w:tc>
          <w:tcPr>
            <w:tcW w:w="3160" w:type="dxa"/>
            <w:vAlign w:val="center"/>
          </w:tcPr>
          <w:p w14:paraId="145164D5" w14:textId="7E0685EC" w:rsidR="009F30A1" w:rsidRPr="007D6B8A" w:rsidRDefault="004F5835" w:rsidP="00A51FBF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Memul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>
              <w:rPr>
                <w:b w:val="0"/>
                <w:bCs w:val="0"/>
                <w:lang w:val="en-US"/>
              </w:rPr>
              <w:t>mengakhir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jam </w:t>
            </w:r>
            <w:proofErr w:type="spellStart"/>
            <w:r>
              <w:rPr>
                <w:b w:val="0"/>
                <w:bCs w:val="0"/>
                <w:lang w:val="en-US"/>
              </w:rPr>
              <w:t>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tentukan</w:t>
            </w:r>
            <w:proofErr w:type="spellEnd"/>
          </w:p>
        </w:tc>
        <w:tc>
          <w:tcPr>
            <w:tcW w:w="621" w:type="dxa"/>
            <w:vAlign w:val="center"/>
          </w:tcPr>
          <w:p w14:paraId="1195FB79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41DD1E5C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5AE27B3F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3D9F1932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1B966FEE" w14:textId="77777777" w:rsidR="009F30A1" w:rsidRPr="007D6B8A" w:rsidRDefault="009F30A1" w:rsidP="00A51FBF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763CC3" w14:paraId="4F2BD06C" w14:textId="77777777" w:rsidTr="008C5288">
        <w:tc>
          <w:tcPr>
            <w:tcW w:w="6847" w:type="dxa"/>
            <w:gridSpan w:val="7"/>
            <w:vAlign w:val="center"/>
          </w:tcPr>
          <w:p w14:paraId="11D5B921" w14:textId="4BF61461" w:rsidR="00763CC3" w:rsidRPr="008C5288" w:rsidRDefault="00D50CEE" w:rsidP="00763CC3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Efektivitas</w:t>
            </w:r>
            <w:proofErr w:type="spellEnd"/>
          </w:p>
        </w:tc>
      </w:tr>
      <w:tr w:rsidR="00763CC3" w14:paraId="44970168" w14:textId="77777777" w:rsidTr="008C5288">
        <w:tc>
          <w:tcPr>
            <w:tcW w:w="573" w:type="dxa"/>
            <w:vAlign w:val="center"/>
          </w:tcPr>
          <w:p w14:paraId="32A48405" w14:textId="3BEFE3E2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8</w:t>
            </w:r>
          </w:p>
        </w:tc>
        <w:tc>
          <w:tcPr>
            <w:tcW w:w="3160" w:type="dxa"/>
            <w:vAlign w:val="center"/>
          </w:tcPr>
          <w:p w14:paraId="6C698A22" w14:textId="7F09D2D3" w:rsidR="00763CC3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apat </w:t>
            </w:r>
            <w:proofErr w:type="spellStart"/>
            <w:r>
              <w:rPr>
                <w:b w:val="0"/>
                <w:bCs w:val="0"/>
                <w:lang w:val="en-US"/>
              </w:rPr>
              <w:t>memanfaat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umber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sedia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rusah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car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efektif</w:t>
            </w:r>
            <w:proofErr w:type="spellEnd"/>
          </w:p>
        </w:tc>
        <w:tc>
          <w:tcPr>
            <w:tcW w:w="621" w:type="dxa"/>
            <w:vAlign w:val="center"/>
          </w:tcPr>
          <w:p w14:paraId="27E534C9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1F26D55E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2FD44287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7D09048A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5E00179E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E87650" w14:paraId="23635340" w14:textId="77777777" w:rsidTr="008C5288">
        <w:tc>
          <w:tcPr>
            <w:tcW w:w="573" w:type="dxa"/>
            <w:vAlign w:val="center"/>
          </w:tcPr>
          <w:p w14:paraId="55541056" w14:textId="7CF9462E" w:rsidR="00E87650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9</w:t>
            </w:r>
          </w:p>
        </w:tc>
        <w:tc>
          <w:tcPr>
            <w:tcW w:w="3160" w:type="dxa"/>
            <w:vAlign w:val="center"/>
          </w:tcPr>
          <w:p w14:paraId="1503873D" w14:textId="6ABA025B" w:rsidR="00E87650" w:rsidRDefault="00E87650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apat </w:t>
            </w:r>
            <w:proofErr w:type="spellStart"/>
            <w:r>
              <w:rPr>
                <w:b w:val="0"/>
                <w:bCs w:val="0"/>
                <w:lang w:val="en-US"/>
              </w:rPr>
              <w:t>memanfaat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h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k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butuhan</w:t>
            </w:r>
            <w:proofErr w:type="spellEnd"/>
          </w:p>
        </w:tc>
        <w:tc>
          <w:tcPr>
            <w:tcW w:w="621" w:type="dxa"/>
            <w:vAlign w:val="center"/>
          </w:tcPr>
          <w:p w14:paraId="4367FA63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06FD8FE5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4885F532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561C510F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175E9ABF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763CC3" w14:paraId="1B38F31E" w14:textId="77777777" w:rsidTr="008C5288">
        <w:tc>
          <w:tcPr>
            <w:tcW w:w="573" w:type="dxa"/>
            <w:vAlign w:val="center"/>
          </w:tcPr>
          <w:p w14:paraId="49634A98" w14:textId="1EE49970" w:rsidR="00763CC3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0</w:t>
            </w:r>
          </w:p>
        </w:tc>
        <w:tc>
          <w:tcPr>
            <w:tcW w:w="3160" w:type="dxa"/>
            <w:vAlign w:val="center"/>
          </w:tcPr>
          <w:p w14:paraId="013182C3" w14:textId="4B959600" w:rsidR="00763CC3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apat </w:t>
            </w:r>
            <w:proofErr w:type="spellStart"/>
            <w:r>
              <w:rPr>
                <w:b w:val="0"/>
                <w:bCs w:val="0"/>
                <w:lang w:val="en-US"/>
              </w:rPr>
              <w:t>meminimal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salah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pada </w:t>
            </w:r>
            <w:proofErr w:type="spellStart"/>
            <w:r>
              <w:rPr>
                <w:b w:val="0"/>
                <w:bCs w:val="0"/>
                <w:lang w:val="en-US"/>
              </w:rPr>
              <w:t>sa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</w:p>
        </w:tc>
        <w:tc>
          <w:tcPr>
            <w:tcW w:w="621" w:type="dxa"/>
            <w:vAlign w:val="center"/>
          </w:tcPr>
          <w:p w14:paraId="637228A3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2D8DDF17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36B44D8C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3E0FC5AE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7E1F8B89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763CC3" w14:paraId="4DDEEE37" w14:textId="77777777" w:rsidTr="008C5288">
        <w:tc>
          <w:tcPr>
            <w:tcW w:w="6847" w:type="dxa"/>
            <w:gridSpan w:val="7"/>
            <w:vAlign w:val="center"/>
          </w:tcPr>
          <w:p w14:paraId="7024C678" w14:textId="5D647B74" w:rsidR="00763CC3" w:rsidRPr="00E25B31" w:rsidRDefault="00D50CEE" w:rsidP="00763CC3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Kemandirian</w:t>
            </w:r>
            <w:proofErr w:type="spellEnd"/>
          </w:p>
        </w:tc>
      </w:tr>
      <w:tr w:rsidR="00763CC3" w14:paraId="2DA1DB8C" w14:textId="77777777" w:rsidTr="008C5288">
        <w:tc>
          <w:tcPr>
            <w:tcW w:w="573" w:type="dxa"/>
            <w:vAlign w:val="center"/>
          </w:tcPr>
          <w:p w14:paraId="2D1D3E42" w14:textId="1A7429FE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</w:t>
            </w:r>
            <w:r w:rsidR="00E87650"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3160" w:type="dxa"/>
            <w:vAlign w:val="center"/>
          </w:tcPr>
          <w:p w14:paraId="55EA362D" w14:textId="525E0387" w:rsidR="00763CC3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apat </w:t>
            </w:r>
            <w:proofErr w:type="spellStart"/>
            <w:r>
              <w:rPr>
                <w:b w:val="0"/>
                <w:bCs w:val="0"/>
                <w:lang w:val="en-US"/>
              </w:rPr>
              <w:t>menem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olus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a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ghadap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rmasalah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</w:p>
        </w:tc>
        <w:tc>
          <w:tcPr>
            <w:tcW w:w="621" w:type="dxa"/>
            <w:vAlign w:val="center"/>
          </w:tcPr>
          <w:p w14:paraId="152D5223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06B4D0E0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61BDD1C7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4A25A62B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2164A886" w14:textId="77777777" w:rsidR="00763CC3" w:rsidRPr="007D6B8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E87650" w14:paraId="6286AB2C" w14:textId="77777777" w:rsidTr="00D50CEE">
        <w:trPr>
          <w:trHeight w:val="1198"/>
        </w:trPr>
        <w:tc>
          <w:tcPr>
            <w:tcW w:w="573" w:type="dxa"/>
            <w:vAlign w:val="center"/>
          </w:tcPr>
          <w:p w14:paraId="304ED455" w14:textId="7FD63256" w:rsidR="00E87650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2</w:t>
            </w:r>
          </w:p>
        </w:tc>
        <w:tc>
          <w:tcPr>
            <w:tcW w:w="3160" w:type="dxa"/>
            <w:vAlign w:val="center"/>
          </w:tcPr>
          <w:p w14:paraId="5B348F71" w14:textId="42DF2FF5" w:rsidR="00E87650" w:rsidRPr="00E87650" w:rsidRDefault="00E87650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 w:rsidRPr="00E87650">
              <w:rPr>
                <w:b w:val="0"/>
                <w:bCs w:val="0"/>
                <w:color w:val="000000"/>
              </w:rPr>
              <w:t>Saya berinisiatif mencari cara terbaik dalam menyelesaikan pekerjaan</w:t>
            </w:r>
          </w:p>
        </w:tc>
        <w:tc>
          <w:tcPr>
            <w:tcW w:w="621" w:type="dxa"/>
            <w:vAlign w:val="center"/>
          </w:tcPr>
          <w:p w14:paraId="0A6FB9FC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7B3E9EC2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2C5D6ABE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16D4D504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7DFCB3B2" w14:textId="77777777" w:rsidR="00E87650" w:rsidRPr="007D6B8A" w:rsidRDefault="00E87650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  <w:tr w:rsidR="008C5288" w14:paraId="4E0D0255" w14:textId="77777777" w:rsidTr="008C5288">
        <w:tc>
          <w:tcPr>
            <w:tcW w:w="573" w:type="dxa"/>
            <w:vAlign w:val="center"/>
          </w:tcPr>
          <w:p w14:paraId="200CBBC1" w14:textId="68832A71" w:rsidR="008C5288" w:rsidRDefault="008C5288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lastRenderedPageBreak/>
              <w:t>1</w:t>
            </w:r>
            <w:r w:rsidR="00E87650">
              <w:rPr>
                <w:b w:val="0"/>
                <w:bCs w:val="0"/>
                <w:lang w:val="en-US"/>
              </w:rPr>
              <w:t>3</w:t>
            </w:r>
          </w:p>
        </w:tc>
        <w:tc>
          <w:tcPr>
            <w:tcW w:w="3160" w:type="dxa"/>
            <w:vAlign w:val="center"/>
          </w:tcPr>
          <w:p w14:paraId="238B98E5" w14:textId="35DD901C" w:rsidR="008C5288" w:rsidRDefault="008C5288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apat </w:t>
            </w:r>
            <w:proofErr w:type="spellStart"/>
            <w:r>
              <w:rPr>
                <w:b w:val="0"/>
                <w:bCs w:val="0"/>
                <w:lang w:val="en-US"/>
              </w:rPr>
              <w:t>bertanggung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jawab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tentang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bebabkan</w:t>
            </w:r>
            <w:proofErr w:type="spellEnd"/>
          </w:p>
        </w:tc>
        <w:tc>
          <w:tcPr>
            <w:tcW w:w="621" w:type="dxa"/>
            <w:vAlign w:val="center"/>
          </w:tcPr>
          <w:p w14:paraId="3D7546BF" w14:textId="77777777" w:rsidR="008C5288" w:rsidRPr="007D6B8A" w:rsidRDefault="008C5288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69" w:type="dxa"/>
            <w:vAlign w:val="center"/>
          </w:tcPr>
          <w:p w14:paraId="5727DC66" w14:textId="77777777" w:rsidR="008C5288" w:rsidRPr="007D6B8A" w:rsidRDefault="008C5288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584" w:type="dxa"/>
            <w:vAlign w:val="center"/>
          </w:tcPr>
          <w:p w14:paraId="2F3F1078" w14:textId="77777777" w:rsidR="008C5288" w:rsidRPr="007D6B8A" w:rsidRDefault="008C5288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631" w:type="dxa"/>
            <w:vAlign w:val="center"/>
          </w:tcPr>
          <w:p w14:paraId="21679626" w14:textId="77777777" w:rsidR="008C5288" w:rsidRPr="007D6B8A" w:rsidRDefault="008C5288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  <w:tc>
          <w:tcPr>
            <w:tcW w:w="709" w:type="dxa"/>
            <w:vAlign w:val="center"/>
          </w:tcPr>
          <w:p w14:paraId="1DF7FF62" w14:textId="77777777" w:rsidR="008C5288" w:rsidRPr="007D6B8A" w:rsidRDefault="008C5288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</w:p>
        </w:tc>
      </w:tr>
    </w:tbl>
    <w:p w14:paraId="328A16DF" w14:textId="77777777" w:rsidR="00D50CEE" w:rsidRDefault="00D50CEE" w:rsidP="00801BD5">
      <w:pPr>
        <w:pStyle w:val="Title"/>
        <w:spacing w:line="360" w:lineRule="auto"/>
        <w:ind w:left="0"/>
        <w:rPr>
          <w:lang w:val="en-US"/>
        </w:rPr>
      </w:pPr>
    </w:p>
    <w:p w14:paraId="52E22A43" w14:textId="79912B14" w:rsidR="004F5835" w:rsidRDefault="004F5835" w:rsidP="00D541B9">
      <w:pPr>
        <w:pStyle w:val="Title"/>
        <w:numPr>
          <w:ilvl w:val="0"/>
          <w:numId w:val="37"/>
        </w:numPr>
        <w:spacing w:line="360" w:lineRule="auto"/>
        <w:rPr>
          <w:lang w:val="en-US"/>
        </w:rPr>
      </w:pPr>
      <w:proofErr w:type="spellStart"/>
      <w:r>
        <w:rPr>
          <w:lang w:val="en-US"/>
        </w:rPr>
        <w:t>Karakterist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ividu</w:t>
      </w:r>
      <w:proofErr w:type="spellEnd"/>
      <w:r w:rsidR="00801BD5">
        <w:rPr>
          <w:lang w:val="en-US"/>
        </w:rPr>
        <w:t xml:space="preserve"> (X1)</w:t>
      </w:r>
    </w:p>
    <w:tbl>
      <w:tblPr>
        <w:tblStyle w:val="TableGrid"/>
        <w:tblW w:w="0" w:type="auto"/>
        <w:tblInd w:w="1080" w:type="dxa"/>
        <w:tblLook w:val="04A0" w:firstRow="1" w:lastRow="0" w:firstColumn="1" w:lastColumn="0" w:noHBand="0" w:noVBand="1"/>
      </w:tblPr>
      <w:tblGrid>
        <w:gridCol w:w="573"/>
        <w:gridCol w:w="3158"/>
        <w:gridCol w:w="621"/>
        <w:gridCol w:w="569"/>
        <w:gridCol w:w="588"/>
        <w:gridCol w:w="631"/>
        <w:gridCol w:w="707"/>
      </w:tblGrid>
      <w:tr w:rsidR="004F5835" w14:paraId="1BB66CB2" w14:textId="77777777" w:rsidTr="00D50CEE">
        <w:trPr>
          <w:trHeight w:val="384"/>
        </w:trPr>
        <w:tc>
          <w:tcPr>
            <w:tcW w:w="573" w:type="dxa"/>
          </w:tcPr>
          <w:p w14:paraId="214F0188" w14:textId="7C373F01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3158" w:type="dxa"/>
          </w:tcPr>
          <w:p w14:paraId="6EFA9399" w14:textId="0B8BB4F0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nyataan</w:t>
            </w:r>
            <w:proofErr w:type="spellEnd"/>
          </w:p>
        </w:tc>
        <w:tc>
          <w:tcPr>
            <w:tcW w:w="621" w:type="dxa"/>
          </w:tcPr>
          <w:p w14:paraId="1DFD4294" w14:textId="38000646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S</w:t>
            </w:r>
          </w:p>
        </w:tc>
        <w:tc>
          <w:tcPr>
            <w:tcW w:w="569" w:type="dxa"/>
          </w:tcPr>
          <w:p w14:paraId="17EFF41F" w14:textId="73FD6F63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</w:t>
            </w:r>
          </w:p>
        </w:tc>
        <w:tc>
          <w:tcPr>
            <w:tcW w:w="588" w:type="dxa"/>
          </w:tcPr>
          <w:p w14:paraId="6B750042" w14:textId="5CA71F80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</w:t>
            </w:r>
          </w:p>
        </w:tc>
        <w:tc>
          <w:tcPr>
            <w:tcW w:w="631" w:type="dxa"/>
          </w:tcPr>
          <w:p w14:paraId="0297CA42" w14:textId="7B18027A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TS</w:t>
            </w:r>
          </w:p>
        </w:tc>
        <w:tc>
          <w:tcPr>
            <w:tcW w:w="707" w:type="dxa"/>
          </w:tcPr>
          <w:p w14:paraId="1436F735" w14:textId="5E4F7D7D" w:rsidR="004F5835" w:rsidRDefault="005E08DD" w:rsidP="00763CC3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TS</w:t>
            </w:r>
          </w:p>
        </w:tc>
      </w:tr>
      <w:tr w:rsidR="00A51FBF" w14:paraId="652F7E89" w14:textId="77777777" w:rsidTr="00A86A0B">
        <w:trPr>
          <w:trHeight w:val="357"/>
        </w:trPr>
        <w:tc>
          <w:tcPr>
            <w:tcW w:w="6847" w:type="dxa"/>
            <w:gridSpan w:val="7"/>
            <w:vAlign w:val="center"/>
          </w:tcPr>
          <w:p w14:paraId="7A7492C5" w14:textId="104D6A66" w:rsidR="00A51FBF" w:rsidRPr="00A86A0B" w:rsidRDefault="00D50CEE" w:rsidP="00763CC3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Kemampuan</w:t>
            </w:r>
            <w:proofErr w:type="spellEnd"/>
          </w:p>
        </w:tc>
      </w:tr>
      <w:tr w:rsidR="004F5835" w14:paraId="15AC258B" w14:textId="77777777" w:rsidTr="00D50CEE">
        <w:tc>
          <w:tcPr>
            <w:tcW w:w="573" w:type="dxa"/>
            <w:vAlign w:val="center"/>
          </w:tcPr>
          <w:p w14:paraId="4074BB3C" w14:textId="6C133187" w:rsidR="004F5835" w:rsidRPr="00CF069A" w:rsidRDefault="00CF069A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 w:rsidRPr="00CF069A"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3158" w:type="dxa"/>
          </w:tcPr>
          <w:p w14:paraId="593FCD14" w14:textId="11C33EFD" w:rsidR="004F5835" w:rsidRP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Meras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amp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proofErr w:type="gramStart"/>
            <w:r>
              <w:rPr>
                <w:b w:val="0"/>
                <w:bCs w:val="0"/>
                <w:lang w:val="en-US"/>
              </w:rPr>
              <w:t>melaksana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proofErr w:type="gram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rintah</w:t>
            </w:r>
            <w:proofErr w:type="spellEnd"/>
          </w:p>
        </w:tc>
        <w:tc>
          <w:tcPr>
            <w:tcW w:w="621" w:type="dxa"/>
          </w:tcPr>
          <w:p w14:paraId="7FAB61C3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6CD26C73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5F97664C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4E3C4873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79B4519E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4F5835" w14:paraId="49949493" w14:textId="77777777" w:rsidTr="00D50CEE">
        <w:tc>
          <w:tcPr>
            <w:tcW w:w="573" w:type="dxa"/>
            <w:vAlign w:val="center"/>
          </w:tcPr>
          <w:p w14:paraId="082904D0" w14:textId="4ED541F3" w:rsidR="004F5835" w:rsidRPr="00CF069A" w:rsidRDefault="00CF069A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2</w:t>
            </w:r>
          </w:p>
        </w:tc>
        <w:tc>
          <w:tcPr>
            <w:tcW w:w="3158" w:type="dxa"/>
          </w:tcPr>
          <w:p w14:paraId="28AA65B2" w14:textId="3B05E673" w:rsidR="00A51FBF" w:rsidRPr="00CF069A" w:rsidRDefault="004C08FE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Mampu </w:t>
            </w:r>
            <w:proofErr w:type="spellStart"/>
            <w:r>
              <w:rPr>
                <w:b w:val="0"/>
                <w:bCs w:val="0"/>
                <w:lang w:val="en-US"/>
              </w:rPr>
              <w:t>mengendali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r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ndir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pada </w:t>
            </w:r>
            <w:proofErr w:type="spellStart"/>
            <w:r>
              <w:rPr>
                <w:b w:val="0"/>
                <w:bCs w:val="0"/>
                <w:lang w:val="en-US"/>
              </w:rPr>
              <w:t>sa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 w:rsidR="00CF069A">
              <w:rPr>
                <w:b w:val="0"/>
                <w:bCs w:val="0"/>
                <w:lang w:val="en-US"/>
              </w:rPr>
              <w:t xml:space="preserve"> </w:t>
            </w:r>
          </w:p>
        </w:tc>
        <w:tc>
          <w:tcPr>
            <w:tcW w:w="621" w:type="dxa"/>
          </w:tcPr>
          <w:p w14:paraId="2C0C381B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6BD12080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50D8AD49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237C9AD2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7E4C20D5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A51FBF" w14:paraId="1CADC0E6" w14:textId="77777777" w:rsidTr="00A86A0B">
        <w:trPr>
          <w:trHeight w:val="106"/>
        </w:trPr>
        <w:tc>
          <w:tcPr>
            <w:tcW w:w="6847" w:type="dxa"/>
            <w:gridSpan w:val="7"/>
            <w:vAlign w:val="center"/>
          </w:tcPr>
          <w:p w14:paraId="3579CCAC" w14:textId="55991C8B" w:rsidR="00A51FBF" w:rsidRPr="00A51FBF" w:rsidRDefault="00A86A0B" w:rsidP="00763CC3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r w:rsidRPr="00643537">
              <w:rPr>
                <w:color w:val="000000"/>
                <w:lang w:val="id-ID"/>
              </w:rPr>
              <w:t>N</w:t>
            </w:r>
            <w:r w:rsidR="00763CC3" w:rsidRPr="00643537">
              <w:rPr>
                <w:color w:val="000000"/>
                <w:lang w:val="id-ID"/>
              </w:rPr>
              <w:t xml:space="preserve">ilai </w:t>
            </w:r>
          </w:p>
        </w:tc>
      </w:tr>
      <w:tr w:rsidR="004F5835" w14:paraId="52A4A9CB" w14:textId="77777777" w:rsidTr="00D50CEE">
        <w:tc>
          <w:tcPr>
            <w:tcW w:w="573" w:type="dxa"/>
            <w:vAlign w:val="center"/>
          </w:tcPr>
          <w:p w14:paraId="6414955B" w14:textId="664FD5F3" w:rsidR="004F5835" w:rsidRPr="00CF069A" w:rsidRDefault="00CF069A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3</w:t>
            </w:r>
          </w:p>
        </w:tc>
        <w:tc>
          <w:tcPr>
            <w:tcW w:w="3158" w:type="dxa"/>
          </w:tcPr>
          <w:p w14:paraId="04B2A89E" w14:textId="73361765" w:rsidR="004F5835" w:rsidRP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selal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junjung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tingg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nilai-nil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bersamaan</w:t>
            </w:r>
            <w:proofErr w:type="spellEnd"/>
          </w:p>
        </w:tc>
        <w:tc>
          <w:tcPr>
            <w:tcW w:w="621" w:type="dxa"/>
          </w:tcPr>
          <w:p w14:paraId="54FB5FBB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4A947AD3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3D38CE17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47470F3D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0C206A8F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A86A0B" w14:paraId="34A640FE" w14:textId="77777777" w:rsidTr="00D50CEE">
        <w:tc>
          <w:tcPr>
            <w:tcW w:w="573" w:type="dxa"/>
            <w:vAlign w:val="center"/>
          </w:tcPr>
          <w:p w14:paraId="3B702299" w14:textId="01D5F53D" w:rsidR="00A86A0B" w:rsidRDefault="00A86A0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4</w:t>
            </w:r>
          </w:p>
        </w:tc>
        <w:tc>
          <w:tcPr>
            <w:tcW w:w="3158" w:type="dxa"/>
          </w:tcPr>
          <w:p w14:paraId="57EC1296" w14:textId="54EF77DB" w:rsidR="00A86A0B" w:rsidRDefault="00A86A0B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Mampu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am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ik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sana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</w:p>
        </w:tc>
        <w:tc>
          <w:tcPr>
            <w:tcW w:w="621" w:type="dxa"/>
          </w:tcPr>
          <w:p w14:paraId="1691D784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7405A051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16E43A91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4CA778F5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4FD83641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A86A0B" w14:paraId="7623F85C" w14:textId="77777777" w:rsidTr="00D50CEE">
        <w:tc>
          <w:tcPr>
            <w:tcW w:w="573" w:type="dxa"/>
            <w:vAlign w:val="center"/>
          </w:tcPr>
          <w:p w14:paraId="1212B348" w14:textId="606FA750" w:rsidR="00A86A0B" w:rsidRPr="00CF069A" w:rsidRDefault="00A86A0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5</w:t>
            </w:r>
          </w:p>
        </w:tc>
        <w:tc>
          <w:tcPr>
            <w:tcW w:w="3158" w:type="dxa"/>
          </w:tcPr>
          <w:p w14:paraId="72747F29" w14:textId="5273B122" w:rsidR="00A86A0B" w:rsidRPr="00CF069A" w:rsidRDefault="00A86A0B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Hubu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lingku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terjali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ik</w:t>
            </w:r>
            <w:proofErr w:type="spellEnd"/>
          </w:p>
        </w:tc>
        <w:tc>
          <w:tcPr>
            <w:tcW w:w="621" w:type="dxa"/>
          </w:tcPr>
          <w:p w14:paraId="7A3F35F6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12D863E9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310C3E27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127DA4C9" w14:textId="36929934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79275CE7" w14:textId="77777777" w:rsidR="00A86A0B" w:rsidRDefault="00A86A0B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4F5835" w14:paraId="6C3C85B4" w14:textId="77777777" w:rsidTr="00D50CEE">
        <w:tc>
          <w:tcPr>
            <w:tcW w:w="573" w:type="dxa"/>
            <w:vAlign w:val="center"/>
          </w:tcPr>
          <w:p w14:paraId="5CFBD7BB" w14:textId="63412151" w:rsidR="004F5835" w:rsidRPr="00CF069A" w:rsidRDefault="00A86A0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6</w:t>
            </w:r>
          </w:p>
        </w:tc>
        <w:tc>
          <w:tcPr>
            <w:tcW w:w="3158" w:type="dxa"/>
          </w:tcPr>
          <w:p w14:paraId="449019F1" w14:textId="4AE71DDD" w:rsidR="004F5835" w:rsidRP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Hubu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lingku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luarg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terjali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harmonis</w:t>
            </w:r>
            <w:proofErr w:type="spellEnd"/>
          </w:p>
        </w:tc>
        <w:tc>
          <w:tcPr>
            <w:tcW w:w="621" w:type="dxa"/>
          </w:tcPr>
          <w:p w14:paraId="674019CD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212AB2DA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7E1C25D1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18E3ADDA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71913F76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A51FBF" w14:paraId="567416AC" w14:textId="77777777" w:rsidTr="00A86A0B">
        <w:trPr>
          <w:trHeight w:val="261"/>
        </w:trPr>
        <w:tc>
          <w:tcPr>
            <w:tcW w:w="6847" w:type="dxa"/>
            <w:gridSpan w:val="7"/>
            <w:vAlign w:val="center"/>
          </w:tcPr>
          <w:p w14:paraId="04AC0623" w14:textId="37CC3BAB" w:rsidR="00A51FBF" w:rsidRPr="00D50CEE" w:rsidRDefault="00D50CEE" w:rsidP="00763CC3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Sikap</w:t>
            </w:r>
            <w:proofErr w:type="spellEnd"/>
          </w:p>
        </w:tc>
      </w:tr>
      <w:tr w:rsidR="004F5835" w14:paraId="6EF7CF40" w14:textId="77777777" w:rsidTr="00D50CEE">
        <w:tc>
          <w:tcPr>
            <w:tcW w:w="573" w:type="dxa"/>
            <w:vAlign w:val="center"/>
          </w:tcPr>
          <w:p w14:paraId="68E243B3" w14:textId="1518674C" w:rsidR="004F5835" w:rsidRPr="00CF069A" w:rsidRDefault="0007565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7</w:t>
            </w:r>
          </w:p>
        </w:tc>
        <w:tc>
          <w:tcPr>
            <w:tcW w:w="3158" w:type="dxa"/>
          </w:tcPr>
          <w:p w14:paraId="4B4C06DD" w14:textId="6D9CB3D3" w:rsidR="004F5835" w:rsidRP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ras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nang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diberikan</w:t>
            </w:r>
            <w:proofErr w:type="spellEnd"/>
          </w:p>
        </w:tc>
        <w:tc>
          <w:tcPr>
            <w:tcW w:w="621" w:type="dxa"/>
          </w:tcPr>
          <w:p w14:paraId="3EB02826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070107CF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4D95470C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72D36FB2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347105C9" w14:textId="77777777" w:rsidR="004F5835" w:rsidRDefault="004F5835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CF069A" w14:paraId="179EB729" w14:textId="77777777" w:rsidTr="00D50CEE">
        <w:tc>
          <w:tcPr>
            <w:tcW w:w="573" w:type="dxa"/>
            <w:vAlign w:val="center"/>
          </w:tcPr>
          <w:p w14:paraId="46C753AB" w14:textId="72BEFF8D" w:rsidR="00CF069A" w:rsidRPr="00CF069A" w:rsidRDefault="0007565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8</w:t>
            </w:r>
          </w:p>
        </w:tc>
        <w:tc>
          <w:tcPr>
            <w:tcW w:w="3158" w:type="dxa"/>
          </w:tcPr>
          <w:p w14:paraId="67E1A754" w14:textId="3EAA5787" w:rsid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ras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nang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>
              <w:rPr>
                <w:b w:val="0"/>
                <w:bCs w:val="0"/>
                <w:lang w:val="en-US"/>
              </w:rPr>
              <w:t>bersemang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tem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ini</w:t>
            </w:r>
          </w:p>
        </w:tc>
        <w:tc>
          <w:tcPr>
            <w:tcW w:w="621" w:type="dxa"/>
          </w:tcPr>
          <w:p w14:paraId="56DD240C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7CBCB4BA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6E6E31A3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147333FA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229DB7BE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CF069A" w14:paraId="62E2CB8F" w14:textId="77777777" w:rsidTr="00D50CEE">
        <w:tc>
          <w:tcPr>
            <w:tcW w:w="573" w:type="dxa"/>
            <w:vAlign w:val="center"/>
          </w:tcPr>
          <w:p w14:paraId="3D4E361F" w14:textId="5FFED9A9" w:rsidR="00CF069A" w:rsidRPr="00CF069A" w:rsidRDefault="0007565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9</w:t>
            </w:r>
          </w:p>
        </w:tc>
        <w:tc>
          <w:tcPr>
            <w:tcW w:w="3158" w:type="dxa"/>
          </w:tcPr>
          <w:p w14:paraId="7C7F2B2F" w14:textId="4B511A40" w:rsid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ersikap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ik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re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aya</w:t>
            </w:r>
            <w:proofErr w:type="spellEnd"/>
          </w:p>
        </w:tc>
        <w:tc>
          <w:tcPr>
            <w:tcW w:w="621" w:type="dxa"/>
          </w:tcPr>
          <w:p w14:paraId="35A8A7CE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223A5BE2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33E3C2F8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43BB8414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0BC6C0E5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240BEE" w14:paraId="32DA07BA" w14:textId="77777777" w:rsidTr="00A86A0B">
        <w:trPr>
          <w:trHeight w:val="261"/>
        </w:trPr>
        <w:tc>
          <w:tcPr>
            <w:tcW w:w="6847" w:type="dxa"/>
            <w:gridSpan w:val="7"/>
            <w:vAlign w:val="center"/>
          </w:tcPr>
          <w:p w14:paraId="744FC233" w14:textId="257BC04B" w:rsidR="00240BEE" w:rsidRPr="00A86A0B" w:rsidRDefault="00D50CEE" w:rsidP="00763CC3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r>
              <w:rPr>
                <w:lang w:val="en-US"/>
              </w:rPr>
              <w:t>Minat</w:t>
            </w:r>
          </w:p>
        </w:tc>
      </w:tr>
      <w:tr w:rsidR="00CF069A" w14:paraId="2CCF8BEE" w14:textId="77777777" w:rsidTr="00D50CEE">
        <w:tc>
          <w:tcPr>
            <w:tcW w:w="573" w:type="dxa"/>
            <w:vAlign w:val="center"/>
          </w:tcPr>
          <w:p w14:paraId="26FB2527" w14:textId="5934D2F9" w:rsidR="00CF069A" w:rsidRPr="00CF069A" w:rsidRDefault="0007565B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0</w:t>
            </w:r>
          </w:p>
        </w:tc>
        <w:tc>
          <w:tcPr>
            <w:tcW w:w="3158" w:type="dxa"/>
          </w:tcPr>
          <w:p w14:paraId="0BCD0052" w14:textId="65C6C859" w:rsid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milik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in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tingg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rusah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ini</w:t>
            </w:r>
          </w:p>
        </w:tc>
        <w:tc>
          <w:tcPr>
            <w:tcW w:w="621" w:type="dxa"/>
          </w:tcPr>
          <w:p w14:paraId="5291F147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43E20011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50296CC2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603E2D7C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4C63D42C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</w:tr>
      <w:tr w:rsidR="00CF069A" w14:paraId="7E6F538D" w14:textId="77777777" w:rsidTr="00D50CEE">
        <w:tc>
          <w:tcPr>
            <w:tcW w:w="573" w:type="dxa"/>
            <w:vAlign w:val="center"/>
          </w:tcPr>
          <w:p w14:paraId="3E55B47C" w14:textId="25416298" w:rsidR="00CF069A" w:rsidRPr="00CF069A" w:rsidRDefault="00CF069A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</w:t>
            </w:r>
            <w:r w:rsidR="0007565B"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3158" w:type="dxa"/>
          </w:tcPr>
          <w:p w14:paraId="78F9C4F2" w14:textId="26BA2975" w:rsidR="00CF069A" w:rsidRDefault="00CF069A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ingin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a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ndiri</w:t>
            </w:r>
            <w:proofErr w:type="spellEnd"/>
          </w:p>
        </w:tc>
        <w:tc>
          <w:tcPr>
            <w:tcW w:w="621" w:type="dxa"/>
          </w:tcPr>
          <w:p w14:paraId="21057832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69" w:type="dxa"/>
          </w:tcPr>
          <w:p w14:paraId="69E0C870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8" w:type="dxa"/>
          </w:tcPr>
          <w:p w14:paraId="6F766C51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1" w:type="dxa"/>
          </w:tcPr>
          <w:p w14:paraId="2D265464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328048A3" w14:textId="77777777" w:rsidR="00CF069A" w:rsidRDefault="00CF069A" w:rsidP="00763CC3">
            <w:pPr>
              <w:pStyle w:val="Title"/>
              <w:ind w:left="0"/>
              <w:rPr>
                <w:lang w:val="en-US"/>
              </w:rPr>
            </w:pPr>
          </w:p>
        </w:tc>
      </w:tr>
    </w:tbl>
    <w:p w14:paraId="3A8EF6AA" w14:textId="1B72697B" w:rsidR="00E87650" w:rsidRDefault="00E87650" w:rsidP="00801BD5">
      <w:pPr>
        <w:pStyle w:val="Title"/>
        <w:spacing w:line="360" w:lineRule="auto"/>
        <w:ind w:left="0"/>
        <w:rPr>
          <w:lang w:val="en-US"/>
        </w:rPr>
      </w:pPr>
    </w:p>
    <w:p w14:paraId="0F456309" w14:textId="73F51174" w:rsidR="00D50CEE" w:rsidRDefault="00D50CEE" w:rsidP="00801BD5">
      <w:pPr>
        <w:pStyle w:val="Title"/>
        <w:spacing w:line="360" w:lineRule="auto"/>
        <w:ind w:left="0"/>
        <w:rPr>
          <w:lang w:val="en-US"/>
        </w:rPr>
      </w:pPr>
    </w:p>
    <w:p w14:paraId="1BAB9065" w14:textId="1FCF32E8" w:rsidR="00D50CEE" w:rsidRDefault="00D50CEE" w:rsidP="00801BD5">
      <w:pPr>
        <w:pStyle w:val="Title"/>
        <w:spacing w:line="360" w:lineRule="auto"/>
        <w:ind w:left="0"/>
        <w:rPr>
          <w:lang w:val="en-US"/>
        </w:rPr>
      </w:pPr>
    </w:p>
    <w:p w14:paraId="6AE0BB4E" w14:textId="4A7E950C" w:rsidR="00D50CEE" w:rsidRDefault="00D50CEE" w:rsidP="00801BD5">
      <w:pPr>
        <w:pStyle w:val="Title"/>
        <w:spacing w:line="360" w:lineRule="auto"/>
        <w:ind w:left="0"/>
        <w:rPr>
          <w:lang w:val="en-US"/>
        </w:rPr>
      </w:pPr>
    </w:p>
    <w:p w14:paraId="7528D4FB" w14:textId="77777777" w:rsidR="00D50CEE" w:rsidRDefault="00D50CEE" w:rsidP="00801BD5">
      <w:pPr>
        <w:pStyle w:val="Title"/>
        <w:spacing w:line="360" w:lineRule="auto"/>
        <w:ind w:left="0"/>
        <w:rPr>
          <w:lang w:val="en-US"/>
        </w:rPr>
      </w:pPr>
    </w:p>
    <w:p w14:paraId="01D7EFE5" w14:textId="5E7D5C15" w:rsidR="005E08DD" w:rsidRPr="009F30A1" w:rsidRDefault="005E08DD" w:rsidP="00D541B9">
      <w:pPr>
        <w:pStyle w:val="Title"/>
        <w:numPr>
          <w:ilvl w:val="0"/>
          <w:numId w:val="37"/>
        </w:numPr>
        <w:spacing w:line="360" w:lineRule="auto"/>
        <w:rPr>
          <w:lang w:val="en-US"/>
        </w:rPr>
      </w:pPr>
      <w:proofErr w:type="spellStart"/>
      <w:r>
        <w:rPr>
          <w:lang w:val="en-US"/>
        </w:rPr>
        <w:lastRenderedPageBreak/>
        <w:t>Keterampilan</w:t>
      </w:r>
      <w:proofErr w:type="spellEnd"/>
      <w:r w:rsidR="00801BD5">
        <w:rPr>
          <w:lang w:val="en-US"/>
        </w:rPr>
        <w:t xml:space="preserve"> (X</w:t>
      </w:r>
      <w:r w:rsidR="0007565B">
        <w:rPr>
          <w:lang w:val="en-US"/>
        </w:rPr>
        <w:t>2</w:t>
      </w:r>
      <w:r w:rsidR="00801BD5">
        <w:rPr>
          <w:lang w:val="en-US"/>
        </w:rPr>
        <w:t>)</w:t>
      </w:r>
    </w:p>
    <w:p w14:paraId="6F74F491" w14:textId="77777777" w:rsidR="00B222A6" w:rsidRDefault="00B222A6" w:rsidP="00B222A6">
      <w:pPr>
        <w:pStyle w:val="BodyText"/>
        <w:spacing w:before="6" w:after="1"/>
        <w:rPr>
          <w:sz w:val="12"/>
        </w:rPr>
      </w:pPr>
    </w:p>
    <w:p w14:paraId="1398ED5D" w14:textId="77777777" w:rsidR="00B222A6" w:rsidRPr="00F360D5" w:rsidRDefault="00B222A6" w:rsidP="00B222A6">
      <w:pPr>
        <w:spacing w:line="240" w:lineRule="auto"/>
        <w:rPr>
          <w:rFonts w:ascii="Times New Roman" w:hAnsi="Times New Roman"/>
          <w:sz w:val="24"/>
          <w:szCs w:val="24"/>
        </w:rPr>
        <w:sectPr w:rsidR="00B222A6" w:rsidRPr="00F360D5" w:rsidSect="00F01058">
          <w:pgSz w:w="11906" w:h="16838" w:code="9"/>
          <w:pgMar w:top="2268" w:right="1701" w:bottom="1701" w:left="2268" w:header="720" w:footer="720" w:gutter="0"/>
          <w:cols w:space="720"/>
          <w:titlePg/>
          <w:docGrid w:linePitch="299"/>
        </w:sectPr>
      </w:pPr>
    </w:p>
    <w:tbl>
      <w:tblPr>
        <w:tblStyle w:val="TableGrid"/>
        <w:tblW w:w="0" w:type="auto"/>
        <w:tblInd w:w="1080" w:type="dxa"/>
        <w:tblLook w:val="04A0" w:firstRow="1" w:lastRow="0" w:firstColumn="1" w:lastColumn="0" w:noHBand="0" w:noVBand="1"/>
      </w:tblPr>
      <w:tblGrid>
        <w:gridCol w:w="574"/>
        <w:gridCol w:w="3156"/>
        <w:gridCol w:w="622"/>
        <w:gridCol w:w="570"/>
        <w:gridCol w:w="585"/>
        <w:gridCol w:w="632"/>
        <w:gridCol w:w="708"/>
      </w:tblGrid>
      <w:tr w:rsidR="005E08DD" w14:paraId="055CF489" w14:textId="77777777" w:rsidTr="0007565B">
        <w:trPr>
          <w:trHeight w:val="391"/>
        </w:trPr>
        <w:tc>
          <w:tcPr>
            <w:tcW w:w="574" w:type="dxa"/>
          </w:tcPr>
          <w:p w14:paraId="3A69A413" w14:textId="68D56C92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3156" w:type="dxa"/>
          </w:tcPr>
          <w:p w14:paraId="01C839C8" w14:textId="2C5AF9F3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nyataan</w:t>
            </w:r>
            <w:proofErr w:type="spellEnd"/>
          </w:p>
        </w:tc>
        <w:tc>
          <w:tcPr>
            <w:tcW w:w="622" w:type="dxa"/>
          </w:tcPr>
          <w:p w14:paraId="795D6F11" w14:textId="103A869C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S</w:t>
            </w:r>
          </w:p>
        </w:tc>
        <w:tc>
          <w:tcPr>
            <w:tcW w:w="570" w:type="dxa"/>
          </w:tcPr>
          <w:p w14:paraId="107ACEF9" w14:textId="304ABC4E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</w:t>
            </w:r>
          </w:p>
        </w:tc>
        <w:tc>
          <w:tcPr>
            <w:tcW w:w="585" w:type="dxa"/>
          </w:tcPr>
          <w:p w14:paraId="5262F14F" w14:textId="3E26C790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</w:t>
            </w:r>
          </w:p>
        </w:tc>
        <w:tc>
          <w:tcPr>
            <w:tcW w:w="632" w:type="dxa"/>
          </w:tcPr>
          <w:p w14:paraId="38D04F26" w14:textId="05D6F74D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TS</w:t>
            </w:r>
          </w:p>
        </w:tc>
        <w:tc>
          <w:tcPr>
            <w:tcW w:w="708" w:type="dxa"/>
          </w:tcPr>
          <w:p w14:paraId="2A792A6A" w14:textId="1E54E909" w:rsidR="005E08DD" w:rsidRDefault="005E08DD" w:rsidP="009F4865">
            <w:pPr>
              <w:pStyle w:val="Title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TS</w:t>
            </w:r>
          </w:p>
        </w:tc>
      </w:tr>
      <w:tr w:rsidR="00240BEE" w14:paraId="6E8AC9BC" w14:textId="77777777" w:rsidTr="0007565B">
        <w:trPr>
          <w:trHeight w:val="435"/>
        </w:trPr>
        <w:tc>
          <w:tcPr>
            <w:tcW w:w="6847" w:type="dxa"/>
            <w:gridSpan w:val="7"/>
            <w:vAlign w:val="center"/>
          </w:tcPr>
          <w:p w14:paraId="48F80954" w14:textId="3002F577" w:rsidR="00240BEE" w:rsidRPr="00D50CEE" w:rsidRDefault="00D50CEE" w:rsidP="009F4865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Keterampil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telektual</w:t>
            </w:r>
            <w:proofErr w:type="spellEnd"/>
          </w:p>
        </w:tc>
      </w:tr>
      <w:tr w:rsidR="005E08DD" w14:paraId="00893AE3" w14:textId="77777777" w:rsidTr="00D50CEE">
        <w:trPr>
          <w:trHeight w:val="1184"/>
        </w:trPr>
        <w:tc>
          <w:tcPr>
            <w:tcW w:w="574" w:type="dxa"/>
            <w:vAlign w:val="center"/>
          </w:tcPr>
          <w:p w14:paraId="5A1DDEF2" w14:textId="342CE8B5" w:rsidR="005E08DD" w:rsidRPr="00CF069A" w:rsidRDefault="00CF069A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3156" w:type="dxa"/>
            <w:vAlign w:val="center"/>
          </w:tcPr>
          <w:p w14:paraId="46FEC613" w14:textId="1B4EF0BB" w:rsidR="005E08DD" w:rsidRPr="00CF069A" w:rsidRDefault="00CF069A" w:rsidP="00D50CEE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ngerja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ini </w:t>
            </w:r>
            <w:proofErr w:type="spellStart"/>
            <w:r>
              <w:rPr>
                <w:b w:val="0"/>
                <w:bCs w:val="0"/>
                <w:lang w:val="en-US"/>
              </w:rPr>
              <w:t>sesu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teramp</w:t>
            </w:r>
            <w:r w:rsidR="005A6E68">
              <w:rPr>
                <w:b w:val="0"/>
                <w:bCs w:val="0"/>
                <w:lang w:val="en-US"/>
              </w:rPr>
              <w:t>ilan</w:t>
            </w:r>
            <w:proofErr w:type="spellEnd"/>
            <w:r w:rsidR="005A6E68"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 w:rsidR="005A6E68">
              <w:rPr>
                <w:b w:val="0"/>
                <w:bCs w:val="0"/>
                <w:lang w:val="en-US"/>
              </w:rPr>
              <w:t>saya</w:t>
            </w:r>
            <w:proofErr w:type="spellEnd"/>
            <w:r w:rsidR="005A6E68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5A6E68">
              <w:rPr>
                <w:b w:val="0"/>
                <w:bCs w:val="0"/>
                <w:lang w:val="en-US"/>
              </w:rPr>
              <w:t>miliki</w:t>
            </w:r>
            <w:proofErr w:type="spellEnd"/>
          </w:p>
        </w:tc>
        <w:tc>
          <w:tcPr>
            <w:tcW w:w="622" w:type="dxa"/>
          </w:tcPr>
          <w:p w14:paraId="3701B0C7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56E78F05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0C668CA9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552EDAB4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018904C9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5E08DD" w14:paraId="31C1AF61" w14:textId="77777777" w:rsidTr="0007565B">
        <w:tc>
          <w:tcPr>
            <w:tcW w:w="574" w:type="dxa"/>
            <w:vAlign w:val="center"/>
          </w:tcPr>
          <w:p w14:paraId="2BA4BBDB" w14:textId="5B693D27" w:rsidR="005E08DD" w:rsidRPr="00CF069A" w:rsidRDefault="005A6E68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2</w:t>
            </w:r>
          </w:p>
        </w:tc>
        <w:tc>
          <w:tcPr>
            <w:tcW w:w="3156" w:type="dxa"/>
          </w:tcPr>
          <w:p w14:paraId="69C79808" w14:textId="63E4A23A" w:rsidR="005E08DD" w:rsidRPr="00CF069A" w:rsidRDefault="005A6E68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Dengan </w:t>
            </w:r>
            <w:proofErr w:type="spellStart"/>
            <w:r>
              <w:rPr>
                <w:b w:val="0"/>
                <w:bCs w:val="0"/>
                <w:lang w:val="en-US"/>
              </w:rPr>
              <w:t>pengetahuan</w:t>
            </w:r>
            <w:proofErr w:type="spellEnd"/>
            <w:r w:rsidR="007B3DF9"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pengalam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sa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ilik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, </w:t>
            </w:r>
            <w:proofErr w:type="spellStart"/>
            <w:r>
              <w:rPr>
                <w:b w:val="0"/>
                <w:bCs w:val="0"/>
                <w:lang w:val="en-US"/>
              </w:rPr>
              <w:t>sa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yelesai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ik</w:t>
            </w:r>
            <w:proofErr w:type="spellEnd"/>
          </w:p>
        </w:tc>
        <w:tc>
          <w:tcPr>
            <w:tcW w:w="622" w:type="dxa"/>
          </w:tcPr>
          <w:p w14:paraId="292069CD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5B879511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7B6EA4D5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5EB682A7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1ABF2380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5E08DD" w14:paraId="698FB917" w14:textId="77777777" w:rsidTr="0007565B">
        <w:tc>
          <w:tcPr>
            <w:tcW w:w="574" w:type="dxa"/>
            <w:vAlign w:val="center"/>
          </w:tcPr>
          <w:p w14:paraId="6E71F9D2" w14:textId="6F5BF65A" w:rsidR="005E08DD" w:rsidRPr="00CF069A" w:rsidRDefault="005A6E68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3</w:t>
            </w:r>
          </w:p>
        </w:tc>
        <w:tc>
          <w:tcPr>
            <w:tcW w:w="3156" w:type="dxa"/>
          </w:tcPr>
          <w:p w14:paraId="2589E879" w14:textId="5DCC2D2F" w:rsidR="005E08DD" w:rsidRPr="00CF069A" w:rsidRDefault="005A6E68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selal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sangat </w:t>
            </w:r>
            <w:proofErr w:type="spellStart"/>
            <w:r>
              <w:rPr>
                <w:b w:val="0"/>
                <w:bCs w:val="0"/>
                <w:lang w:val="en-US"/>
              </w:rPr>
              <w:t>teliti</w:t>
            </w:r>
            <w:proofErr w:type="spellEnd"/>
          </w:p>
        </w:tc>
        <w:tc>
          <w:tcPr>
            <w:tcW w:w="622" w:type="dxa"/>
          </w:tcPr>
          <w:p w14:paraId="36A8351C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6E0A5420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1D4A517A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472486EB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5F58B7CA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7B3DF9" w14:paraId="215F1F31" w14:textId="77777777" w:rsidTr="0007565B">
        <w:tc>
          <w:tcPr>
            <w:tcW w:w="574" w:type="dxa"/>
            <w:vAlign w:val="center"/>
          </w:tcPr>
          <w:p w14:paraId="16A768F5" w14:textId="593C5FA9" w:rsidR="007B3DF9" w:rsidRDefault="007B3DF9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4</w:t>
            </w:r>
          </w:p>
        </w:tc>
        <w:tc>
          <w:tcPr>
            <w:tcW w:w="3156" w:type="dxa"/>
          </w:tcPr>
          <w:p w14:paraId="2F723B19" w14:textId="4D382C3B" w:rsidR="007B3DF9" w:rsidRDefault="007B3DF9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selal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rapi</w:t>
            </w:r>
            <w:proofErr w:type="spellEnd"/>
          </w:p>
        </w:tc>
        <w:tc>
          <w:tcPr>
            <w:tcW w:w="622" w:type="dxa"/>
          </w:tcPr>
          <w:p w14:paraId="4C51FB7C" w14:textId="77777777" w:rsidR="007B3DF9" w:rsidRDefault="007B3DF9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00298FE1" w14:textId="77777777" w:rsidR="007B3DF9" w:rsidRDefault="007B3DF9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55815752" w14:textId="77777777" w:rsidR="007B3DF9" w:rsidRDefault="007B3DF9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5DFFC18D" w14:textId="77777777" w:rsidR="007B3DF9" w:rsidRDefault="007B3DF9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37B12181" w14:textId="77777777" w:rsidR="007B3DF9" w:rsidRDefault="007B3DF9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07565B" w14:paraId="3F1E2BB6" w14:textId="77777777" w:rsidTr="0007565B">
        <w:tc>
          <w:tcPr>
            <w:tcW w:w="574" w:type="dxa"/>
            <w:vAlign w:val="center"/>
          </w:tcPr>
          <w:p w14:paraId="1BEB37A8" w14:textId="106C1CFF" w:rsidR="0007565B" w:rsidRDefault="0007565B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5</w:t>
            </w:r>
          </w:p>
        </w:tc>
        <w:tc>
          <w:tcPr>
            <w:tcW w:w="3156" w:type="dxa"/>
          </w:tcPr>
          <w:p w14:paraId="29C2E519" w14:textId="0C84A00B" w:rsidR="0007565B" w:rsidRDefault="0007565B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Terampil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laku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</w:p>
        </w:tc>
        <w:tc>
          <w:tcPr>
            <w:tcW w:w="622" w:type="dxa"/>
          </w:tcPr>
          <w:p w14:paraId="34DBCB58" w14:textId="77777777" w:rsidR="0007565B" w:rsidRDefault="0007565B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6F14D1F2" w14:textId="77777777" w:rsidR="0007565B" w:rsidRDefault="0007565B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0CC72F19" w14:textId="77777777" w:rsidR="0007565B" w:rsidRDefault="0007565B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50668110" w14:textId="77777777" w:rsidR="0007565B" w:rsidRDefault="0007565B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07721862" w14:textId="77777777" w:rsidR="0007565B" w:rsidRDefault="0007565B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240BEE" w14:paraId="6C0CCCCD" w14:textId="77777777" w:rsidTr="0007565B">
        <w:trPr>
          <w:trHeight w:val="299"/>
        </w:trPr>
        <w:tc>
          <w:tcPr>
            <w:tcW w:w="6847" w:type="dxa"/>
            <w:gridSpan w:val="7"/>
            <w:vAlign w:val="center"/>
          </w:tcPr>
          <w:p w14:paraId="562BDEBD" w14:textId="62EEC36E" w:rsidR="00240BEE" w:rsidRPr="002E6F71" w:rsidRDefault="00D50CEE" w:rsidP="009F4865">
            <w:pPr>
              <w:pStyle w:val="Title"/>
              <w:ind w:left="0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lang w:val="en-US"/>
              </w:rPr>
              <w:t>Keterampil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pribadian</w:t>
            </w:r>
            <w:proofErr w:type="spellEnd"/>
          </w:p>
        </w:tc>
      </w:tr>
      <w:tr w:rsidR="005E08DD" w14:paraId="125A82C3" w14:textId="77777777" w:rsidTr="0007565B">
        <w:tc>
          <w:tcPr>
            <w:tcW w:w="574" w:type="dxa"/>
            <w:vAlign w:val="center"/>
          </w:tcPr>
          <w:p w14:paraId="49BC9919" w14:textId="27414C88" w:rsidR="005E08DD" w:rsidRPr="00CF069A" w:rsidRDefault="0007565B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6</w:t>
            </w:r>
          </w:p>
        </w:tc>
        <w:tc>
          <w:tcPr>
            <w:tcW w:w="3156" w:type="dxa"/>
          </w:tcPr>
          <w:p w14:paraId="52C58031" w14:textId="77777777" w:rsidR="005E08DD" w:rsidRDefault="004C08FE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mempunyai</w:t>
            </w:r>
            <w:proofErr w:type="spellEnd"/>
            <w:r w:rsidR="007B3DF9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tanggung</w:t>
            </w:r>
            <w:proofErr w:type="spellEnd"/>
            <w:r w:rsidR="007B3DF9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jawab</w:t>
            </w:r>
            <w:proofErr w:type="spellEnd"/>
            <w:r w:rsidR="007B3DF9"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komitmen</w:t>
            </w:r>
            <w:proofErr w:type="spellEnd"/>
            <w:r w:rsidR="007B3DF9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dalam</w:t>
            </w:r>
            <w:proofErr w:type="spellEnd"/>
            <w:r w:rsidR="007B3DF9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7B3DF9">
              <w:rPr>
                <w:b w:val="0"/>
                <w:bCs w:val="0"/>
                <w:lang w:val="en-US"/>
              </w:rPr>
              <w:t>bekerja</w:t>
            </w:r>
            <w:proofErr w:type="spellEnd"/>
          </w:p>
          <w:p w14:paraId="634A2394" w14:textId="44643156" w:rsidR="00B83440" w:rsidRPr="00CF069A" w:rsidRDefault="00B83440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</w:p>
        </w:tc>
        <w:tc>
          <w:tcPr>
            <w:tcW w:w="622" w:type="dxa"/>
          </w:tcPr>
          <w:p w14:paraId="2E43DA41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7C18C241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5CE1453A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4929A799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5E0F7724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5E08DD" w14:paraId="6F965419" w14:textId="77777777" w:rsidTr="0007565B">
        <w:tc>
          <w:tcPr>
            <w:tcW w:w="574" w:type="dxa"/>
            <w:vAlign w:val="center"/>
          </w:tcPr>
          <w:p w14:paraId="35572EC9" w14:textId="3730D869" w:rsidR="005E08DD" w:rsidRPr="00CF069A" w:rsidRDefault="00E87650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7</w:t>
            </w:r>
          </w:p>
        </w:tc>
        <w:tc>
          <w:tcPr>
            <w:tcW w:w="3156" w:type="dxa"/>
          </w:tcPr>
          <w:p w14:paraId="6CAA947B" w14:textId="063905BA" w:rsidR="005E08DD" w:rsidRPr="00CF069A" w:rsidRDefault="005A6E68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melakuk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pekerja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sesuai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deng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arah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diberikan</w:t>
            </w:r>
            <w:proofErr w:type="spellEnd"/>
          </w:p>
        </w:tc>
        <w:tc>
          <w:tcPr>
            <w:tcW w:w="622" w:type="dxa"/>
          </w:tcPr>
          <w:p w14:paraId="670F2D1D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4C42AA3F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3489FE44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2CEC4634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7F4E0803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</w:tr>
      <w:tr w:rsidR="005E08DD" w14:paraId="3D01A5E4" w14:textId="77777777" w:rsidTr="0007565B">
        <w:tc>
          <w:tcPr>
            <w:tcW w:w="574" w:type="dxa"/>
            <w:vAlign w:val="center"/>
          </w:tcPr>
          <w:p w14:paraId="75252A68" w14:textId="4002C887" w:rsidR="005E08DD" w:rsidRPr="00CF069A" w:rsidRDefault="00E87650" w:rsidP="009F4865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8</w:t>
            </w:r>
          </w:p>
        </w:tc>
        <w:tc>
          <w:tcPr>
            <w:tcW w:w="3156" w:type="dxa"/>
          </w:tcPr>
          <w:p w14:paraId="2DD8C434" w14:textId="7B910587" w:rsidR="005E08DD" w:rsidRPr="00CF069A" w:rsidRDefault="005A6E68" w:rsidP="009F4865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selalu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melakuk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pekerja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sesuai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dengan</w:t>
            </w:r>
            <w:proofErr w:type="spellEnd"/>
            <w:r w:rsidR="00001C66">
              <w:rPr>
                <w:b w:val="0"/>
                <w:bCs w:val="0"/>
                <w:lang w:val="en-US"/>
              </w:rPr>
              <w:t xml:space="preserve"> SOP yang </w:t>
            </w:r>
            <w:proofErr w:type="spellStart"/>
            <w:r w:rsidR="00001C66">
              <w:rPr>
                <w:b w:val="0"/>
                <w:bCs w:val="0"/>
                <w:lang w:val="en-US"/>
              </w:rPr>
              <w:t>diberikan</w:t>
            </w:r>
            <w:proofErr w:type="spellEnd"/>
          </w:p>
        </w:tc>
        <w:tc>
          <w:tcPr>
            <w:tcW w:w="622" w:type="dxa"/>
          </w:tcPr>
          <w:p w14:paraId="6FEBD26F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70" w:type="dxa"/>
          </w:tcPr>
          <w:p w14:paraId="44F4DA78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585" w:type="dxa"/>
          </w:tcPr>
          <w:p w14:paraId="006E0809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632" w:type="dxa"/>
          </w:tcPr>
          <w:p w14:paraId="1836FDF7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  <w:tc>
          <w:tcPr>
            <w:tcW w:w="708" w:type="dxa"/>
          </w:tcPr>
          <w:p w14:paraId="10B9A528" w14:textId="77777777" w:rsidR="005E08DD" w:rsidRDefault="005E08DD" w:rsidP="009F4865">
            <w:pPr>
              <w:pStyle w:val="Title"/>
              <w:ind w:left="0"/>
              <w:rPr>
                <w:lang w:val="en-US"/>
              </w:rPr>
            </w:pPr>
          </w:p>
        </w:tc>
      </w:tr>
    </w:tbl>
    <w:p w14:paraId="52914BF3" w14:textId="77777777" w:rsidR="00240BEE" w:rsidRDefault="00240BEE" w:rsidP="009F4865">
      <w:pPr>
        <w:pStyle w:val="BodyText"/>
        <w:spacing w:before="8"/>
        <w:rPr>
          <w:lang w:val="en-US"/>
        </w:rPr>
      </w:pPr>
    </w:p>
    <w:p w14:paraId="1FFD5912" w14:textId="77777777" w:rsidR="0065533D" w:rsidRDefault="0065533D" w:rsidP="009F4865">
      <w:pPr>
        <w:pStyle w:val="BodyText"/>
        <w:spacing w:before="8"/>
        <w:rPr>
          <w:lang w:val="en-US"/>
        </w:rPr>
      </w:pPr>
    </w:p>
    <w:p w14:paraId="4AA84042" w14:textId="77777777" w:rsidR="0065533D" w:rsidRDefault="0065533D" w:rsidP="009F4865">
      <w:pPr>
        <w:pStyle w:val="BodyText"/>
        <w:spacing w:before="8"/>
        <w:rPr>
          <w:lang w:val="en-US"/>
        </w:rPr>
      </w:pPr>
    </w:p>
    <w:p w14:paraId="6ABCAB3B" w14:textId="77777777" w:rsidR="0065533D" w:rsidRDefault="0065533D" w:rsidP="009F4865">
      <w:pPr>
        <w:pStyle w:val="BodyText"/>
        <w:spacing w:before="8"/>
        <w:rPr>
          <w:lang w:val="en-US"/>
        </w:rPr>
      </w:pPr>
    </w:p>
    <w:p w14:paraId="503A91FC" w14:textId="21BE4FFA" w:rsidR="005E08DD" w:rsidRPr="00801BD5" w:rsidRDefault="005E08DD" w:rsidP="00D541B9">
      <w:pPr>
        <w:pStyle w:val="BodyText"/>
        <w:numPr>
          <w:ilvl w:val="0"/>
          <w:numId w:val="37"/>
        </w:numPr>
        <w:spacing w:before="8"/>
        <w:rPr>
          <w:b/>
          <w:bCs/>
          <w:lang w:val="en-US"/>
        </w:rPr>
      </w:pPr>
      <w:proofErr w:type="spellStart"/>
      <w:r w:rsidRPr="00801BD5">
        <w:rPr>
          <w:b/>
          <w:bCs/>
          <w:lang w:val="en-US"/>
        </w:rPr>
        <w:t>Kemampuan</w:t>
      </w:r>
      <w:proofErr w:type="spellEnd"/>
      <w:r w:rsidRPr="00801BD5">
        <w:rPr>
          <w:b/>
          <w:bCs/>
          <w:lang w:val="en-US"/>
        </w:rPr>
        <w:t xml:space="preserve"> </w:t>
      </w:r>
      <w:proofErr w:type="spellStart"/>
      <w:r w:rsidRPr="00801BD5">
        <w:rPr>
          <w:b/>
          <w:bCs/>
          <w:lang w:val="en-US"/>
        </w:rPr>
        <w:t>Kerja</w:t>
      </w:r>
      <w:proofErr w:type="spellEnd"/>
      <w:r w:rsidR="00801BD5">
        <w:rPr>
          <w:b/>
          <w:bCs/>
          <w:lang w:val="en-US"/>
        </w:rPr>
        <w:t xml:space="preserve"> (X</w:t>
      </w:r>
      <w:r w:rsidR="0007565B">
        <w:rPr>
          <w:b/>
          <w:bCs/>
          <w:lang w:val="en-US"/>
        </w:rPr>
        <w:t>3</w:t>
      </w:r>
      <w:r w:rsidR="00801BD5">
        <w:rPr>
          <w:b/>
          <w:bCs/>
          <w:lang w:val="en-US"/>
        </w:rPr>
        <w:t>)</w:t>
      </w:r>
    </w:p>
    <w:p w14:paraId="0EED9CCE" w14:textId="77777777" w:rsidR="005E08DD" w:rsidRDefault="005E08DD" w:rsidP="005E08DD">
      <w:pPr>
        <w:pStyle w:val="BodyText"/>
        <w:spacing w:before="8"/>
        <w:ind w:left="1080"/>
        <w:rPr>
          <w:lang w:val="en-US"/>
        </w:rPr>
      </w:pPr>
    </w:p>
    <w:tbl>
      <w:tblPr>
        <w:tblStyle w:val="TableGrid"/>
        <w:tblW w:w="0" w:type="auto"/>
        <w:tblInd w:w="1080" w:type="dxa"/>
        <w:tblLook w:val="04A0" w:firstRow="1" w:lastRow="0" w:firstColumn="1" w:lastColumn="0" w:noHBand="0" w:noVBand="1"/>
      </w:tblPr>
      <w:tblGrid>
        <w:gridCol w:w="573"/>
        <w:gridCol w:w="3169"/>
        <w:gridCol w:w="620"/>
        <w:gridCol w:w="566"/>
        <w:gridCol w:w="582"/>
        <w:gridCol w:w="630"/>
        <w:gridCol w:w="707"/>
      </w:tblGrid>
      <w:tr w:rsidR="005E08DD" w14:paraId="3442F69E" w14:textId="77777777" w:rsidTr="0007565B">
        <w:tc>
          <w:tcPr>
            <w:tcW w:w="573" w:type="dxa"/>
          </w:tcPr>
          <w:p w14:paraId="6C1E836B" w14:textId="373D235F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3169" w:type="dxa"/>
          </w:tcPr>
          <w:p w14:paraId="69A49CC6" w14:textId="20EC6157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nyataan</w:t>
            </w:r>
            <w:proofErr w:type="spellEnd"/>
          </w:p>
        </w:tc>
        <w:tc>
          <w:tcPr>
            <w:tcW w:w="620" w:type="dxa"/>
          </w:tcPr>
          <w:p w14:paraId="6B1F5056" w14:textId="06F6AC64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S</w:t>
            </w:r>
          </w:p>
        </w:tc>
        <w:tc>
          <w:tcPr>
            <w:tcW w:w="566" w:type="dxa"/>
          </w:tcPr>
          <w:p w14:paraId="2B59EF7A" w14:textId="40403ADD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</w:t>
            </w:r>
          </w:p>
        </w:tc>
        <w:tc>
          <w:tcPr>
            <w:tcW w:w="582" w:type="dxa"/>
          </w:tcPr>
          <w:p w14:paraId="3444D517" w14:textId="7B1F1583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N</w:t>
            </w:r>
          </w:p>
        </w:tc>
        <w:tc>
          <w:tcPr>
            <w:tcW w:w="630" w:type="dxa"/>
          </w:tcPr>
          <w:p w14:paraId="4FAFAEEB" w14:textId="135BFF88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TS</w:t>
            </w:r>
          </w:p>
        </w:tc>
        <w:tc>
          <w:tcPr>
            <w:tcW w:w="707" w:type="dxa"/>
          </w:tcPr>
          <w:p w14:paraId="21D645DD" w14:textId="17DE98B5" w:rsidR="005E08DD" w:rsidRDefault="005E08DD" w:rsidP="009F4865">
            <w:pPr>
              <w:pStyle w:val="Title"/>
              <w:spacing w:line="360" w:lineRule="auto"/>
              <w:ind w:left="0"/>
              <w:jc w:val="center"/>
              <w:rPr>
                <w:lang w:val="en-US"/>
              </w:rPr>
            </w:pPr>
            <w:r>
              <w:rPr>
                <w:lang w:val="en-US"/>
              </w:rPr>
              <w:t>STS</w:t>
            </w:r>
          </w:p>
        </w:tc>
      </w:tr>
      <w:tr w:rsidR="00763CC3" w14:paraId="6F29DD44" w14:textId="77777777" w:rsidTr="0007565B">
        <w:trPr>
          <w:trHeight w:val="226"/>
        </w:trPr>
        <w:tc>
          <w:tcPr>
            <w:tcW w:w="6847" w:type="dxa"/>
            <w:gridSpan w:val="7"/>
            <w:vAlign w:val="center"/>
          </w:tcPr>
          <w:p w14:paraId="14E34DBC" w14:textId="5B2F870F" w:rsidR="00763CC3" w:rsidRPr="00D50CEE" w:rsidRDefault="00763CC3" w:rsidP="00763CC3">
            <w:pPr>
              <w:pStyle w:val="Title"/>
              <w:spacing w:line="360" w:lineRule="auto"/>
              <w:ind w:left="0"/>
              <w:rPr>
                <w:b w:val="0"/>
                <w:bCs w:val="0"/>
                <w:lang w:val="en-US"/>
              </w:rPr>
            </w:pPr>
            <w:r>
              <w:rPr>
                <w:color w:val="000000"/>
              </w:rPr>
              <w:t>K</w:t>
            </w:r>
            <w:proofErr w:type="spellStart"/>
            <w:r w:rsidR="00D50CEE">
              <w:rPr>
                <w:color w:val="000000"/>
                <w:lang w:val="en-US"/>
              </w:rPr>
              <w:t>esanggupan</w:t>
            </w:r>
            <w:proofErr w:type="spellEnd"/>
            <w:r w:rsidR="00D50CEE">
              <w:rPr>
                <w:color w:val="000000"/>
                <w:lang w:val="en-US"/>
              </w:rPr>
              <w:t xml:space="preserve"> </w:t>
            </w:r>
            <w:proofErr w:type="spellStart"/>
            <w:r w:rsidR="00D50CEE">
              <w:rPr>
                <w:color w:val="000000"/>
                <w:lang w:val="en-US"/>
              </w:rPr>
              <w:t>kerja</w:t>
            </w:r>
            <w:proofErr w:type="spellEnd"/>
          </w:p>
        </w:tc>
      </w:tr>
      <w:tr w:rsidR="00763CC3" w14:paraId="666A893A" w14:textId="77777777" w:rsidTr="0007565B">
        <w:tc>
          <w:tcPr>
            <w:tcW w:w="573" w:type="dxa"/>
            <w:vAlign w:val="center"/>
          </w:tcPr>
          <w:p w14:paraId="07FBE23E" w14:textId="724964E7" w:rsidR="00763CC3" w:rsidRPr="00CF069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3169" w:type="dxa"/>
          </w:tcPr>
          <w:p w14:paraId="65232C01" w14:textId="06D531AE" w:rsidR="00763CC3" w:rsidRPr="00CF069A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Pengalam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sa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ilik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mbant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a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</w:p>
        </w:tc>
        <w:tc>
          <w:tcPr>
            <w:tcW w:w="620" w:type="dxa"/>
          </w:tcPr>
          <w:p w14:paraId="115C0725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66" w:type="dxa"/>
          </w:tcPr>
          <w:p w14:paraId="128AD5AF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82" w:type="dxa"/>
          </w:tcPr>
          <w:p w14:paraId="733459BC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630" w:type="dxa"/>
          </w:tcPr>
          <w:p w14:paraId="3A638638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1720F52D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</w:tr>
      <w:tr w:rsidR="00763CC3" w14:paraId="1B5B400C" w14:textId="77777777" w:rsidTr="0007565B">
        <w:tc>
          <w:tcPr>
            <w:tcW w:w="573" w:type="dxa"/>
            <w:vAlign w:val="center"/>
          </w:tcPr>
          <w:p w14:paraId="201F53A8" w14:textId="1D45E715" w:rsidR="00763CC3" w:rsidRPr="00CF069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2</w:t>
            </w:r>
          </w:p>
        </w:tc>
        <w:tc>
          <w:tcPr>
            <w:tcW w:w="3169" w:type="dxa"/>
          </w:tcPr>
          <w:p w14:paraId="6CD928D9" w14:textId="15370272" w:rsidR="00763CC3" w:rsidRPr="00CF069A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Mampu </w:t>
            </w:r>
            <w:proofErr w:type="spellStart"/>
            <w:r>
              <w:rPr>
                <w:b w:val="0"/>
                <w:bCs w:val="0"/>
                <w:lang w:val="en-US"/>
              </w:rPr>
              <w:t>mencap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target yang </w:t>
            </w:r>
            <w:proofErr w:type="spellStart"/>
            <w:r>
              <w:rPr>
                <w:b w:val="0"/>
                <w:bCs w:val="0"/>
                <w:lang w:val="en-US"/>
              </w:rPr>
              <w:t>tel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itentukan</w:t>
            </w:r>
            <w:proofErr w:type="spellEnd"/>
          </w:p>
        </w:tc>
        <w:tc>
          <w:tcPr>
            <w:tcW w:w="620" w:type="dxa"/>
          </w:tcPr>
          <w:p w14:paraId="6200FE59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66" w:type="dxa"/>
          </w:tcPr>
          <w:p w14:paraId="5B2A7D5D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82" w:type="dxa"/>
          </w:tcPr>
          <w:p w14:paraId="08183B3F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630" w:type="dxa"/>
          </w:tcPr>
          <w:p w14:paraId="24A586ED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7D35FDEC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</w:tr>
      <w:tr w:rsidR="00763CC3" w14:paraId="5587F3E0" w14:textId="77777777" w:rsidTr="0007565B">
        <w:trPr>
          <w:trHeight w:val="174"/>
        </w:trPr>
        <w:tc>
          <w:tcPr>
            <w:tcW w:w="6847" w:type="dxa"/>
            <w:gridSpan w:val="7"/>
            <w:vAlign w:val="center"/>
          </w:tcPr>
          <w:p w14:paraId="36F0F8DC" w14:textId="03FA67BB" w:rsidR="00763CC3" w:rsidRPr="00D50CEE" w:rsidRDefault="00D50CEE" w:rsidP="00763CC3">
            <w:pPr>
              <w:pStyle w:val="Title"/>
              <w:spacing w:line="360" w:lineRule="auto"/>
              <w:ind w:left="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lastRenderedPageBreak/>
              <w:t>Pendidikan</w:t>
            </w:r>
          </w:p>
        </w:tc>
      </w:tr>
      <w:tr w:rsidR="00763CC3" w14:paraId="6969F8E2" w14:textId="77777777" w:rsidTr="0007565B">
        <w:tc>
          <w:tcPr>
            <w:tcW w:w="573" w:type="dxa"/>
            <w:vAlign w:val="center"/>
          </w:tcPr>
          <w:p w14:paraId="16B4C2D6" w14:textId="7A659B2A" w:rsidR="00763CC3" w:rsidRPr="00CF069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3</w:t>
            </w:r>
          </w:p>
        </w:tc>
        <w:tc>
          <w:tcPr>
            <w:tcW w:w="3169" w:type="dxa"/>
          </w:tcPr>
          <w:p w14:paraId="2FA3413E" w14:textId="42A8411A" w:rsidR="00763CC3" w:rsidRPr="00CF069A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Mampu </w:t>
            </w:r>
            <w:proofErr w:type="spellStart"/>
            <w:r>
              <w:rPr>
                <w:b w:val="0"/>
                <w:bCs w:val="0"/>
                <w:lang w:val="en-US"/>
              </w:rPr>
              <w:t>menyerap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hal-hal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r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udah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dan </w:t>
            </w:r>
            <w:proofErr w:type="spellStart"/>
            <w:r>
              <w:rPr>
                <w:b w:val="0"/>
                <w:bCs w:val="0"/>
                <w:lang w:val="en-US"/>
              </w:rPr>
              <w:t>da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erapkanny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pada </w:t>
            </w:r>
            <w:proofErr w:type="spellStart"/>
            <w:r>
              <w:rPr>
                <w:b w:val="0"/>
                <w:bCs w:val="0"/>
                <w:lang w:val="en-US"/>
              </w:rPr>
              <w:t>suatu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</w:p>
        </w:tc>
        <w:tc>
          <w:tcPr>
            <w:tcW w:w="620" w:type="dxa"/>
          </w:tcPr>
          <w:p w14:paraId="250AB587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66" w:type="dxa"/>
          </w:tcPr>
          <w:p w14:paraId="26E2B2E4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82" w:type="dxa"/>
          </w:tcPr>
          <w:p w14:paraId="61F5AD2B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630" w:type="dxa"/>
          </w:tcPr>
          <w:p w14:paraId="29012A62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2CC3AA53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</w:tr>
      <w:tr w:rsidR="00763CC3" w14:paraId="63409016" w14:textId="77777777" w:rsidTr="0007565B">
        <w:tc>
          <w:tcPr>
            <w:tcW w:w="573" w:type="dxa"/>
            <w:vAlign w:val="center"/>
          </w:tcPr>
          <w:p w14:paraId="217DE1ED" w14:textId="37D3603F" w:rsidR="00763CC3" w:rsidRPr="00CF069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4</w:t>
            </w:r>
          </w:p>
        </w:tc>
        <w:tc>
          <w:tcPr>
            <w:tcW w:w="3169" w:type="dxa"/>
          </w:tcPr>
          <w:p w14:paraId="7551032E" w14:textId="79753276" w:rsidR="00763CC3" w:rsidRPr="00CF069A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Saya </w:t>
            </w:r>
            <w:proofErr w:type="spellStart"/>
            <w:r>
              <w:rPr>
                <w:b w:val="0"/>
                <w:bCs w:val="0"/>
                <w:lang w:val="en-US"/>
              </w:rPr>
              <w:t>memilik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emampu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yang </w:t>
            </w:r>
            <w:proofErr w:type="spellStart"/>
            <w:r>
              <w:rPr>
                <w:b w:val="0"/>
                <w:bCs w:val="0"/>
                <w:lang w:val="en-US"/>
              </w:rPr>
              <w:t>ce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lam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nguasa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kerjaan</w:t>
            </w:r>
            <w:proofErr w:type="spellEnd"/>
          </w:p>
        </w:tc>
        <w:tc>
          <w:tcPr>
            <w:tcW w:w="620" w:type="dxa"/>
          </w:tcPr>
          <w:p w14:paraId="3FF403DB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66" w:type="dxa"/>
          </w:tcPr>
          <w:p w14:paraId="0F44C40D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82" w:type="dxa"/>
          </w:tcPr>
          <w:p w14:paraId="5C21D1E1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630" w:type="dxa"/>
          </w:tcPr>
          <w:p w14:paraId="187D968F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25059C0E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</w:tr>
      <w:tr w:rsidR="00763CC3" w14:paraId="30E02C94" w14:textId="77777777" w:rsidTr="0007565B">
        <w:tc>
          <w:tcPr>
            <w:tcW w:w="6847" w:type="dxa"/>
            <w:gridSpan w:val="7"/>
            <w:vAlign w:val="center"/>
          </w:tcPr>
          <w:p w14:paraId="144EDF7B" w14:textId="7C2C753F" w:rsidR="00763CC3" w:rsidRPr="00D50CEE" w:rsidRDefault="00D50CEE" w:rsidP="00763CC3">
            <w:pPr>
              <w:pStyle w:val="Title"/>
              <w:spacing w:line="360" w:lineRule="auto"/>
              <w:ind w:left="0"/>
              <w:rPr>
                <w:b w:val="0"/>
                <w:bCs w:val="0"/>
                <w:lang w:val="en-US"/>
              </w:rPr>
            </w:pPr>
            <w:r>
              <w:rPr>
                <w:lang w:val="en-US"/>
              </w:rPr>
              <w:t xml:space="preserve">Masa </w:t>
            </w:r>
            <w:proofErr w:type="spellStart"/>
            <w:r>
              <w:rPr>
                <w:lang w:val="en-US"/>
              </w:rPr>
              <w:t>Kerja</w:t>
            </w:r>
            <w:proofErr w:type="spellEnd"/>
          </w:p>
        </w:tc>
      </w:tr>
      <w:tr w:rsidR="00763CC3" w14:paraId="7B51F380" w14:textId="77777777" w:rsidTr="0007565B">
        <w:tc>
          <w:tcPr>
            <w:tcW w:w="573" w:type="dxa"/>
            <w:vAlign w:val="center"/>
          </w:tcPr>
          <w:p w14:paraId="3EE49560" w14:textId="62C385FF" w:rsidR="00763CC3" w:rsidRPr="00CF069A" w:rsidRDefault="00763CC3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5</w:t>
            </w:r>
          </w:p>
        </w:tc>
        <w:tc>
          <w:tcPr>
            <w:tcW w:w="3169" w:type="dxa"/>
            <w:vAlign w:val="center"/>
          </w:tcPr>
          <w:p w14:paraId="6243679A" w14:textId="65C8E2F4" w:rsidR="00763CC3" w:rsidRPr="00CF069A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proofErr w:type="spellStart"/>
            <w:r>
              <w:rPr>
                <w:b w:val="0"/>
                <w:bCs w:val="0"/>
                <w:lang w:val="en-US"/>
              </w:rPr>
              <w:t>Semaki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nyak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pengalam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ak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in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aka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semakin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baik</w:t>
            </w:r>
            <w:proofErr w:type="spellEnd"/>
          </w:p>
        </w:tc>
        <w:tc>
          <w:tcPr>
            <w:tcW w:w="620" w:type="dxa"/>
          </w:tcPr>
          <w:p w14:paraId="4EEA7615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66" w:type="dxa"/>
          </w:tcPr>
          <w:p w14:paraId="13C0D621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82" w:type="dxa"/>
          </w:tcPr>
          <w:p w14:paraId="67E362F0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630" w:type="dxa"/>
          </w:tcPr>
          <w:p w14:paraId="19577ECF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4CA89B13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</w:tr>
      <w:tr w:rsidR="00763CC3" w14:paraId="635AA469" w14:textId="77777777" w:rsidTr="0007565B">
        <w:tc>
          <w:tcPr>
            <w:tcW w:w="573" w:type="dxa"/>
            <w:vAlign w:val="center"/>
          </w:tcPr>
          <w:p w14:paraId="27A058F6" w14:textId="6088CDA8" w:rsidR="00763CC3" w:rsidRDefault="00D50CEE" w:rsidP="00763CC3">
            <w:pPr>
              <w:pStyle w:val="Title"/>
              <w:ind w:left="0"/>
              <w:jc w:val="center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>6</w:t>
            </w:r>
          </w:p>
        </w:tc>
        <w:tc>
          <w:tcPr>
            <w:tcW w:w="3169" w:type="dxa"/>
            <w:vAlign w:val="center"/>
          </w:tcPr>
          <w:p w14:paraId="4D81A311" w14:textId="348113DA" w:rsidR="00763CC3" w:rsidRDefault="00763CC3" w:rsidP="00763CC3">
            <w:pPr>
              <w:pStyle w:val="Title"/>
              <w:ind w:left="0"/>
              <w:jc w:val="both"/>
              <w:rPr>
                <w:b w:val="0"/>
                <w:bCs w:val="0"/>
                <w:lang w:val="en-US"/>
              </w:rPr>
            </w:pPr>
            <w:r>
              <w:rPr>
                <w:b w:val="0"/>
                <w:bCs w:val="0"/>
                <w:lang w:val="en-US"/>
              </w:rPr>
              <w:t xml:space="preserve">Lamanya </w:t>
            </w:r>
            <w:proofErr w:type="spellStart"/>
            <w:r>
              <w:rPr>
                <w:b w:val="0"/>
                <w:bCs w:val="0"/>
                <w:lang w:val="en-US"/>
              </w:rPr>
              <w:t>bekerja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dapat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mempengaruhi</w:t>
            </w:r>
            <w:proofErr w:type="spellEnd"/>
            <w:r>
              <w:rPr>
                <w:b w:val="0"/>
                <w:bCs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lang w:val="en-US"/>
              </w:rPr>
              <w:t>kinerja</w:t>
            </w:r>
            <w:proofErr w:type="spellEnd"/>
          </w:p>
        </w:tc>
        <w:tc>
          <w:tcPr>
            <w:tcW w:w="620" w:type="dxa"/>
          </w:tcPr>
          <w:p w14:paraId="0159AAE1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66" w:type="dxa"/>
          </w:tcPr>
          <w:p w14:paraId="67FD3C33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582" w:type="dxa"/>
          </w:tcPr>
          <w:p w14:paraId="78FB4EC9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630" w:type="dxa"/>
          </w:tcPr>
          <w:p w14:paraId="5C0A6DA7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  <w:tc>
          <w:tcPr>
            <w:tcW w:w="707" w:type="dxa"/>
          </w:tcPr>
          <w:p w14:paraId="171D8A98" w14:textId="77777777" w:rsidR="00763CC3" w:rsidRDefault="00763CC3" w:rsidP="00763CC3">
            <w:pPr>
              <w:pStyle w:val="Title"/>
              <w:spacing w:line="360" w:lineRule="auto"/>
              <w:ind w:left="0"/>
              <w:rPr>
                <w:lang w:val="en-US"/>
              </w:rPr>
            </w:pPr>
          </w:p>
        </w:tc>
      </w:tr>
    </w:tbl>
    <w:p w14:paraId="1DE81947" w14:textId="6B77E076" w:rsidR="005E08DD" w:rsidRDefault="005E08DD" w:rsidP="002C079B">
      <w:pPr>
        <w:pStyle w:val="BodyText"/>
        <w:spacing w:before="8"/>
        <w:rPr>
          <w:lang w:val="en-US"/>
        </w:rPr>
      </w:pPr>
    </w:p>
    <w:p w14:paraId="4109BA37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65A644D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74DFEB3E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29474502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6185491A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5C37D482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12CABAA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307A2E5F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0E10F645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782DB6B3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47943102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0C59FBC2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265E841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0BDD133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2D474F81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5C4DB27B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3EE0819C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32EC5F55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F68AE65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5DEA6DA1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B6B5E4E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01A028E4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4BF8DFE7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4D8ED9F4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17737D98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2EB4CBF4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6A67FEF6" w14:textId="77777777" w:rsidR="00C76FC8" w:rsidRDefault="00C76FC8" w:rsidP="002C079B">
      <w:pPr>
        <w:pStyle w:val="BodyText"/>
        <w:spacing w:before="8"/>
        <w:rPr>
          <w:lang w:val="en-US"/>
        </w:rPr>
      </w:pPr>
    </w:p>
    <w:p w14:paraId="688BF8E3" w14:textId="7A0140C7" w:rsidR="00C76FC8" w:rsidRDefault="00C76FC8" w:rsidP="00C76FC8">
      <w:pPr>
        <w:pStyle w:val="BodyText"/>
        <w:spacing w:before="8" w:line="480" w:lineRule="auto"/>
        <w:rPr>
          <w:lang w:val="en-US"/>
        </w:rPr>
      </w:pPr>
    </w:p>
    <w:tbl>
      <w:tblPr>
        <w:tblpPr w:leftFromText="180" w:rightFromText="180" w:vertAnchor="text" w:horzAnchor="margin" w:tblpXSpec="center" w:tblpY="1026"/>
        <w:tblW w:w="8089" w:type="dxa"/>
        <w:tblLook w:val="04A0" w:firstRow="1" w:lastRow="0" w:firstColumn="1" w:lastColumn="0" w:noHBand="0" w:noVBand="1"/>
      </w:tblPr>
      <w:tblGrid>
        <w:gridCol w:w="510"/>
        <w:gridCol w:w="518"/>
        <w:gridCol w:w="518"/>
        <w:gridCol w:w="518"/>
        <w:gridCol w:w="518"/>
        <w:gridCol w:w="518"/>
        <w:gridCol w:w="518"/>
        <w:gridCol w:w="518"/>
        <w:gridCol w:w="518"/>
        <w:gridCol w:w="518"/>
        <w:gridCol w:w="493"/>
        <w:gridCol w:w="567"/>
        <w:gridCol w:w="567"/>
        <w:gridCol w:w="567"/>
        <w:gridCol w:w="763"/>
      </w:tblGrid>
      <w:tr w:rsidR="00456394" w:rsidRPr="00456394" w14:paraId="65329ED7" w14:textId="77777777" w:rsidTr="00456394">
        <w:trPr>
          <w:trHeight w:val="341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0781B" w14:textId="43D21F0B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lastRenderedPageBreak/>
              <w:t>No</w:t>
            </w:r>
          </w:p>
        </w:tc>
        <w:tc>
          <w:tcPr>
            <w:tcW w:w="6856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C9134" w14:textId="50361032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Kinerja</w:t>
            </w:r>
          </w:p>
        </w:tc>
        <w:tc>
          <w:tcPr>
            <w:tcW w:w="72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B679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456394" w:rsidRPr="00456394" w14:paraId="7F5E2BCA" w14:textId="77777777" w:rsidTr="00456394">
        <w:trPr>
          <w:trHeight w:val="341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48FC5" w14:textId="77777777" w:rsidR="00456394" w:rsidRPr="00456394" w:rsidRDefault="00456394" w:rsidP="0045639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C6775" w14:textId="652E894D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9ED1D" w14:textId="3E4CF9A0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A43CF" w14:textId="59702BF4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8209C" w14:textId="2E4C9EE4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7D44B" w14:textId="0B0A2828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80FFE" w14:textId="0032A18F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A7FCE" w14:textId="1568A65A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5D77B" w14:textId="777EA3E0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854C3" w14:textId="798DFC2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896D5" w14:textId="75CAE562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F229F" w14:textId="52CFCED9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2546" w14:textId="58D330B4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BD7B" w14:textId="7AD34810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3</w:t>
            </w:r>
          </w:p>
        </w:tc>
        <w:tc>
          <w:tcPr>
            <w:tcW w:w="72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BE35C" w14:textId="77777777" w:rsidR="00456394" w:rsidRPr="00456394" w:rsidRDefault="00456394" w:rsidP="0045639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456394" w:rsidRPr="00456394" w14:paraId="1ECB72A1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2EFC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46CE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2665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D90B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6A12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0ACE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711F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9BD1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9408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D550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3F38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1E01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F146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F37F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2080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456394" w:rsidRPr="00456394" w14:paraId="57B7D8D3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93BC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7A22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4900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7336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C4A8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4729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CD84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127C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0DCC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2C17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5DAA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16D3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7B43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8942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808D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456394" w:rsidRPr="00456394" w14:paraId="0E88ECAC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603C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AA23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DB3B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3E22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88D7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82C7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F362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CCA2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5555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917B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FD19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7C52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421D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334C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CCA4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5</w:t>
            </w:r>
          </w:p>
        </w:tc>
      </w:tr>
      <w:tr w:rsidR="00456394" w:rsidRPr="00456394" w14:paraId="319B9612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C451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395E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B16F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BC25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C471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F5CD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9CC7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5F70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3974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015D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229F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12BF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196C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117A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5E5B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</w:t>
            </w:r>
          </w:p>
        </w:tc>
      </w:tr>
      <w:tr w:rsidR="00456394" w:rsidRPr="00456394" w14:paraId="0B996F45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9078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2C1D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2983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54FD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5B6C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3281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7101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1329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EF55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072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E58F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89D4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59B0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A5D2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363D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456394" w:rsidRPr="00456394" w14:paraId="6F733DBD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E66D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BDF2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BE87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1807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EBE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D0B1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F2DF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3814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32FC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C949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C968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8A68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9FDF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17E1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E43F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</w:t>
            </w:r>
          </w:p>
        </w:tc>
      </w:tr>
      <w:tr w:rsidR="00456394" w:rsidRPr="00456394" w14:paraId="708FAB6B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46D0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778A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BEFE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FB0A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9164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8100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A914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5092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C2A8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85A5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E27D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AA54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3E75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EDE2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E61E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1</w:t>
            </w:r>
          </w:p>
        </w:tc>
      </w:tr>
      <w:tr w:rsidR="00456394" w:rsidRPr="00456394" w14:paraId="738159C9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01E6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B636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16EA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E459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0C50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2FA6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D13F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4B13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E8E4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5F03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D82C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F4F2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D82B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C424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7868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456394" w:rsidRPr="00456394" w14:paraId="3938B292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E655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17A1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6926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AB08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2758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43B2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EF37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F902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8D85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F7A3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03AD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E200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0536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BCD7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535A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456394" w:rsidRPr="00456394" w14:paraId="0C60BEFB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74F8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2A24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7FBB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FB23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46D4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1F8D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4301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5AFF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D10E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ECE0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2C76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85A4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B9DB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F875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733F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456394" w:rsidRPr="00456394" w14:paraId="227CCA0D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B648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C36A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91E9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7B86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B670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D005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2E04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3A38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4EBF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D946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2672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BAD8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C67D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8504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CEEA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456394" w:rsidRPr="00456394" w14:paraId="6B60294A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01A7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4BEA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2913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AAE1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4CB5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AC57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64AD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2B19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B54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DA92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F008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4204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6E01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0ABB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7D2D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</w:tr>
      <w:tr w:rsidR="00456394" w:rsidRPr="00456394" w14:paraId="623B6D0D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CFC0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CC9F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C0E0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1DB9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2BFB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E93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F4C0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5789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0526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55A6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A3BB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0F56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447D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3E20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252B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456394" w:rsidRPr="00456394" w14:paraId="6A7F5B2A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3654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0978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0F35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576A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6ABA8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4199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642E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115E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1CFB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9FA3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1EBC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FD1B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C524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E86D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73CA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456394" w:rsidRPr="00456394" w14:paraId="298BB70C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93B7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A281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072C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07BF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0584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728F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BFDD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55CF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D783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94D5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9C6E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01E6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C274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B5C9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B83C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7</w:t>
            </w:r>
          </w:p>
        </w:tc>
      </w:tr>
      <w:tr w:rsidR="00456394" w:rsidRPr="00456394" w14:paraId="41F8A8BF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A18F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C416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6C4F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E434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863B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7658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E253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7560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CEFB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5F64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6131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6C7D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CB029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EEBD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9590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456394" w:rsidRPr="00456394" w14:paraId="24FB91A5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E8D5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20AC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4D7B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3D29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26ED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2868C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05FE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D1AB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6652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3431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18C7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78E0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0444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78E2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4BFB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8</w:t>
            </w:r>
          </w:p>
        </w:tc>
      </w:tr>
      <w:tr w:rsidR="00456394" w:rsidRPr="00456394" w14:paraId="2BA804CF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F295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152C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29A20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FB00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1578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8E05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2557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5D8D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BF6A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198D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150D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70EC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E33B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1F9D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BC16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4</w:t>
            </w:r>
          </w:p>
        </w:tc>
      </w:tr>
      <w:tr w:rsidR="00456394" w:rsidRPr="00456394" w14:paraId="5FC6C45F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D31FE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3D156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2B7F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7816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B1E2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FEB8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B4B9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EFC5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3F124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6FA3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A3831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AA7A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FD66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090C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FAD43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456394" w:rsidRPr="00456394" w14:paraId="04F93819" w14:textId="77777777" w:rsidTr="00456394">
        <w:trPr>
          <w:trHeight w:val="341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852F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3C17F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2F0F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306A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3F79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EF09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FBCC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ABAF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2B1C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AED4B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E3375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8E7D7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3293A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1754D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E0602" w14:textId="77777777" w:rsidR="00456394" w:rsidRPr="00456394" w:rsidRDefault="00456394" w:rsidP="0045639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5639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</w:tbl>
    <w:p w14:paraId="1A67B9D7" w14:textId="79005F7C" w:rsidR="00C76FC8" w:rsidRPr="008F4AC2" w:rsidRDefault="00C76FC8" w:rsidP="0065533D">
      <w:pPr>
        <w:pStyle w:val="BodyText"/>
        <w:spacing w:before="8" w:line="480" w:lineRule="auto"/>
        <w:rPr>
          <w:b/>
          <w:bCs/>
          <w:lang w:val="en-US"/>
        </w:rPr>
      </w:pPr>
      <w:proofErr w:type="spellStart"/>
      <w:r w:rsidRPr="008F4AC2">
        <w:rPr>
          <w:b/>
          <w:bCs/>
          <w:lang w:val="en-US"/>
        </w:rPr>
        <w:t>Tabulasi</w:t>
      </w:r>
      <w:proofErr w:type="spellEnd"/>
      <w:r w:rsidRPr="008F4AC2">
        <w:rPr>
          <w:b/>
          <w:bCs/>
          <w:lang w:val="en-US"/>
        </w:rPr>
        <w:t xml:space="preserve"> Dat</w:t>
      </w:r>
      <w:r w:rsidR="00B11C98" w:rsidRPr="008F4AC2">
        <w:rPr>
          <w:b/>
          <w:bCs/>
          <w:lang w:val="en-US"/>
        </w:rPr>
        <w:t xml:space="preserve">a </w:t>
      </w:r>
      <w:proofErr w:type="spellStart"/>
      <w:r w:rsidR="00B11C98" w:rsidRPr="008F4AC2">
        <w:rPr>
          <w:b/>
          <w:bCs/>
          <w:lang w:val="en-US"/>
        </w:rPr>
        <w:t>Kuesioner</w:t>
      </w:r>
      <w:proofErr w:type="spellEnd"/>
      <w:r w:rsidRPr="008F4AC2">
        <w:rPr>
          <w:b/>
          <w:bCs/>
          <w:lang w:val="en-US"/>
        </w:rPr>
        <w:t xml:space="preserve"> </w:t>
      </w:r>
      <w:proofErr w:type="spellStart"/>
      <w:r w:rsidRPr="008F4AC2">
        <w:rPr>
          <w:b/>
          <w:bCs/>
          <w:lang w:val="en-US"/>
        </w:rPr>
        <w:t>Pengujian</w:t>
      </w:r>
      <w:proofErr w:type="spellEnd"/>
      <w:r w:rsidRPr="008F4AC2">
        <w:rPr>
          <w:b/>
          <w:bCs/>
          <w:lang w:val="en-US"/>
        </w:rPr>
        <w:t xml:space="preserve"> </w:t>
      </w:r>
      <w:proofErr w:type="spellStart"/>
      <w:r w:rsidRPr="008F4AC2">
        <w:rPr>
          <w:b/>
          <w:bCs/>
          <w:lang w:val="en-US"/>
        </w:rPr>
        <w:t>Validitas</w:t>
      </w:r>
      <w:proofErr w:type="spellEnd"/>
      <w:r w:rsidRPr="008F4AC2">
        <w:rPr>
          <w:b/>
          <w:bCs/>
          <w:lang w:val="en-US"/>
        </w:rPr>
        <w:t xml:space="preserve"> dan </w:t>
      </w:r>
      <w:proofErr w:type="spellStart"/>
      <w:r w:rsidRPr="008F4AC2">
        <w:rPr>
          <w:b/>
          <w:bCs/>
          <w:lang w:val="en-US"/>
        </w:rPr>
        <w:t>Reliabilitas</w:t>
      </w:r>
      <w:proofErr w:type="spellEnd"/>
    </w:p>
    <w:p w14:paraId="4CA851C1" w14:textId="26B4C5E6" w:rsidR="00B11C98" w:rsidRDefault="00B11C98">
      <w:pPr>
        <w:pStyle w:val="BodyText"/>
        <w:numPr>
          <w:ilvl w:val="0"/>
          <w:numId w:val="62"/>
        </w:numPr>
        <w:spacing w:before="8" w:line="480" w:lineRule="auto"/>
        <w:rPr>
          <w:lang w:val="en-US"/>
        </w:rPr>
      </w:pPr>
      <w:r>
        <w:rPr>
          <w:lang w:val="en-US"/>
        </w:rPr>
        <w:t xml:space="preserve">Kinerja </w:t>
      </w:r>
      <w:proofErr w:type="spellStart"/>
      <w:r>
        <w:rPr>
          <w:lang w:val="en-US"/>
        </w:rPr>
        <w:t>Karyawan</w:t>
      </w:r>
      <w:proofErr w:type="spellEnd"/>
    </w:p>
    <w:p w14:paraId="55FDAD91" w14:textId="77777777" w:rsidR="00C76FC8" w:rsidRDefault="00C76FC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7910F91E" w14:textId="77777777" w:rsidR="005B0EF8" w:rsidRDefault="005B0EF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63A85B0F" w14:textId="77777777" w:rsidR="005B0EF8" w:rsidRDefault="005B0EF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1FA7EE07" w14:textId="77777777" w:rsidR="005B0EF8" w:rsidRDefault="005B0EF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62DF7B2F" w14:textId="77777777" w:rsidR="005B0EF8" w:rsidRDefault="005B0EF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4D1DD7FC" w14:textId="77777777" w:rsidR="0065533D" w:rsidRDefault="0065533D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5DF6BDB4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54A15AED" w14:textId="767446E0" w:rsidR="00B11C98" w:rsidRDefault="00B11C98">
      <w:pPr>
        <w:pStyle w:val="BodyText"/>
        <w:numPr>
          <w:ilvl w:val="0"/>
          <w:numId w:val="62"/>
        </w:numPr>
        <w:spacing w:before="8" w:line="480" w:lineRule="auto"/>
        <w:rPr>
          <w:lang w:val="en-US"/>
        </w:rPr>
      </w:pPr>
      <w:proofErr w:type="spellStart"/>
      <w:r>
        <w:rPr>
          <w:lang w:val="en-US"/>
        </w:rPr>
        <w:lastRenderedPageBreak/>
        <w:t>Karakterist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ividu</w:t>
      </w:r>
      <w:proofErr w:type="spellEnd"/>
    </w:p>
    <w:tbl>
      <w:tblPr>
        <w:tblW w:w="7521" w:type="dxa"/>
        <w:tblInd w:w="405" w:type="dxa"/>
        <w:tblLook w:val="04A0" w:firstRow="1" w:lastRow="0" w:firstColumn="1" w:lastColumn="0" w:noHBand="0" w:noVBand="1"/>
      </w:tblPr>
      <w:tblGrid>
        <w:gridCol w:w="521"/>
        <w:gridCol w:w="491"/>
        <w:gridCol w:w="547"/>
        <w:gridCol w:w="547"/>
        <w:gridCol w:w="547"/>
        <w:gridCol w:w="547"/>
        <w:gridCol w:w="547"/>
        <w:gridCol w:w="547"/>
        <w:gridCol w:w="547"/>
        <w:gridCol w:w="547"/>
        <w:gridCol w:w="685"/>
        <w:gridCol w:w="685"/>
        <w:gridCol w:w="763"/>
      </w:tblGrid>
      <w:tr w:rsidR="00280901" w:rsidRPr="00E014A6" w14:paraId="030AFD58" w14:textId="4C1124C4" w:rsidTr="00E014A6">
        <w:trPr>
          <w:trHeight w:val="327"/>
        </w:trPr>
        <w:tc>
          <w:tcPr>
            <w:tcW w:w="52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422D6E" w14:textId="058773F1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6237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D269F" w14:textId="0DEDF948" w:rsidR="00280901" w:rsidRPr="00B11C98" w:rsidRDefault="008F4AC2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280901"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arakteristik</w:t>
            </w:r>
            <w:proofErr w:type="spellEnd"/>
            <w:r w:rsidR="00280901"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280901"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ndividu</w:t>
            </w:r>
            <w:proofErr w:type="spellEnd"/>
          </w:p>
        </w:tc>
        <w:tc>
          <w:tcPr>
            <w:tcW w:w="76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8BC43C0" w14:textId="7337EEB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280901" w:rsidRPr="00E014A6" w14:paraId="6162054E" w14:textId="798000B3" w:rsidTr="00E014A6">
        <w:trPr>
          <w:trHeight w:val="327"/>
        </w:trPr>
        <w:tc>
          <w:tcPr>
            <w:tcW w:w="52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F6AA4F" w14:textId="02EAD203" w:rsidR="00280901" w:rsidRPr="00E014A6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5BF1B" w14:textId="6E730B81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15A1D" w14:textId="44590916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AB2D9" w14:textId="27FCA817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BFE08" w14:textId="67A72BCE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D5284" w14:textId="3C87201C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39B72" w14:textId="31506E24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F4A3D" w14:textId="1EC1BEF0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00098" w14:textId="1712378E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3996A" w14:textId="75317A6A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15B51" w14:textId="2E312F4E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8E3CF" w14:textId="5F34CA2B" w:rsidR="00280901" w:rsidRPr="00B11C98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76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A7DF12" w14:textId="77777777" w:rsidR="00280901" w:rsidRPr="00E014A6" w:rsidRDefault="00280901" w:rsidP="00B11C9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280901" w:rsidRPr="00E014A6" w14:paraId="7E0DE498" w14:textId="49257BBF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B2AB81" w14:textId="1B7CB73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26B70" w14:textId="04F04C7B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062F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11E7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B277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6688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4205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A612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E1F9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D9DA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6987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3E3E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092FCB" w14:textId="59F888BD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280901" w:rsidRPr="00E014A6" w14:paraId="224C61D2" w14:textId="017B5DAF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AA214B" w14:textId="1A8D3709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7A66F" w14:textId="0E6A3CC6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8DD0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4DE6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5662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D5B6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8922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CB52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F8C7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B7FB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FD0A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42E2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C5BB5E" w14:textId="2EA2B219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280901" w:rsidRPr="00E014A6" w14:paraId="5CCA90C8" w14:textId="60B1F936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F2924B" w14:textId="36851263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16A90" w14:textId="45CBF7E9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1F5C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E702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0EC4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5E39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8283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B871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A77A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C92D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A07C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9A76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B27FEF" w14:textId="32973117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280901" w:rsidRPr="00E014A6" w14:paraId="7DC8AE37" w14:textId="28E2BC35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E703CA" w14:textId="2A1F29B2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13A82" w14:textId="40E30942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E7A5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879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A542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A0B0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6806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906B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2D09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97A0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BA02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C062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5B0291" w14:textId="6D43082F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280901" w:rsidRPr="00E014A6" w14:paraId="51AC1767" w14:textId="477E28D3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CC708D" w14:textId="088F6151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05CA8" w14:textId="19893BEB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F696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C76F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D42B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6387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1AF3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B6D0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196A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D75F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32A6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F32B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F110AD" w14:textId="3F9DE231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280901" w:rsidRPr="00E014A6" w14:paraId="7DD1E421" w14:textId="34199783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DAA21F" w14:textId="7F95171F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A98F1" w14:textId="7E06A451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A3D2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9C93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8B26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1AD9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DDB0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7FBC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2B42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6BC4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19D6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129D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D64E30" w14:textId="26FB5A07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280901" w:rsidRPr="00E014A6" w14:paraId="2F91E076" w14:textId="3C8259DC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4EE0AB" w14:textId="15A4F108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9BE3F" w14:textId="618A7246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4654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D5DE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776E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9408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E49BF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00D2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4CF2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C0A6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7AED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C3CE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BE1F44" w14:textId="13B98B6C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280901" w:rsidRPr="00E014A6" w14:paraId="1FBE1C77" w14:textId="6BC26571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148D3D" w14:textId="73BF819E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CDA2C" w14:textId="480DAF8D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A928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3A53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567C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BE7E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B9CB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833F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E143F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B915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3E2B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D691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BA9611" w14:textId="50266FA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280901" w:rsidRPr="00E014A6" w14:paraId="2FB9D57F" w14:textId="601BC0F2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C35AA3" w14:textId="14DC6FB4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6D4ED" w14:textId="3F7B2EE8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35DD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2ECF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9E25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C6A2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08E5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1805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5504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4FF3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EE76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F08E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C5FBA7" w14:textId="6D95FCBB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280901" w:rsidRPr="00E014A6" w14:paraId="7D172A5D" w14:textId="7D53F32E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5B78C7" w14:textId="4F78930A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036FE" w14:textId="28790FAF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A572F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F86A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DBA0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6F7C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BBD6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E99F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4BE3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2340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1ACA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A706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A530C9" w14:textId="2E0D9270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280901" w:rsidRPr="00E014A6" w14:paraId="1E10038C" w14:textId="144D5947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F40FFF" w14:textId="28D766F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124CC" w14:textId="1B3539B8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D9F6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9A8B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A039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9926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2305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558E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0E4A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06D6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CBA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DB6C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66AC7E" w14:textId="59B799F1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280901" w:rsidRPr="00E014A6" w14:paraId="0165EABD" w14:textId="5BF44459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089414" w14:textId="05E239D7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4D358" w14:textId="2516A6C5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CCDB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D54F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0DC3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C55E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8AD2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68A8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D381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D4BB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E1C9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AE14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EEFDCC" w14:textId="7399A8C9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280901" w:rsidRPr="00E014A6" w14:paraId="0FFFEEE7" w14:textId="1F8B516E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4AAC7C" w14:textId="4CF39DDB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B06F0" w14:textId="7125AC2A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5FA7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6349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B856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99B6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AC5B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F990F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F81E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86B1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227B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9FB0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BFA607" w14:textId="68ED18FC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280901" w:rsidRPr="00E014A6" w14:paraId="3813EB47" w14:textId="595135CE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D53DC1" w14:textId="2B1680CC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CD208" w14:textId="44C7FA2C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26D0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C68A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7855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4318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DD63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0270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69EC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5DA3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2149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C311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8A02D2" w14:textId="6AE46006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280901" w:rsidRPr="00E014A6" w14:paraId="42CCD675" w14:textId="189AE3BF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7F1366" w14:textId="5B546E59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E5D8" w14:textId="7DAEF1CC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F949F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542B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C839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0983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D1CF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D5AD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3CB6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EA5F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1475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A122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1FC55F" w14:textId="5644B64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280901" w:rsidRPr="00E014A6" w14:paraId="69362186" w14:textId="22E37CB8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B66E12" w14:textId="73CCB0EE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C2CEE" w14:textId="1518064D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48BE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8679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B3F6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B748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26EC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FCAC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377B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429C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48F8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27FF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3462F5" w14:textId="25116B1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280901" w:rsidRPr="00E014A6" w14:paraId="5AA25164" w14:textId="50C508C0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D04B57" w14:textId="0B46A515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10D16" w14:textId="52A987EC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FE50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2F85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D180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FFE9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6C14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23D4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691C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290B3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5F8F9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D290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1ED8CFC" w14:textId="2845BB54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280901" w:rsidRPr="00E014A6" w14:paraId="2F490A80" w14:textId="01467438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5ABE80" w14:textId="678D9CC3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952C1" w14:textId="6DE723F1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87F6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C11E5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74D9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96E8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3145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0A79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974F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8006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4CB8E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1F9BF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E54590" w14:textId="16304FEC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280901" w:rsidRPr="00E014A6" w14:paraId="3868D1D4" w14:textId="24AA6827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8BFBA0" w14:textId="7AACDA62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4AA44" w14:textId="4F4B0858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4BD6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31C4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1371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B895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15678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F2B0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13384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1FFE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24C07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B9AF6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6A600C" w14:textId="5676D25F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280901" w:rsidRPr="00E014A6" w14:paraId="3393E820" w14:textId="63F36D35" w:rsidTr="00E014A6">
        <w:trPr>
          <w:trHeight w:val="327"/>
        </w:trPr>
        <w:tc>
          <w:tcPr>
            <w:tcW w:w="5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B46B14" w14:textId="232B610A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4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683EA" w14:textId="7140F2ED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F6FF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6326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8D96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86C6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29A22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FDC7A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9EACB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1499C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1B3AD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6AAB1" w14:textId="77777777" w:rsidR="00280901" w:rsidRPr="00B11C98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B11C98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B17F4C" w14:textId="277164D9" w:rsidR="00280901" w:rsidRPr="00E014A6" w:rsidRDefault="00280901" w:rsidP="0028090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</w:tbl>
    <w:p w14:paraId="740BCADC" w14:textId="77777777" w:rsidR="00B11C98" w:rsidRDefault="00B11C98" w:rsidP="00B11C98">
      <w:pPr>
        <w:pStyle w:val="BodyText"/>
        <w:spacing w:before="8" w:line="480" w:lineRule="auto"/>
        <w:ind w:left="720"/>
        <w:rPr>
          <w:lang w:val="en-US"/>
        </w:rPr>
      </w:pPr>
    </w:p>
    <w:p w14:paraId="4A3D6188" w14:textId="77777777" w:rsidR="005B0EF8" w:rsidRDefault="005B0EF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41A56240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08D8270A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2C21C044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2E6FF15A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441189EB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39D7FD55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42EDAFD2" w14:textId="77777777" w:rsidR="00280901" w:rsidRDefault="00280901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27092A93" w14:textId="5123A66A" w:rsidR="00280901" w:rsidRDefault="00280901">
      <w:pPr>
        <w:pStyle w:val="BodyText"/>
        <w:numPr>
          <w:ilvl w:val="0"/>
          <w:numId w:val="62"/>
        </w:numPr>
        <w:spacing w:before="8" w:line="480" w:lineRule="auto"/>
        <w:rPr>
          <w:lang w:val="en-US"/>
        </w:rPr>
      </w:pPr>
      <w:proofErr w:type="spellStart"/>
      <w:r>
        <w:rPr>
          <w:lang w:val="en-US"/>
        </w:rPr>
        <w:lastRenderedPageBreak/>
        <w:t>Keterampilan</w:t>
      </w:r>
      <w:proofErr w:type="spellEnd"/>
    </w:p>
    <w:tbl>
      <w:tblPr>
        <w:tblW w:w="6627" w:type="dxa"/>
        <w:tblInd w:w="846" w:type="dxa"/>
        <w:tblLook w:val="04A0" w:firstRow="1" w:lastRow="0" w:firstColumn="1" w:lastColumn="0" w:noHBand="0" w:noVBand="1"/>
      </w:tblPr>
      <w:tblGrid>
        <w:gridCol w:w="962"/>
        <w:gridCol w:w="562"/>
        <w:gridCol w:w="567"/>
        <w:gridCol w:w="567"/>
        <w:gridCol w:w="567"/>
        <w:gridCol w:w="567"/>
        <w:gridCol w:w="709"/>
        <w:gridCol w:w="567"/>
        <w:gridCol w:w="709"/>
        <w:gridCol w:w="850"/>
      </w:tblGrid>
      <w:tr w:rsidR="00E014A6" w:rsidRPr="00E014A6" w14:paraId="54185A9A" w14:textId="77777777" w:rsidTr="00F643D5">
        <w:trPr>
          <w:trHeight w:val="290"/>
        </w:trPr>
        <w:tc>
          <w:tcPr>
            <w:tcW w:w="96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14:paraId="212C3915" w14:textId="46FBDA2E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4815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EB3C0CD" w14:textId="69011172" w:rsidR="00E014A6" w:rsidRPr="00E014A6" w:rsidRDefault="0065533D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E014A6"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terampilan</w:t>
            </w:r>
            <w:proofErr w:type="spellEnd"/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863C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E014A6" w:rsidRPr="00E014A6" w14:paraId="3839030F" w14:textId="77777777" w:rsidTr="00F643D5">
        <w:trPr>
          <w:trHeight w:val="290"/>
        </w:trPr>
        <w:tc>
          <w:tcPr>
            <w:tcW w:w="96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</w:tcPr>
          <w:p w14:paraId="0354EDC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89E36" w14:textId="3896916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A61DE" w14:textId="63999273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98333" w14:textId="25979BFC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B179E" w14:textId="29947ECA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5C4F2" w14:textId="72468C83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12266" w14:textId="3BAC6F8A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17C85" w14:textId="12684F61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2CF82" w14:textId="58868986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8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F9C38" w14:textId="77777777" w:rsidR="00E014A6" w:rsidRPr="00E014A6" w:rsidRDefault="00E014A6" w:rsidP="00E014A6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E014A6" w:rsidRPr="00E014A6" w14:paraId="38D51014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81E30E" w14:textId="3C47DFC1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733CE" w14:textId="6C334243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B727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389E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E967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E755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89A5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4FE1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4FBC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B839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E014A6" w:rsidRPr="00E014A6" w14:paraId="1CB0BA11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C300D" w14:textId="2C5FC3C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69446" w14:textId="62F04B0D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3266F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6447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D88C1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5A2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3AF1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0B0D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C02E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7AAD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E014A6" w:rsidRPr="00E014A6" w14:paraId="2909764D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2661B1" w14:textId="70E6B33C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EE31C" w14:textId="324C4601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B873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ED48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BCB41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16DC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C699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BB5F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FFAE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A332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E014A6" w:rsidRPr="00E014A6" w14:paraId="57A72C6A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3A63F6" w14:textId="5D76EDFF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C299C" w14:textId="627E8828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5240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32E9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EB30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7675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547B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DAED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8789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8266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</w:tr>
      <w:tr w:rsidR="00E014A6" w:rsidRPr="00E014A6" w14:paraId="27AD2594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9EB487" w14:textId="36952A60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FD26C" w14:textId="7A19B0C0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852FF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4F1B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963E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A62C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BEED7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68EB1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CD4F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22E0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</w:tr>
      <w:tr w:rsidR="00E014A6" w:rsidRPr="00E014A6" w14:paraId="3198792C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98B187" w14:textId="7EA01D6A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7607B" w14:textId="518085C5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D0DA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07CC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FCD5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53D6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248A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90DA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D65F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D3AE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E014A6" w:rsidRPr="00E014A6" w14:paraId="1D851ED2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AC0AE4" w14:textId="5F9559BA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D56A4" w14:textId="5EDF7583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19A4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7B72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A69E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E6E4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8A6A1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D415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1533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25B4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E014A6" w:rsidRPr="00E014A6" w14:paraId="464B5C07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62CA23" w14:textId="7FA015E6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C1836" w14:textId="0C2AA0AD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992C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FC65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9A5D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D057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6D16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C91A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D35F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B634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</w:tr>
      <w:tr w:rsidR="00E014A6" w:rsidRPr="00E014A6" w14:paraId="2036DA6B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5004B8" w14:textId="3B7516E2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640D9" w14:textId="1AF190E3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2A98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ECB67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E182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1024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2536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5C9C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A450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651A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</w:tr>
      <w:tr w:rsidR="00E014A6" w:rsidRPr="00E014A6" w14:paraId="1C0E1EA6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82ECCD" w14:textId="75EF9FAA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60C8A" w14:textId="58D1DFC8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C09E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417C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08CE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B27F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89CE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7F48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DACA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4431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E014A6" w:rsidRPr="00E014A6" w14:paraId="420147E0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789496" w14:textId="52072B56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A8BC3" w14:textId="67C33296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0A04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218A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90D2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B1B8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C4CB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7920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8C02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13E5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</w:tr>
      <w:tr w:rsidR="00E014A6" w:rsidRPr="00E014A6" w14:paraId="37B5B7F0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D05823" w14:textId="0D363F0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F4606" w14:textId="1AE90E25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E325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EFFF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F5D7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1357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CAF2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9644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8FFA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3F61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E014A6" w:rsidRPr="00E014A6" w14:paraId="3CB666FC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4181C2" w14:textId="74B5A692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E4056" w14:textId="48D2277B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70E6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FE26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E501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3F3D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EC47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33C0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3BB7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C21B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</w:tr>
      <w:tr w:rsidR="00E014A6" w:rsidRPr="00E014A6" w14:paraId="3F781C44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BEC650" w14:textId="39755061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9B4E7" w14:textId="091BD4C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DD63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FBCB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7B64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8E76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184C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F8887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592C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C161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</w:tr>
      <w:tr w:rsidR="00E014A6" w:rsidRPr="00E014A6" w14:paraId="01230E95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5E6134" w14:textId="6BFDADA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1211C" w14:textId="30CAB3BF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0292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7B24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F4A5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327A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4C87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A9FA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B5BC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D9FA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E014A6" w:rsidRPr="00E014A6" w14:paraId="42C7C3F3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18CDAD" w14:textId="4E7B7900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32B18" w14:textId="1EC3F84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8FDB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9BA5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F185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58EEF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92BA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DAFA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8031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C55E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E014A6" w:rsidRPr="00E014A6" w14:paraId="31E75A36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360949" w14:textId="66B38FFF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51CFE" w14:textId="559758C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5FC57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E54B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4084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D8C6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0A07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7D209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18BF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strike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2933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</w:tr>
      <w:tr w:rsidR="00E014A6" w:rsidRPr="00E014A6" w14:paraId="33878A57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CFEDF7" w14:textId="7AAD7689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C954C" w14:textId="760F0F6E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8499F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D176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79E9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AD38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2AEE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B9B86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A167A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D4C5E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E014A6" w:rsidRPr="00E014A6" w14:paraId="0F00A324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9B9878" w14:textId="3238306C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2FD6D" w14:textId="55E8F213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125E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8BB2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0C100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9042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210C3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9B738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6C9E5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C150F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</w:tr>
      <w:tr w:rsidR="00E014A6" w:rsidRPr="00E014A6" w14:paraId="60CE4271" w14:textId="77777777" w:rsidTr="00F643D5">
        <w:trPr>
          <w:trHeight w:val="290"/>
        </w:trPr>
        <w:tc>
          <w:tcPr>
            <w:tcW w:w="9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CF5049" w14:textId="7E65953A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F4285" w14:textId="40351E11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7A2C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BE064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C362C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6E14B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DD3A2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CE271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7D4CD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BAED1" w14:textId="77777777" w:rsidR="00E014A6" w:rsidRPr="00E014A6" w:rsidRDefault="00E014A6" w:rsidP="00E014A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014A6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</w:tbl>
    <w:p w14:paraId="1A84B86B" w14:textId="77777777" w:rsidR="00280901" w:rsidRDefault="00280901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6F2989CC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180484B6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1792AFE1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416E1344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2BF7CF9F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515B9EB5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4D372745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575E47B9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425CF80F" w14:textId="77777777" w:rsidR="00E014A6" w:rsidRDefault="00E014A6" w:rsidP="00280901">
      <w:pPr>
        <w:pStyle w:val="BodyText"/>
        <w:spacing w:before="8" w:line="480" w:lineRule="auto"/>
        <w:ind w:left="720"/>
        <w:rPr>
          <w:lang w:val="en-US"/>
        </w:rPr>
      </w:pPr>
    </w:p>
    <w:p w14:paraId="73273823" w14:textId="594B1E2E" w:rsidR="00E014A6" w:rsidRDefault="00E014A6">
      <w:pPr>
        <w:pStyle w:val="BodyText"/>
        <w:numPr>
          <w:ilvl w:val="0"/>
          <w:numId w:val="62"/>
        </w:numPr>
        <w:spacing w:before="8" w:line="480" w:lineRule="auto"/>
        <w:rPr>
          <w:lang w:val="en-US"/>
        </w:rPr>
      </w:pPr>
      <w:proofErr w:type="spellStart"/>
      <w:r>
        <w:rPr>
          <w:lang w:val="en-US"/>
        </w:rPr>
        <w:lastRenderedPageBreak/>
        <w:t>Kemamp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rja</w:t>
      </w:r>
      <w:proofErr w:type="spellEnd"/>
    </w:p>
    <w:tbl>
      <w:tblPr>
        <w:tblW w:w="6679" w:type="dxa"/>
        <w:tblInd w:w="846" w:type="dxa"/>
        <w:tblLook w:val="04A0" w:firstRow="1" w:lastRow="0" w:firstColumn="1" w:lastColumn="0" w:noHBand="0" w:noVBand="1"/>
      </w:tblPr>
      <w:tblGrid>
        <w:gridCol w:w="709"/>
        <w:gridCol w:w="850"/>
        <w:gridCol w:w="709"/>
        <w:gridCol w:w="850"/>
        <w:gridCol w:w="709"/>
        <w:gridCol w:w="868"/>
        <w:gridCol w:w="850"/>
        <w:gridCol w:w="1134"/>
      </w:tblGrid>
      <w:tr w:rsidR="00D976AC" w:rsidRPr="00D976AC" w14:paraId="2A09A528" w14:textId="77777777" w:rsidTr="00B85E50">
        <w:trPr>
          <w:trHeight w:val="290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14:paraId="0C49AF6E" w14:textId="5CD21C5D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4836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92E82DD" w14:textId="614B88A6" w:rsidR="00D976AC" w:rsidRPr="00D976AC" w:rsidRDefault="006E4D60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D976AC"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mampuan</w:t>
            </w:r>
            <w:proofErr w:type="spellEnd"/>
            <w:r w:rsidR="00D976AC"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D976AC"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F45E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D976AC" w:rsidRPr="00D976AC" w14:paraId="0B08832F" w14:textId="77777777" w:rsidTr="00B85E50">
        <w:trPr>
          <w:trHeight w:val="290"/>
        </w:trPr>
        <w:tc>
          <w:tcPr>
            <w:tcW w:w="70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</w:tcPr>
          <w:p w14:paraId="684602C5" w14:textId="6A80733F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1BB22" w14:textId="1E6E13F3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4EBC1" w14:textId="029C5CA4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5343D" w14:textId="1B8DF2CB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1DC01" w14:textId="0B206C6E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F605" w14:textId="3CD53AE5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7E79F" w14:textId="5CE82974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D9561" w14:textId="77777777" w:rsidR="00D976AC" w:rsidRPr="00D976AC" w:rsidRDefault="00D976AC" w:rsidP="00D976AC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D976AC" w:rsidRPr="00D976AC" w14:paraId="406FEF6E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3A3A5E" w14:textId="775B6F9B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D467D" w14:textId="60E527F1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60DE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FAD8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2169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9C8A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32C5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913F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D976AC" w:rsidRPr="00D976AC" w14:paraId="3684089A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7DBE67" w14:textId="09D59036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11CBD" w14:textId="1EDDFE9E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846F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7567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BBEF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9A6A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B32D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ABB6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</w:tr>
      <w:tr w:rsidR="00D976AC" w:rsidRPr="00D976AC" w14:paraId="4B285E4E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2DD46B" w14:textId="610A27AE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ADFE8" w14:textId="03FE4871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C773D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71C3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2CF5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8F03C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4E71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3420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</w:tr>
      <w:tr w:rsidR="00D976AC" w:rsidRPr="00D976AC" w14:paraId="5A2E4106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55D570" w14:textId="5DA123AA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6C1C8" w14:textId="723ADDA4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501A2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C4D82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6742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1F22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385A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C30F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D976AC" w:rsidRPr="00D976AC" w14:paraId="40F1D89D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84E47E" w14:textId="09E2085A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7B38" w14:textId="12EA0314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0DD5F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9710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232E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85A9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8C21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B387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D976AC" w:rsidRPr="00D976AC" w14:paraId="698D8903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FBE406" w14:textId="3F672522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FDF78" w14:textId="233E818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CCFA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79B2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709D2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0860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33C2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43B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</w:tr>
      <w:tr w:rsidR="00D976AC" w:rsidRPr="00D976AC" w14:paraId="243473AB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F4CB8C" w14:textId="73086B48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E2781" w14:textId="6D6774B2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E83E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6776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F7F6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6DD8F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E77FC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DF1DD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</w:tr>
      <w:tr w:rsidR="00D976AC" w:rsidRPr="00D976AC" w14:paraId="6D3EC08B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5B12F1" w14:textId="25089282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62C6F" w14:textId="2E318F81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3527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FD5F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0D8D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BCE6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B247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275D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D976AC" w:rsidRPr="00D976AC" w14:paraId="69A196D3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606ABD" w14:textId="54E947B0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D8ABC" w14:textId="46F2818A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01A0C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430B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D23E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7763D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FDEC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218E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</w:tr>
      <w:tr w:rsidR="00D976AC" w:rsidRPr="00D976AC" w14:paraId="11246411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0482F6" w14:textId="291DB056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41F19" w14:textId="6DEBCC2B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A0B5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24C8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F49F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5379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156F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14E4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</w:tr>
      <w:tr w:rsidR="00D976AC" w:rsidRPr="00D976AC" w14:paraId="45C1F46A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AD7424" w14:textId="46B44773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FA017" w14:textId="6A20DC39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D69E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36FD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6978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FB24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7AD1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7BD32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</w:tr>
      <w:tr w:rsidR="00D976AC" w:rsidRPr="00D976AC" w14:paraId="7E4C8C6E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7AA0DC" w14:textId="0268D09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A6AC3" w14:textId="5E4D3F1A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E960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E668D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1318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5B6B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FB74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8BC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</w:tr>
      <w:tr w:rsidR="00D976AC" w:rsidRPr="00D976AC" w14:paraId="15C81BB1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2B0146" w14:textId="2B032566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45AEF" w14:textId="7F79FEA5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1702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815CD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95C1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E0F7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3CB1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2948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</w:tr>
      <w:tr w:rsidR="00D976AC" w:rsidRPr="00D976AC" w14:paraId="26C4A4E3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3EF07" w14:textId="53F4511F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B0E79" w14:textId="3ADC7B53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7022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9CBCF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CAEE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E7A3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3162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49F6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</w:tr>
      <w:tr w:rsidR="00D976AC" w:rsidRPr="00D976AC" w14:paraId="55D0AC1C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A38ED8" w14:textId="441B7541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66A36" w14:textId="75A5AB25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579F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535ED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2913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A268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4D553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8812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</w:tr>
      <w:tr w:rsidR="00D976AC" w:rsidRPr="00D976AC" w14:paraId="18B2F17F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60E411" w14:textId="53FB0ADA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78550" w14:textId="70ABDD9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2316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EAA2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2F45C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544D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FAB2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5BAF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</w:tr>
      <w:tr w:rsidR="00D976AC" w:rsidRPr="00D976AC" w14:paraId="531528F9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EC2E46" w14:textId="7784E4F1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76589" w14:textId="7C1A1D8A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F0EC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722F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43D02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55E2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AC62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FBB6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</w:tr>
      <w:tr w:rsidR="00D976AC" w:rsidRPr="00D976AC" w14:paraId="012BFA16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0E305E" w14:textId="52CFAF54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1A807" w14:textId="4FB7DFB6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8110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0FB9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10B2E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69B16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85762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D33E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</w:tr>
      <w:tr w:rsidR="00D976AC" w:rsidRPr="00D976AC" w14:paraId="07E74B9D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C3EAAB" w14:textId="26E4CD15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5CC14" w14:textId="27626B8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2C394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5DF7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AC08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8F541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57BE8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F3D15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</w:tr>
      <w:tr w:rsidR="00D976AC" w:rsidRPr="00D976AC" w14:paraId="2C797714" w14:textId="77777777" w:rsidTr="00B85E50">
        <w:trPr>
          <w:trHeight w:val="290"/>
        </w:trPr>
        <w:tc>
          <w:tcPr>
            <w:tcW w:w="7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8602C4" w14:textId="3511A46F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C789C" w14:textId="480E66AE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BE9D0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5B50B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F30BA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D1F39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38467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B542F" w14:textId="77777777" w:rsidR="00D976AC" w:rsidRPr="00D976AC" w:rsidRDefault="00D976AC" w:rsidP="00D976A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D976AC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</w:tr>
    </w:tbl>
    <w:p w14:paraId="52F30346" w14:textId="77777777" w:rsidR="00E014A6" w:rsidRDefault="00E014A6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62298718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586CC4AB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24F37FC4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41B3DE62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0C2F63C3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1E6D97AB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1DFF7439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4BF8EDF4" w14:textId="77777777" w:rsidR="00D976AC" w:rsidRDefault="00D976AC" w:rsidP="00E014A6">
      <w:pPr>
        <w:pStyle w:val="BodyText"/>
        <w:spacing w:before="8" w:line="480" w:lineRule="auto"/>
        <w:ind w:left="720"/>
        <w:rPr>
          <w:lang w:val="en-US"/>
        </w:rPr>
      </w:pPr>
    </w:p>
    <w:p w14:paraId="388EE338" w14:textId="72C5BF2F" w:rsidR="00B1103A" w:rsidRDefault="00B1103A" w:rsidP="006E4D60">
      <w:pPr>
        <w:pStyle w:val="BodyText"/>
        <w:spacing w:before="8" w:line="480" w:lineRule="auto"/>
        <w:rPr>
          <w:lang w:val="en-US"/>
        </w:rPr>
      </w:pPr>
    </w:p>
    <w:p w14:paraId="5FFDABF1" w14:textId="7132795F" w:rsidR="005B0EF8" w:rsidRDefault="00B11C98" w:rsidP="00C76FC8">
      <w:pPr>
        <w:pStyle w:val="BodyText"/>
        <w:spacing w:before="8" w:line="480" w:lineRule="auto"/>
        <w:jc w:val="center"/>
        <w:rPr>
          <w:b/>
          <w:bCs/>
          <w:lang w:val="en-US"/>
        </w:rPr>
      </w:pPr>
      <w:r>
        <w:rPr>
          <w:b/>
          <w:bCs/>
          <w:lang w:val="en-US"/>
        </w:rPr>
        <w:lastRenderedPageBreak/>
        <w:t xml:space="preserve">Hasil </w:t>
      </w:r>
      <w:r w:rsidR="005B0EF8" w:rsidRPr="00B11C98">
        <w:rPr>
          <w:b/>
          <w:bCs/>
          <w:lang w:val="en-US"/>
        </w:rPr>
        <w:t xml:space="preserve">Uji </w:t>
      </w:r>
      <w:proofErr w:type="spellStart"/>
      <w:r w:rsidR="005B0EF8" w:rsidRPr="00B11C98">
        <w:rPr>
          <w:b/>
          <w:bCs/>
          <w:lang w:val="en-US"/>
        </w:rPr>
        <w:t>Validitas</w:t>
      </w:r>
      <w:proofErr w:type="spellEnd"/>
    </w:p>
    <w:p w14:paraId="0A19761E" w14:textId="751C5EAE" w:rsidR="008921F3" w:rsidRPr="006E5737" w:rsidRDefault="00D976AC">
      <w:pPr>
        <w:pStyle w:val="BodyText"/>
        <w:numPr>
          <w:ilvl w:val="0"/>
          <w:numId w:val="63"/>
        </w:numPr>
        <w:spacing w:before="8" w:line="480" w:lineRule="auto"/>
        <w:rPr>
          <w:lang w:val="en-US"/>
        </w:rPr>
      </w:pPr>
      <w:r>
        <w:rPr>
          <w:lang w:val="en-US"/>
        </w:rPr>
        <w:t xml:space="preserve">Kinerja </w:t>
      </w:r>
      <w:proofErr w:type="spellStart"/>
      <w:r>
        <w:rPr>
          <w:lang w:val="en-US"/>
        </w:rPr>
        <w:t>Karyawan</w:t>
      </w:r>
      <w:proofErr w:type="spellEnd"/>
    </w:p>
    <w:tbl>
      <w:tblPr>
        <w:tblW w:w="613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45"/>
        <w:gridCol w:w="2352"/>
        <w:gridCol w:w="1736"/>
      </w:tblGrid>
      <w:tr w:rsidR="006E5737" w:rsidRPr="008921F3" w14:paraId="5AF02EBE" w14:textId="77777777" w:rsidTr="007342CA">
        <w:trPr>
          <w:cantSplit/>
        </w:trPr>
        <w:tc>
          <w:tcPr>
            <w:tcW w:w="613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89F7BBD" w14:textId="1B25417D" w:rsidR="006E5737" w:rsidRPr="008921F3" w:rsidRDefault="006E5737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  <w:p w14:paraId="296D234E" w14:textId="700E88B5" w:rsidR="006E5737" w:rsidRPr="007342CA" w:rsidRDefault="006E5737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b/>
                <w:bCs/>
                <w:color w:val="264A60"/>
                <w:sz w:val="18"/>
                <w:szCs w:val="18"/>
              </w:rPr>
            </w:pPr>
            <w:r w:rsidRPr="007342CA">
              <w:rPr>
                <w:rFonts w:ascii="Arial" w:hAnsi="Arial" w:cs="Arial"/>
                <w:b/>
                <w:bCs/>
              </w:rPr>
              <w:t>Correlations</w:t>
            </w:r>
          </w:p>
        </w:tc>
      </w:tr>
      <w:tr w:rsidR="008921F3" w:rsidRPr="008921F3" w14:paraId="13307424" w14:textId="77777777" w:rsidTr="006E5737">
        <w:trPr>
          <w:cantSplit/>
        </w:trPr>
        <w:tc>
          <w:tcPr>
            <w:tcW w:w="43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460F242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736" w:type="dxa"/>
            <w:tcBorders>
              <w:top w:val="nil"/>
              <w:left w:val="single" w:sz="8" w:space="0" w:color="E0E0E0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052C6522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INERJA</w:t>
            </w:r>
          </w:p>
        </w:tc>
      </w:tr>
      <w:tr w:rsidR="008921F3" w:rsidRPr="008921F3" w14:paraId="2AB564AA" w14:textId="77777777" w:rsidTr="006E5737">
        <w:trPr>
          <w:cantSplit/>
        </w:trPr>
        <w:tc>
          <w:tcPr>
            <w:tcW w:w="20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0E0E0"/>
          </w:tcPr>
          <w:p w14:paraId="44E431B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1</w:t>
            </w: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153180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4" w:space="0" w:color="auto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C649BAF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37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921F3" w:rsidRPr="008921F3" w14:paraId="2523CF23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BE38A4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3D7CD2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93D063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8921F3" w:rsidRPr="008921F3" w14:paraId="2D8C67EA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9CE27D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4DA35F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6E4AB4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1DEEE6E2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E7B45A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2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A2C537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088DF6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28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1C0FBFBD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11C20A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F1C8C2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186665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17</w:t>
            </w:r>
          </w:p>
        </w:tc>
      </w:tr>
      <w:tr w:rsidR="008921F3" w:rsidRPr="008921F3" w14:paraId="44405C90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3B83B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D39B2F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FF5656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0EF6EA3E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2BDDF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3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1EF753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A16924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34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79205A33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184F95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5DFD2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891B6D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15</w:t>
            </w:r>
          </w:p>
        </w:tc>
      </w:tr>
      <w:tr w:rsidR="008921F3" w:rsidRPr="008921F3" w14:paraId="5D94976D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9315FA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2F265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6E6569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1B822263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820FC2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4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A3532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167F07F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43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670192ED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A6DF92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FCD23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0B77D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13</w:t>
            </w:r>
          </w:p>
        </w:tc>
      </w:tr>
      <w:tr w:rsidR="008921F3" w:rsidRPr="008921F3" w14:paraId="4607ECEA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26E78C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1CF6C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F9FF1B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288E16CA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918B02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5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32A147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ACB45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91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921F3" w:rsidRPr="008921F3" w14:paraId="6DAEC201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0CFFE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3C2F7F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745D95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6</w:t>
            </w:r>
          </w:p>
        </w:tc>
      </w:tr>
      <w:tr w:rsidR="008921F3" w:rsidRPr="008921F3" w14:paraId="3A0EB38C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455887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060161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2AB8B5F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4BB67E42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0ADB6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6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8FB437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6CC6E7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21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55A31D22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316783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00E2EA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19FAC5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19</w:t>
            </w:r>
          </w:p>
        </w:tc>
      </w:tr>
      <w:tr w:rsidR="008921F3" w:rsidRPr="008921F3" w14:paraId="1C20FBB8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DA17C8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733962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28C518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7D0DEACF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8657A7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7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818F38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9E5B99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75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40BD2207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9F60B4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F1C457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BB458B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34</w:t>
            </w:r>
          </w:p>
        </w:tc>
      </w:tr>
      <w:tr w:rsidR="008921F3" w:rsidRPr="008921F3" w14:paraId="6D0A54C6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2CF387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2B50EF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C448E0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738DF0F5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06317D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8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97040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FD1ED6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76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921F3" w:rsidRPr="008921F3" w14:paraId="4BBBB08A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761C95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74C18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F8F68F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921F3" w:rsidRPr="008921F3" w14:paraId="5841D127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A708DE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01973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ADCEB7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615FB9C3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001A35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09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9E499E7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EECE6D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70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921F3" w:rsidRPr="008921F3" w14:paraId="4A8FBE0D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06665F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361FBA2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228995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8921F3" w:rsidRPr="008921F3" w14:paraId="5808C17D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77AE6F2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0FA8CD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B84930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7C26997E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F3CBB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10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DB66F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21EA18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31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921F3" w:rsidRPr="008921F3" w14:paraId="33FC7D3A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DB697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F6ABDD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C84214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3</w:t>
            </w:r>
          </w:p>
        </w:tc>
      </w:tr>
      <w:tr w:rsidR="008921F3" w:rsidRPr="008921F3" w14:paraId="01D5E876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85CDFE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E0685D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66D800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52E5F9E5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643AEC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11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945C0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CC09377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49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2B00AF6B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BB0B2D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4C9A41F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FF166C7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12</w:t>
            </w:r>
          </w:p>
        </w:tc>
      </w:tr>
      <w:tr w:rsidR="008921F3" w:rsidRPr="008921F3" w14:paraId="1C4983A5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4566E84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2DAA53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B4EE23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4B5CC1C8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4C09D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12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F21453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63E33F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09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8921F3" w:rsidRPr="008921F3" w14:paraId="3ED88FFC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082E5E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BABD5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AF407B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22</w:t>
            </w:r>
          </w:p>
        </w:tc>
      </w:tr>
      <w:tr w:rsidR="008921F3" w:rsidRPr="008921F3" w14:paraId="325BA447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518793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EFBF9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E843E6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1EAAE10E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0BA192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_13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E62B89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9D655E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21</w:t>
            </w: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8921F3" w:rsidRPr="008921F3" w14:paraId="794F0DBA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C8890E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E2BDE5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86C99A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4</w:t>
            </w:r>
          </w:p>
        </w:tc>
      </w:tr>
      <w:tr w:rsidR="008921F3" w:rsidRPr="008921F3" w14:paraId="794222B4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8CEA12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09A73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030553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8921F3" w:rsidRPr="008921F3" w14:paraId="34020DAB" w14:textId="77777777" w:rsidTr="008921F3">
        <w:trPr>
          <w:cantSplit/>
        </w:trPr>
        <w:tc>
          <w:tcPr>
            <w:tcW w:w="2045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93A39AA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INERJA</w:t>
            </w: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9C32CB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40AF91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8921F3" w:rsidRPr="008921F3" w14:paraId="6FB2968A" w14:textId="77777777" w:rsidTr="008921F3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DD322B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7E7151B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14ADEEE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8921F3" w:rsidRPr="008921F3" w14:paraId="5808FC09" w14:textId="77777777" w:rsidTr="006E5737">
        <w:trPr>
          <w:cantSplit/>
        </w:trPr>
        <w:tc>
          <w:tcPr>
            <w:tcW w:w="2045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14613AF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3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86DFB9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B370008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6E5737" w:rsidRPr="008921F3" w14:paraId="7B0A4FA4" w14:textId="77777777" w:rsidTr="006E5737">
        <w:trPr>
          <w:cantSplit/>
        </w:trPr>
        <w:tc>
          <w:tcPr>
            <w:tcW w:w="6133" w:type="dxa"/>
            <w:gridSpan w:val="3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auto"/>
            <w:vAlign w:val="center"/>
          </w:tcPr>
          <w:tbl>
            <w:tblPr>
              <w:tblW w:w="6112" w:type="dxa"/>
              <w:tblLayout w:type="fixed"/>
              <w:tblLook w:val="04A0" w:firstRow="1" w:lastRow="0" w:firstColumn="1" w:lastColumn="0" w:noHBand="0" w:noVBand="1"/>
            </w:tblPr>
            <w:tblGrid>
              <w:gridCol w:w="6112"/>
            </w:tblGrid>
            <w:tr w:rsidR="006E5737" w:rsidRPr="006E5737" w14:paraId="2ACBD6C2" w14:textId="77777777" w:rsidTr="006E5737">
              <w:trPr>
                <w:trHeight w:val="321"/>
              </w:trPr>
              <w:tc>
                <w:tcPr>
                  <w:tcW w:w="611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AC53695" w14:textId="77777777" w:rsidR="006E5737" w:rsidRPr="006E5737" w:rsidRDefault="006E5737" w:rsidP="006E5737">
                  <w:pPr>
                    <w:spacing w:after="0" w:line="240" w:lineRule="auto"/>
                    <w:rPr>
                      <w:rFonts w:ascii="Arial" w:eastAsia="Times New Roman" w:hAnsi="Arial" w:cs="Arial"/>
                      <w:sz w:val="18"/>
                      <w:szCs w:val="18"/>
                    </w:rPr>
                  </w:pPr>
                  <w:r w:rsidRPr="006E5737">
                    <w:rPr>
                      <w:rFonts w:ascii="Arial" w:eastAsia="Times New Roman" w:hAnsi="Arial" w:cs="Arial"/>
                      <w:sz w:val="18"/>
                      <w:szCs w:val="18"/>
                    </w:rPr>
                    <w:t>*. Correlation is significant at the 0.05 level (2-tailed).</w:t>
                  </w:r>
                </w:p>
              </w:tc>
            </w:tr>
            <w:tr w:rsidR="006E5737" w:rsidRPr="006E5737" w14:paraId="73143AB7" w14:textId="77777777" w:rsidTr="006E5737">
              <w:trPr>
                <w:trHeight w:val="321"/>
              </w:trPr>
              <w:tc>
                <w:tcPr>
                  <w:tcW w:w="611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hideMark/>
                </w:tcPr>
                <w:p w14:paraId="68FAA837" w14:textId="78F29170" w:rsidR="006E5737" w:rsidRPr="006E5737" w:rsidRDefault="006E5737" w:rsidP="006E5737">
                  <w:pPr>
                    <w:spacing w:after="0" w:line="240" w:lineRule="auto"/>
                    <w:rPr>
                      <w:rFonts w:ascii="Arial" w:eastAsia="Times New Roman" w:hAnsi="Arial" w:cs="Arial"/>
                      <w:sz w:val="18"/>
                      <w:szCs w:val="18"/>
                    </w:rPr>
                  </w:pPr>
                  <w:r w:rsidRPr="006E5737">
                    <w:rPr>
                      <w:rFonts w:ascii="Arial" w:eastAsia="Times New Roman" w:hAnsi="Arial" w:cs="Arial"/>
                      <w:sz w:val="18"/>
                      <w:szCs w:val="18"/>
                    </w:rPr>
                    <w:t>**. Correlation is significant at the 0.01 level (2-tailed).</w:t>
                  </w:r>
                </w:p>
              </w:tc>
            </w:tr>
          </w:tbl>
          <w:p w14:paraId="0CCBA1C9" w14:textId="77777777" w:rsidR="006E5737" w:rsidRPr="006E5737" w:rsidRDefault="006E5737" w:rsidP="006E573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sz w:val="18"/>
                <w:szCs w:val="18"/>
              </w:rPr>
            </w:pPr>
          </w:p>
        </w:tc>
      </w:tr>
    </w:tbl>
    <w:p w14:paraId="17681808" w14:textId="77777777" w:rsidR="00FA241E" w:rsidRDefault="00FA241E" w:rsidP="008921F3">
      <w:pPr>
        <w:pStyle w:val="BodyText"/>
        <w:spacing w:before="8" w:line="480" w:lineRule="auto"/>
        <w:rPr>
          <w:lang w:val="en-US"/>
        </w:rPr>
      </w:pPr>
    </w:p>
    <w:p w14:paraId="4045FA8D" w14:textId="0B628A93" w:rsidR="007342CA" w:rsidRPr="007342CA" w:rsidRDefault="00D976AC">
      <w:pPr>
        <w:pStyle w:val="BodyText"/>
        <w:numPr>
          <w:ilvl w:val="0"/>
          <w:numId w:val="63"/>
        </w:numPr>
        <w:spacing w:before="8" w:line="480" w:lineRule="auto"/>
        <w:rPr>
          <w:lang w:val="en-US"/>
        </w:rPr>
      </w:pPr>
      <w:proofErr w:type="spellStart"/>
      <w:r>
        <w:rPr>
          <w:lang w:val="en-US"/>
        </w:rPr>
        <w:t>Karakterist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ividu</w:t>
      </w:r>
      <w:proofErr w:type="spellEnd"/>
    </w:p>
    <w:tbl>
      <w:tblPr>
        <w:tblW w:w="751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80"/>
        <w:gridCol w:w="2342"/>
        <w:gridCol w:w="2291"/>
      </w:tblGrid>
      <w:tr w:rsidR="007342CA" w:rsidRPr="007342CA" w14:paraId="2771D8E4" w14:textId="0B3441D7" w:rsidTr="007342CA">
        <w:trPr>
          <w:gridAfter w:val="1"/>
          <w:wAfter w:w="2291" w:type="dxa"/>
          <w:cantSplit/>
        </w:trPr>
        <w:tc>
          <w:tcPr>
            <w:tcW w:w="52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7A9C83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</w:rPr>
            </w:pPr>
            <w:r w:rsidRPr="007342CA">
              <w:rPr>
                <w:rFonts w:ascii="Arial" w:eastAsiaTheme="minorHAnsi" w:hAnsi="Arial" w:cs="Arial"/>
                <w:b/>
                <w:bCs/>
                <w:color w:val="010205"/>
              </w:rPr>
              <w:t>Correlations</w:t>
            </w:r>
          </w:p>
        </w:tc>
      </w:tr>
      <w:tr w:rsidR="007342CA" w:rsidRPr="007342CA" w14:paraId="38FE3D00" w14:textId="77777777" w:rsidTr="007342CA">
        <w:trPr>
          <w:cantSplit/>
        </w:trPr>
        <w:tc>
          <w:tcPr>
            <w:tcW w:w="5222" w:type="dxa"/>
            <w:gridSpan w:val="2"/>
            <w:tcBorders>
              <w:top w:val="nil"/>
              <w:left w:val="nil"/>
              <w:bottom w:val="single" w:sz="8" w:space="0" w:color="152935"/>
              <w:right w:val="single" w:sz="4" w:space="0" w:color="auto"/>
            </w:tcBorders>
            <w:shd w:val="clear" w:color="auto" w:fill="FFFFFF"/>
            <w:vAlign w:val="bottom"/>
          </w:tcPr>
          <w:p w14:paraId="559A7B8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291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9ABA5A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ARAKTERISTIK_INDIVIDU</w:t>
            </w:r>
          </w:p>
        </w:tc>
      </w:tr>
      <w:tr w:rsidR="007342CA" w:rsidRPr="007342CA" w14:paraId="7A7BF7DF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C76FA3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1</w:t>
            </w:r>
          </w:p>
        </w:tc>
        <w:tc>
          <w:tcPr>
            <w:tcW w:w="234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B6A32A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5E660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903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62B79CB9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0E1191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8CEB5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5B598E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42F220EC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90457F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B0B5F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C4BCC8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28769E6E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DE5DB5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2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61BAD9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EBBB2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48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6F819C62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9A8B9B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E913C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9C7C29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17FD0B83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A5940E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D1BCDF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9A69DB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72DDB1F1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AF638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3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89073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1E9D6A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70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7342CA" w:rsidRPr="007342CA" w14:paraId="7C9295D8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00577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E29812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DDB993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36</w:t>
            </w:r>
          </w:p>
        </w:tc>
      </w:tr>
      <w:tr w:rsidR="007342CA" w:rsidRPr="007342CA" w14:paraId="4E9B9F48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E8B73C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6E4AFB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5562E94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10FF2E06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33A753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4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4B03DB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8BF612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71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7342CA" w:rsidRPr="007342CA" w14:paraId="1F511371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9564A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6428D7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7E60B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36</w:t>
            </w:r>
          </w:p>
        </w:tc>
      </w:tr>
      <w:tr w:rsidR="007342CA" w:rsidRPr="007342CA" w14:paraId="17EF731D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4638A0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9B3F0C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D2678A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7218A5AE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81FEE3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5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C025CD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DA8718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09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3A8C9C02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698E97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4056D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018980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04AE56D3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F49C84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C96081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0A233B8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72A40D2E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458E6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6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A74F6A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FAA484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65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7342CA" w:rsidRPr="007342CA" w14:paraId="142720E3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A9A96D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79AB7E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6541E9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39</w:t>
            </w:r>
          </w:p>
        </w:tc>
      </w:tr>
      <w:tr w:rsidR="007342CA" w:rsidRPr="007342CA" w14:paraId="21B5B60D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C25729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3AADC3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72641C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47FF3E0B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315CCE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lastRenderedPageBreak/>
              <w:t>KARAKTERISTIK_INDIVIDU_07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6621B3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1D15D9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74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6CFBD6B9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5FC18F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355B36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27A683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4B0FF304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469568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828E19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9C80FB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66FA10FC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DEAACE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8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F7181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6F959E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903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67742C44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26A843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B5FF93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E2D35C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1756FFD7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D30FE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216240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03333C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4F32A591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FA18FB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09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12D9D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D4AF1F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02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5A4FB292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506950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8FEFD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FDE32C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7342CA" w:rsidRPr="007342CA" w14:paraId="4C7E54EC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826B8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C64B1E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57F376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7DB29516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58CB30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10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1BD16D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5BE398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50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77AC4154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70E560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C07B0F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CA9C30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7D9B2920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653268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EFA025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86CB65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2F008252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485997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_11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5CAF1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504AA2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96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7212846A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19449B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0DC1D8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EB432E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1</w:t>
            </w:r>
          </w:p>
        </w:tc>
      </w:tr>
      <w:tr w:rsidR="007342CA" w:rsidRPr="007342CA" w14:paraId="77180D1B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B6EB9F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1E0078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74FAFC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3F1E0376" w14:textId="77777777" w:rsidTr="007342CA">
        <w:trPr>
          <w:cantSplit/>
        </w:trPr>
        <w:tc>
          <w:tcPr>
            <w:tcW w:w="2880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A844946" w14:textId="77777777" w:rsid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ARAKTERISTIK_</w:t>
            </w:r>
          </w:p>
          <w:p w14:paraId="70BBC981" w14:textId="360EA2B2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INDIVIDU</w:t>
            </w: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F2E4E1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731733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7342CA" w:rsidRPr="007342CA" w14:paraId="63029B18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D7790B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F7CE4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0C1A2B7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7342CA" w:rsidRPr="007342CA" w14:paraId="2CB7E622" w14:textId="77777777" w:rsidTr="007342CA">
        <w:trPr>
          <w:cantSplit/>
        </w:trPr>
        <w:tc>
          <w:tcPr>
            <w:tcW w:w="2880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604D54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34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2765A9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29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6D60CD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6163E1CE" w14:textId="77777777" w:rsidTr="007342CA">
        <w:trPr>
          <w:cantSplit/>
        </w:trPr>
        <w:tc>
          <w:tcPr>
            <w:tcW w:w="7513" w:type="dxa"/>
            <w:gridSpan w:val="3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  <w:vAlign w:val="center"/>
          </w:tcPr>
          <w:tbl>
            <w:tblPr>
              <w:tblW w:w="25960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25960"/>
            </w:tblGrid>
            <w:tr w:rsidR="007342CA" w:rsidRPr="007342CA" w14:paraId="41D89D01" w14:textId="77777777" w:rsidTr="00606B1C">
              <w:trPr>
                <w:cantSplit/>
              </w:trPr>
              <w:tc>
                <w:tcPr>
                  <w:tcW w:w="2595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46443601" w14:textId="77777777" w:rsidR="007342CA" w:rsidRPr="007342CA" w:rsidRDefault="007342CA" w:rsidP="007342CA">
                  <w:pPr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eastAsiaTheme="minorHAnsi" w:hAnsi="Arial" w:cs="Arial"/>
                      <w:color w:val="010205"/>
                      <w:sz w:val="18"/>
                      <w:szCs w:val="18"/>
                    </w:rPr>
                  </w:pPr>
                  <w:r w:rsidRPr="007342CA">
                    <w:rPr>
                      <w:rFonts w:ascii="Arial" w:eastAsiaTheme="minorHAnsi" w:hAnsi="Arial" w:cs="Arial"/>
                      <w:color w:val="010205"/>
                      <w:sz w:val="18"/>
                      <w:szCs w:val="18"/>
                    </w:rPr>
                    <w:t>**. Correlation is significant at the 0.01 level (2-tailed).</w:t>
                  </w:r>
                </w:p>
              </w:tc>
            </w:tr>
            <w:tr w:rsidR="007342CA" w:rsidRPr="007342CA" w14:paraId="1E1A8974" w14:textId="77777777" w:rsidTr="00606B1C">
              <w:trPr>
                <w:cantSplit/>
              </w:trPr>
              <w:tc>
                <w:tcPr>
                  <w:tcW w:w="2595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</w:tcPr>
                <w:p w14:paraId="2E0C04A2" w14:textId="77777777" w:rsidR="007342CA" w:rsidRPr="007342CA" w:rsidRDefault="007342CA" w:rsidP="007342CA">
                  <w:pPr>
                    <w:autoSpaceDE w:val="0"/>
                    <w:autoSpaceDN w:val="0"/>
                    <w:adjustRightInd w:val="0"/>
                    <w:spacing w:after="0" w:line="320" w:lineRule="atLeast"/>
                    <w:ind w:left="60" w:right="60"/>
                    <w:rPr>
                      <w:rFonts w:ascii="Arial" w:eastAsiaTheme="minorHAnsi" w:hAnsi="Arial" w:cs="Arial"/>
                      <w:color w:val="010205"/>
                      <w:sz w:val="18"/>
                      <w:szCs w:val="18"/>
                    </w:rPr>
                  </w:pPr>
                  <w:r w:rsidRPr="007342CA">
                    <w:rPr>
                      <w:rFonts w:ascii="Arial" w:eastAsiaTheme="minorHAnsi" w:hAnsi="Arial" w:cs="Arial"/>
                      <w:color w:val="010205"/>
                      <w:sz w:val="18"/>
                      <w:szCs w:val="18"/>
                    </w:rPr>
                    <w:t>*. Correlation is significant at the 0.05 level (2-tailed).</w:t>
                  </w:r>
                </w:p>
              </w:tc>
            </w:tr>
          </w:tbl>
          <w:p w14:paraId="596DB92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</w:tr>
    </w:tbl>
    <w:p w14:paraId="3D7B9FAA" w14:textId="77777777" w:rsidR="00305F36" w:rsidRPr="007342CA" w:rsidRDefault="00305F36" w:rsidP="007342CA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C7D7637" w14:textId="7E249CD5" w:rsidR="00165755" w:rsidRDefault="00FA241E">
      <w:pPr>
        <w:pStyle w:val="ListParagraph"/>
        <w:numPr>
          <w:ilvl w:val="0"/>
          <w:numId w:val="63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proofErr w:type="spellStart"/>
      <w:r>
        <w:rPr>
          <w:rFonts w:ascii="Times New Roman" w:eastAsiaTheme="minorHAnsi" w:hAnsi="Times New Roman"/>
          <w:sz w:val="24"/>
          <w:szCs w:val="24"/>
        </w:rPr>
        <w:t>Keterampilan</w:t>
      </w:r>
      <w:proofErr w:type="spellEnd"/>
    </w:p>
    <w:p w14:paraId="1938B85C" w14:textId="77777777" w:rsidR="00165755" w:rsidRPr="00165755" w:rsidRDefault="00165755" w:rsidP="00165755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84B7A28" w14:textId="340E9526" w:rsidR="007342CA" w:rsidRPr="007342CA" w:rsidRDefault="007342CA" w:rsidP="007342CA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  <w:r w:rsidRPr="007342CA">
        <w:rPr>
          <w:rFonts w:ascii="Arial" w:eastAsiaTheme="minorHAnsi" w:hAnsi="Arial" w:cs="Arial"/>
          <w:b/>
          <w:bCs/>
          <w:color w:val="010205"/>
        </w:rPr>
        <w:t>Correlations</w:t>
      </w:r>
    </w:p>
    <w:tbl>
      <w:tblPr>
        <w:tblW w:w="200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675"/>
        <w:gridCol w:w="2274"/>
        <w:gridCol w:w="1679"/>
        <w:gridCol w:w="13432"/>
      </w:tblGrid>
      <w:tr w:rsidR="007342CA" w:rsidRPr="007342CA" w14:paraId="20B55175" w14:textId="77777777" w:rsidTr="007342CA">
        <w:trPr>
          <w:gridAfter w:val="1"/>
          <w:wAfter w:w="13432" w:type="dxa"/>
          <w:cantSplit/>
        </w:trPr>
        <w:tc>
          <w:tcPr>
            <w:tcW w:w="494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4DC322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67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4E8C40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ETERAMPILAN</w:t>
            </w:r>
          </w:p>
        </w:tc>
      </w:tr>
      <w:tr w:rsidR="007342CA" w:rsidRPr="007342CA" w14:paraId="27495EA7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6702B45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1</w:t>
            </w:r>
          </w:p>
        </w:tc>
        <w:tc>
          <w:tcPr>
            <w:tcW w:w="227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DCE633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6B560A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50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034CE61E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4C0F5D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A5579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232009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7342CA" w:rsidRPr="007342CA" w14:paraId="1A5BE530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3824B0C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29F0F7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D0094D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309F1979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274228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2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5C6DF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1AFCED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65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764BEA9C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2A10B1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733BD9C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D8945E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9</w:t>
            </w:r>
          </w:p>
        </w:tc>
      </w:tr>
      <w:tr w:rsidR="007342CA" w:rsidRPr="007342CA" w14:paraId="1A899477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974633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105C6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03B35B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755C3AB6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B1155E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3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31A1D8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77BD9B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96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7342CA" w:rsidRPr="007342CA" w14:paraId="70440B9F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45544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BEDA8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4FB1AE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26</w:t>
            </w:r>
          </w:p>
        </w:tc>
      </w:tr>
      <w:tr w:rsidR="007342CA" w:rsidRPr="007342CA" w14:paraId="7908199B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D7ECEB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4CC46E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99C377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0BBDD6AD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6CB3FA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4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E54C1C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822D7C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03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7342CA" w:rsidRPr="007342CA" w14:paraId="3E4C6ED6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CE1605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3A045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562E73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24</w:t>
            </w:r>
          </w:p>
        </w:tc>
      </w:tr>
      <w:tr w:rsidR="007342CA" w:rsidRPr="007342CA" w14:paraId="4D73CC80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544E36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ED3DFB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84C981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2E60C1B4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79270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5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8DB6A9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EF8EB1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31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715757FE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0F3EE2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9035CB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42317DE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1ECA5F94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ED79BE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08453F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8311A4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0B48C130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4C16A4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6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B1845B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39DE43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95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26ADDBFF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12812B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96222B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682100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781596B2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6DD9E5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10BEE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EB5309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46757AF1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F43314F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7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FC78D4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E17E9E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60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7342CA" w:rsidRPr="007342CA" w14:paraId="4C9824BA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3FA4D9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7F4BC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CF70C1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7342CA" w:rsidRPr="007342CA" w14:paraId="70F4D269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3C5C0E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485FC6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1D9825F4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17F10D59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38FF0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_08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9BA2C0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676002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38</w:t>
            </w: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7342CA" w:rsidRPr="007342CA" w14:paraId="4DA893F9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599CAC1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804032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BC9896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14</w:t>
            </w:r>
          </w:p>
        </w:tc>
      </w:tr>
      <w:tr w:rsidR="007342CA" w:rsidRPr="007342CA" w14:paraId="1E6D5321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7419EB5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B726B23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57A431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57DBC649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31AD72D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ETERAMPILAN</w:t>
            </w: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7BDD06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84345DB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7342CA" w:rsidRPr="007342CA" w14:paraId="511DECC7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552D5A8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5DB6086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0E183109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7342CA" w:rsidRPr="007342CA" w14:paraId="5E3E8FF8" w14:textId="77777777" w:rsidTr="007342CA">
        <w:trPr>
          <w:gridAfter w:val="1"/>
          <w:wAfter w:w="13432" w:type="dxa"/>
          <w:cantSplit/>
        </w:trPr>
        <w:tc>
          <w:tcPr>
            <w:tcW w:w="2675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4116537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27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A649712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7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A77BA9A" w14:textId="77777777" w:rsidR="007342CA" w:rsidRPr="007342CA" w:rsidRDefault="007342CA" w:rsidP="007342C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7342CA" w:rsidRPr="007342CA" w14:paraId="5842A7FA" w14:textId="77777777" w:rsidTr="007342CA">
        <w:trPr>
          <w:cantSplit/>
        </w:trPr>
        <w:tc>
          <w:tcPr>
            <w:tcW w:w="200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A2A939" w14:textId="77777777" w:rsidR="007342CA" w:rsidRPr="007342CA" w:rsidRDefault="007342CA" w:rsidP="00606B1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7342CA" w:rsidRPr="007342CA" w14:paraId="114BE43F" w14:textId="77777777" w:rsidTr="007342CA">
        <w:trPr>
          <w:cantSplit/>
        </w:trPr>
        <w:tc>
          <w:tcPr>
            <w:tcW w:w="200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330B79" w14:textId="77777777" w:rsidR="007342CA" w:rsidRPr="007342CA" w:rsidRDefault="007342CA" w:rsidP="00606B1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7342CA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14:paraId="03972940" w14:textId="77777777" w:rsidR="007342CA" w:rsidRPr="007342CA" w:rsidRDefault="007342CA" w:rsidP="007342CA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79D6D2B0" w14:textId="77777777" w:rsidR="000E3A4E" w:rsidRPr="000E3A4E" w:rsidRDefault="000E3A4E" w:rsidP="000E3A4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1701075" w14:textId="36DA5043" w:rsidR="00D976AC" w:rsidRDefault="0007052E">
      <w:pPr>
        <w:pStyle w:val="BodyText"/>
        <w:numPr>
          <w:ilvl w:val="0"/>
          <w:numId w:val="63"/>
        </w:numPr>
        <w:spacing w:before="8" w:line="480" w:lineRule="auto"/>
        <w:rPr>
          <w:lang w:val="en-US"/>
        </w:rPr>
      </w:pPr>
      <w:proofErr w:type="spellStart"/>
      <w:r>
        <w:rPr>
          <w:lang w:val="en-US"/>
        </w:rPr>
        <w:t>Kemamp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rja</w:t>
      </w:r>
      <w:proofErr w:type="spellEnd"/>
    </w:p>
    <w:p w14:paraId="1C8CF44D" w14:textId="77777777" w:rsidR="0007052E" w:rsidRPr="0007052E" w:rsidRDefault="0007052E" w:rsidP="0007052E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669D04E0" w14:textId="195FF00E" w:rsidR="00C22562" w:rsidRPr="00C22562" w:rsidRDefault="00C22562" w:rsidP="00C22562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  <w:r w:rsidRPr="007342CA">
        <w:rPr>
          <w:rFonts w:ascii="Arial" w:eastAsiaTheme="minorHAnsi" w:hAnsi="Arial" w:cs="Arial"/>
          <w:b/>
          <w:bCs/>
          <w:color w:val="010205"/>
        </w:rPr>
        <w:t>Correlations</w:t>
      </w:r>
    </w:p>
    <w:tbl>
      <w:tblPr>
        <w:tblW w:w="163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20"/>
        <w:gridCol w:w="2210"/>
        <w:gridCol w:w="2158"/>
        <w:gridCol w:w="9272"/>
      </w:tblGrid>
      <w:tr w:rsidR="00C22562" w:rsidRPr="00C22562" w14:paraId="5336F736" w14:textId="77777777" w:rsidTr="00C22562">
        <w:trPr>
          <w:gridAfter w:val="1"/>
          <w:wAfter w:w="9272" w:type="dxa"/>
          <w:cantSplit/>
        </w:trPr>
        <w:tc>
          <w:tcPr>
            <w:tcW w:w="4930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D12D9B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15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E65674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EMAMPUAN_KERJA</w:t>
            </w:r>
          </w:p>
        </w:tc>
      </w:tr>
      <w:tr w:rsidR="00C22562" w:rsidRPr="00C22562" w14:paraId="00C614A4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EB6C135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KERJA_01</w:t>
            </w:r>
          </w:p>
        </w:tc>
        <w:tc>
          <w:tcPr>
            <w:tcW w:w="221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41F125A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184DAA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06</w:t>
            </w: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22562" w:rsidRPr="00C22562" w14:paraId="0EB345CF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A12795F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C70848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BE015DA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C22562" w:rsidRPr="00C22562" w14:paraId="0677A69C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0E89C22F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5EB5073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60B7CE7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289471BA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3F752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KERJA_02</w:t>
            </w: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87F3CA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D198F20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59</w:t>
            </w: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C22562" w:rsidRPr="00C22562" w14:paraId="7B440877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1DBC1C3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A543D6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3AC7CFF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42</w:t>
            </w:r>
          </w:p>
        </w:tc>
      </w:tr>
      <w:tr w:rsidR="00C22562" w:rsidRPr="00C22562" w14:paraId="388A5C54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C05C885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04EA89EF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1392697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7A74F5ED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2F04C487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KERJA_03</w:t>
            </w: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4F449DB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743ADF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38</w:t>
            </w: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22562" w:rsidRPr="00C22562" w14:paraId="45BA32CE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0B7D34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7CF3AAF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3E14FAC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C22562" w:rsidRPr="00C22562" w14:paraId="24B3C3B2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33BE0F4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B31BB7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2F8F3A13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0C2078AF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F674082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KERJA_04</w:t>
            </w: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7228195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15B06CB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41</w:t>
            </w: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22562" w:rsidRPr="00C22562" w14:paraId="685DB9C7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4C28A5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6432C36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2EC253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2</w:t>
            </w:r>
          </w:p>
        </w:tc>
      </w:tr>
      <w:tr w:rsidR="00C22562" w:rsidRPr="00C22562" w14:paraId="34705A99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6EACE3AD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9A762A0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E47D2D7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5A1374FC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55066EA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lastRenderedPageBreak/>
              <w:t>KEMAMPUAN_KERJA_05</w:t>
            </w: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88F5DA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5048948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07</w:t>
            </w: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22562" w:rsidRPr="00C22562" w14:paraId="5BC5E947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377BBB9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0D96E99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284CD55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5</w:t>
            </w:r>
          </w:p>
        </w:tc>
      </w:tr>
      <w:tr w:rsidR="00C22562" w:rsidRPr="00C22562" w14:paraId="4C3DA92E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529339DC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51F8A6E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7302C49D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0934ABFD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4902426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KERJA_06</w:t>
            </w: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8C7A8DC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0077588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09</w:t>
            </w: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C22562" w:rsidRPr="00C22562" w14:paraId="45DB9B16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4B6CA9F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881B1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448546C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</w:tr>
      <w:tr w:rsidR="00C22562" w:rsidRPr="00C22562" w14:paraId="6077F4EE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14D96B65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73F9B158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391B1EC3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0C0A44A3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4FC4359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_KEMAMPUAN_KERJA</w:t>
            </w: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CB094F6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BBC90C1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C22562" w:rsidRPr="00C22562" w14:paraId="1190F354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0F7D2E5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E625F14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024E5148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C22562" w:rsidRPr="00C22562" w14:paraId="4B5A5DC3" w14:textId="77777777" w:rsidTr="00C22562">
        <w:trPr>
          <w:gridAfter w:val="1"/>
          <w:wAfter w:w="9272" w:type="dxa"/>
          <w:cantSplit/>
        </w:trPr>
        <w:tc>
          <w:tcPr>
            <w:tcW w:w="2720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0D38B87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21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E9C7263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15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47082E4" w14:textId="77777777" w:rsidR="00C22562" w:rsidRPr="00C22562" w:rsidRDefault="00C22562" w:rsidP="00C2256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C22562" w:rsidRPr="00C22562" w14:paraId="744608C6" w14:textId="77777777" w:rsidTr="00C22562">
        <w:trPr>
          <w:cantSplit/>
        </w:trPr>
        <w:tc>
          <w:tcPr>
            <w:tcW w:w="163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926552" w14:textId="77777777" w:rsidR="00C22562" w:rsidRPr="00C22562" w:rsidRDefault="00C22562" w:rsidP="00606B1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C22562" w:rsidRPr="00C22562" w14:paraId="47352022" w14:textId="77777777" w:rsidTr="00C22562">
        <w:trPr>
          <w:cantSplit/>
        </w:trPr>
        <w:tc>
          <w:tcPr>
            <w:tcW w:w="163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CB9C3A" w14:textId="77777777" w:rsidR="00C22562" w:rsidRPr="00C22562" w:rsidRDefault="00C22562" w:rsidP="00606B1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C22562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46F0E35B" w14:textId="77777777" w:rsidR="00C22562" w:rsidRPr="00C22562" w:rsidRDefault="00C22562" w:rsidP="00C22562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265F8F3" w14:textId="77777777" w:rsidR="0007052E" w:rsidRPr="0007052E" w:rsidRDefault="0007052E" w:rsidP="0007052E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522EC7D" w14:textId="77777777" w:rsidR="0007052E" w:rsidRDefault="0007052E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45A42A4F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52575E5E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3CD8F80E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2D1300F9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551A4997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6A649035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40FF22A1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3788A6C2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0631A9C3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4ED6B0D7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62EF6311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0064EDAA" w14:textId="77777777" w:rsidR="00B11C98" w:rsidRDefault="00B11C98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5EAF9227" w14:textId="77777777" w:rsidR="00B11C98" w:rsidRDefault="00B11C98" w:rsidP="00C22562">
      <w:pPr>
        <w:pStyle w:val="BodyText"/>
        <w:spacing w:before="8" w:line="480" w:lineRule="auto"/>
        <w:rPr>
          <w:lang w:val="en-US"/>
        </w:rPr>
      </w:pPr>
    </w:p>
    <w:p w14:paraId="5C28B897" w14:textId="77777777" w:rsidR="00165755" w:rsidRDefault="00165755" w:rsidP="00C76FC8">
      <w:pPr>
        <w:pStyle w:val="BodyText"/>
        <w:spacing w:before="8" w:line="480" w:lineRule="auto"/>
        <w:jc w:val="center"/>
        <w:rPr>
          <w:lang w:val="en-US"/>
        </w:rPr>
      </w:pPr>
    </w:p>
    <w:p w14:paraId="2087B51E" w14:textId="74D3175B" w:rsidR="00B11C98" w:rsidRDefault="0007052E" w:rsidP="00C76FC8">
      <w:pPr>
        <w:pStyle w:val="BodyText"/>
        <w:spacing w:before="8" w:line="480" w:lineRule="auto"/>
        <w:jc w:val="center"/>
        <w:rPr>
          <w:b/>
          <w:bCs/>
          <w:lang w:val="en-US"/>
        </w:rPr>
      </w:pPr>
      <w:r w:rsidRPr="0007052E">
        <w:rPr>
          <w:b/>
          <w:bCs/>
          <w:lang w:val="en-US"/>
        </w:rPr>
        <w:lastRenderedPageBreak/>
        <w:t xml:space="preserve">Hasil Uji </w:t>
      </w:r>
      <w:proofErr w:type="spellStart"/>
      <w:r w:rsidRPr="0007052E">
        <w:rPr>
          <w:b/>
          <w:bCs/>
          <w:lang w:val="en-US"/>
        </w:rPr>
        <w:t>Reliabilitas</w:t>
      </w:r>
      <w:proofErr w:type="spellEnd"/>
    </w:p>
    <w:p w14:paraId="21C54CA4" w14:textId="18C129E9" w:rsidR="0007052E" w:rsidRPr="00AE2B75" w:rsidRDefault="0007052E">
      <w:pPr>
        <w:pStyle w:val="BodyText"/>
        <w:numPr>
          <w:ilvl w:val="0"/>
          <w:numId w:val="64"/>
        </w:numPr>
        <w:spacing w:before="8" w:line="480" w:lineRule="auto"/>
        <w:rPr>
          <w:b/>
          <w:bCs/>
          <w:lang w:val="en-US"/>
        </w:rPr>
      </w:pPr>
      <w:r w:rsidRPr="00AE2B75">
        <w:rPr>
          <w:b/>
          <w:bCs/>
          <w:lang w:val="en-US"/>
        </w:rPr>
        <w:t xml:space="preserve">Kinerja </w:t>
      </w:r>
      <w:proofErr w:type="spellStart"/>
      <w:r w:rsidRPr="00AE2B75">
        <w:rPr>
          <w:b/>
          <w:bCs/>
          <w:lang w:val="en-US"/>
        </w:rPr>
        <w:t>Karyawan</w:t>
      </w:r>
      <w:proofErr w:type="spellEnd"/>
    </w:p>
    <w:tbl>
      <w:tblPr>
        <w:tblpPr w:leftFromText="180" w:rightFromText="180" w:vertAnchor="text" w:horzAnchor="page" w:tblpX="3323" w:tblpY="86"/>
        <w:tblW w:w="40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4A60D4" w:rsidRPr="004A60D4" w14:paraId="2D9A30A0" w14:textId="77777777" w:rsidTr="004A60D4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81D0D7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4A60D4">
              <w:rPr>
                <w:rFonts w:ascii="Arial" w:eastAsiaTheme="minorHAns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A60D4" w:rsidRPr="004A60D4" w14:paraId="0D93F657" w14:textId="77777777" w:rsidTr="004A60D4">
        <w:trPr>
          <w:cantSplit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F482BE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EC975E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1BD7DE7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A60D4" w:rsidRPr="004A60D4" w14:paraId="0A018434" w14:textId="77777777" w:rsidTr="004A60D4">
        <w:trPr>
          <w:cantSplit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05E1EFB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5D73F94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DAED3A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6FB83F0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4A60D4" w:rsidRPr="004A60D4" w14:paraId="694BF611" w14:textId="77777777" w:rsidTr="004A60D4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739759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60EC42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proofErr w:type="spellStart"/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Excluded</w:t>
            </w: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54880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4F4401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4A60D4" w:rsidRPr="004A60D4" w14:paraId="6BACC218" w14:textId="77777777" w:rsidTr="004A60D4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22BD51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69B01A4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39AB717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16E9DE8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4A60D4" w:rsidRPr="004A60D4" w14:paraId="35EB9001" w14:textId="77777777" w:rsidTr="004A60D4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9EF360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00BB51C0" w14:textId="77777777" w:rsidR="004A60D4" w:rsidRPr="004A60D4" w:rsidRDefault="004A60D4" w:rsidP="004A60D4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66136955" w14:textId="77777777" w:rsidR="004A60D4" w:rsidRPr="004A60D4" w:rsidRDefault="004A60D4" w:rsidP="004A60D4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1D4CD9E4" w14:textId="77777777" w:rsidR="0007052E" w:rsidRPr="0007052E" w:rsidRDefault="0007052E" w:rsidP="0007052E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400DC7E6" w14:textId="77777777" w:rsidR="0007052E" w:rsidRPr="0007052E" w:rsidRDefault="0007052E" w:rsidP="0007052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F9F6700" w14:textId="77777777" w:rsidR="0007052E" w:rsidRPr="0007052E" w:rsidRDefault="0007052E" w:rsidP="0007052E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35B00CB" w14:textId="77777777" w:rsidR="0007052E" w:rsidRDefault="0007052E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45DC7CF6" w14:textId="77777777" w:rsidR="004A60D4" w:rsidRPr="004A60D4" w:rsidRDefault="004A60D4" w:rsidP="004A60D4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pPr w:leftFromText="180" w:rightFromText="180" w:vertAnchor="text" w:horzAnchor="page" w:tblpX="3452" w:tblpY="207"/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4A60D4" w:rsidRPr="004A60D4" w14:paraId="41D9A8E0" w14:textId="77777777" w:rsidTr="004A60D4">
        <w:trPr>
          <w:cantSplit/>
        </w:trPr>
        <w:tc>
          <w:tcPr>
            <w:tcW w:w="2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812BC9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4A60D4">
              <w:rPr>
                <w:rFonts w:ascii="Arial" w:eastAsiaTheme="minorHAns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A60D4" w:rsidRPr="004A60D4" w14:paraId="3EBA7C60" w14:textId="77777777" w:rsidTr="004A60D4">
        <w:trPr>
          <w:cantSplit/>
        </w:trPr>
        <w:tc>
          <w:tcPr>
            <w:tcW w:w="15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6305FC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8D85827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A60D4" w:rsidRPr="004A60D4" w14:paraId="43BF5228" w14:textId="77777777" w:rsidTr="004A60D4">
        <w:trPr>
          <w:cantSplit/>
        </w:trPr>
        <w:tc>
          <w:tcPr>
            <w:tcW w:w="1512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3424F29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37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1E39B07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3</w:t>
            </w:r>
          </w:p>
        </w:tc>
      </w:tr>
    </w:tbl>
    <w:p w14:paraId="03E6FFC6" w14:textId="77777777" w:rsidR="004A60D4" w:rsidRPr="004A60D4" w:rsidRDefault="004A60D4" w:rsidP="004A60D4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77C2BBDF" w14:textId="77777777" w:rsidR="00B11C98" w:rsidRDefault="00B11C98" w:rsidP="0007052E">
      <w:pPr>
        <w:pStyle w:val="BodyText"/>
        <w:spacing w:before="8" w:line="480" w:lineRule="auto"/>
        <w:rPr>
          <w:lang w:val="en-US"/>
        </w:rPr>
      </w:pPr>
    </w:p>
    <w:p w14:paraId="27F17C56" w14:textId="77777777" w:rsidR="0007052E" w:rsidRDefault="0007052E" w:rsidP="0007052E">
      <w:pPr>
        <w:pStyle w:val="BodyText"/>
        <w:spacing w:before="8" w:line="480" w:lineRule="auto"/>
        <w:rPr>
          <w:lang w:val="en-US"/>
        </w:rPr>
      </w:pPr>
    </w:p>
    <w:p w14:paraId="33588FAA" w14:textId="77777777" w:rsidR="0007052E" w:rsidRDefault="0007052E" w:rsidP="0007052E">
      <w:pPr>
        <w:pStyle w:val="BodyText"/>
        <w:spacing w:before="8" w:line="480" w:lineRule="auto"/>
        <w:rPr>
          <w:lang w:val="en-US"/>
        </w:rPr>
      </w:pPr>
    </w:p>
    <w:p w14:paraId="0C746223" w14:textId="6B33CD9C" w:rsidR="0007052E" w:rsidRPr="00AE2B75" w:rsidRDefault="0007052E">
      <w:pPr>
        <w:pStyle w:val="BodyText"/>
        <w:numPr>
          <w:ilvl w:val="0"/>
          <w:numId w:val="64"/>
        </w:numPr>
        <w:spacing w:before="8" w:line="480" w:lineRule="auto"/>
        <w:rPr>
          <w:b/>
          <w:bCs/>
          <w:lang w:val="en-US"/>
        </w:rPr>
      </w:pPr>
      <w:proofErr w:type="spellStart"/>
      <w:r w:rsidRPr="00AE2B75">
        <w:rPr>
          <w:b/>
          <w:bCs/>
          <w:lang w:val="en-US"/>
        </w:rPr>
        <w:t>Karakteristik</w:t>
      </w:r>
      <w:proofErr w:type="spellEnd"/>
      <w:r w:rsidRPr="00AE2B75">
        <w:rPr>
          <w:b/>
          <w:bCs/>
          <w:lang w:val="en-US"/>
        </w:rPr>
        <w:t xml:space="preserve"> </w:t>
      </w:r>
      <w:proofErr w:type="spellStart"/>
      <w:r w:rsidRPr="00AE2B75">
        <w:rPr>
          <w:b/>
          <w:bCs/>
          <w:lang w:val="en-US"/>
        </w:rPr>
        <w:t>Individu</w:t>
      </w:r>
      <w:proofErr w:type="spellEnd"/>
    </w:p>
    <w:p w14:paraId="2BCE9652" w14:textId="77777777" w:rsidR="0007052E" w:rsidRPr="0007052E" w:rsidRDefault="0007052E" w:rsidP="0007052E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pPr w:leftFromText="180" w:rightFromText="180" w:vertAnchor="text" w:horzAnchor="page" w:tblpX="3480" w:tblpY="157"/>
        <w:tblW w:w="40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4A60D4" w:rsidRPr="004A60D4" w14:paraId="19E4499A" w14:textId="77777777" w:rsidTr="004A60D4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5BD41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4A60D4">
              <w:rPr>
                <w:rFonts w:ascii="Arial" w:eastAsiaTheme="minorHAns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A60D4" w:rsidRPr="004A60D4" w14:paraId="2B402D40" w14:textId="77777777" w:rsidTr="004A60D4">
        <w:trPr>
          <w:cantSplit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5E86B4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068E7A0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38AB49F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A60D4" w:rsidRPr="004A60D4" w14:paraId="60ABC90D" w14:textId="77777777" w:rsidTr="004A60D4">
        <w:trPr>
          <w:cantSplit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814C2E5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F85B272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1B7E6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4CE129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4A60D4" w:rsidRPr="004A60D4" w14:paraId="7512FC44" w14:textId="77777777" w:rsidTr="004A60D4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94CD948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3865A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proofErr w:type="spellStart"/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Excluded</w:t>
            </w: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A101AD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5CA184C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4A60D4" w:rsidRPr="004A60D4" w14:paraId="6140270C" w14:textId="77777777" w:rsidTr="004A60D4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464A2AD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53C1CF4B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D3A413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EE5CEED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4A60D4" w:rsidRPr="004A60D4" w14:paraId="70565F1D" w14:textId="77777777" w:rsidTr="004A60D4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26E61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7AB6F01D" w14:textId="77777777" w:rsidR="004A60D4" w:rsidRPr="004A60D4" w:rsidRDefault="004A60D4" w:rsidP="004A60D4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7AAE2706" w14:textId="77777777" w:rsidR="004A60D4" w:rsidRPr="004A60D4" w:rsidRDefault="004A60D4" w:rsidP="004A60D4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28DAB897" w14:textId="77777777" w:rsidR="0007052E" w:rsidRPr="0007052E" w:rsidRDefault="0007052E" w:rsidP="0007052E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32AA18E5" w14:textId="77777777" w:rsidR="004A60D4" w:rsidRPr="004A60D4" w:rsidRDefault="004A60D4" w:rsidP="004A60D4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52471BC7" w14:textId="77777777" w:rsidR="004A60D4" w:rsidRPr="004A60D4" w:rsidRDefault="004A60D4" w:rsidP="004A60D4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540D989" w14:textId="77777777" w:rsidR="0007052E" w:rsidRPr="0007052E" w:rsidRDefault="0007052E" w:rsidP="0007052E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2F58D786" w14:textId="77777777" w:rsidR="0007052E" w:rsidRPr="0007052E" w:rsidRDefault="0007052E" w:rsidP="0007052E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9AA63B5" w14:textId="77777777" w:rsidR="0007052E" w:rsidRDefault="0007052E" w:rsidP="0007052E">
      <w:pPr>
        <w:pStyle w:val="BodyText"/>
        <w:spacing w:before="8" w:line="480" w:lineRule="auto"/>
        <w:ind w:left="720"/>
        <w:rPr>
          <w:lang w:val="en-US"/>
        </w:rPr>
      </w:pPr>
    </w:p>
    <w:tbl>
      <w:tblPr>
        <w:tblpPr w:leftFromText="180" w:rightFromText="180" w:vertAnchor="page" w:horzAnchor="page" w:tblpX="3551" w:tblpY="11963"/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4A60D4" w:rsidRPr="004A60D4" w14:paraId="2812705B" w14:textId="77777777" w:rsidTr="004A60D4">
        <w:trPr>
          <w:cantSplit/>
        </w:trPr>
        <w:tc>
          <w:tcPr>
            <w:tcW w:w="2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8B44D9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4A60D4">
              <w:rPr>
                <w:rFonts w:ascii="Arial" w:eastAsiaTheme="minorHAns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A60D4" w:rsidRPr="004A60D4" w14:paraId="65CDF9CE" w14:textId="77777777" w:rsidTr="004A60D4">
        <w:trPr>
          <w:cantSplit/>
        </w:trPr>
        <w:tc>
          <w:tcPr>
            <w:tcW w:w="15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66D113F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13B94F4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A60D4" w:rsidRPr="004A60D4" w14:paraId="6E0CC9AB" w14:textId="77777777" w:rsidTr="004A60D4">
        <w:trPr>
          <w:cantSplit/>
        </w:trPr>
        <w:tc>
          <w:tcPr>
            <w:tcW w:w="1512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9F5314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86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E701CC7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1</w:t>
            </w:r>
          </w:p>
        </w:tc>
      </w:tr>
    </w:tbl>
    <w:p w14:paraId="64235664" w14:textId="77777777" w:rsidR="0007052E" w:rsidRDefault="0007052E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14C59850" w14:textId="77777777" w:rsidR="00AE2B75" w:rsidRDefault="00AE2B75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37D4ADF1" w14:textId="77777777" w:rsidR="00AE2B75" w:rsidRDefault="00AE2B75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2A6FFE97" w14:textId="77777777" w:rsidR="00AE2B75" w:rsidRDefault="00AE2B75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00F93A89" w14:textId="77777777" w:rsidR="004A60D4" w:rsidRDefault="004A60D4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6E543C98" w14:textId="77777777" w:rsidR="004A60D4" w:rsidRDefault="004A60D4" w:rsidP="0007052E">
      <w:pPr>
        <w:pStyle w:val="BodyText"/>
        <w:spacing w:before="8" w:line="480" w:lineRule="auto"/>
        <w:ind w:left="720"/>
        <w:rPr>
          <w:lang w:val="en-US"/>
        </w:rPr>
      </w:pPr>
    </w:p>
    <w:p w14:paraId="507FBFD2" w14:textId="0A04CB81" w:rsidR="00AE2B75" w:rsidRPr="00AE2B75" w:rsidRDefault="0007052E">
      <w:pPr>
        <w:pStyle w:val="BodyText"/>
        <w:numPr>
          <w:ilvl w:val="0"/>
          <w:numId w:val="64"/>
        </w:numPr>
        <w:spacing w:before="8" w:line="480" w:lineRule="auto"/>
        <w:rPr>
          <w:b/>
          <w:bCs/>
          <w:lang w:val="en-US"/>
        </w:rPr>
      </w:pPr>
      <w:proofErr w:type="spellStart"/>
      <w:r w:rsidRPr="00AE2B75">
        <w:rPr>
          <w:b/>
          <w:bCs/>
          <w:lang w:val="en-US"/>
        </w:rPr>
        <w:lastRenderedPageBreak/>
        <w:t>Keterampilan</w:t>
      </w:r>
      <w:proofErr w:type="spellEnd"/>
    </w:p>
    <w:tbl>
      <w:tblPr>
        <w:tblpPr w:leftFromText="180" w:rightFromText="180" w:vertAnchor="text" w:horzAnchor="page" w:tblpX="3281" w:tblpY="119"/>
        <w:tblW w:w="40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4A60D4" w:rsidRPr="004A60D4" w14:paraId="11A7A7B7" w14:textId="77777777" w:rsidTr="004A60D4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94B1D1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4A60D4">
              <w:rPr>
                <w:rFonts w:ascii="Arial" w:eastAsiaTheme="minorHAns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A60D4" w:rsidRPr="004A60D4" w14:paraId="4901D18A" w14:textId="77777777" w:rsidTr="004A60D4">
        <w:trPr>
          <w:cantSplit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7D9DF56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C59C780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B474A80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A60D4" w:rsidRPr="004A60D4" w14:paraId="1E234985" w14:textId="77777777" w:rsidTr="004A60D4">
        <w:trPr>
          <w:cantSplit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5D06815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735DC60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854142F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C972997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4A60D4" w:rsidRPr="004A60D4" w14:paraId="4520E890" w14:textId="77777777" w:rsidTr="004A60D4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AC8279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BA4A9F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proofErr w:type="spellStart"/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Excluded</w:t>
            </w: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1A6E0E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4BFD07CC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4A60D4" w:rsidRPr="004A60D4" w14:paraId="51B2D9EF" w14:textId="77777777" w:rsidTr="004A60D4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A86B2C8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C856DA9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5CCBF6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AD8293C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4A60D4" w:rsidRPr="004A60D4" w14:paraId="4A9D7AD8" w14:textId="77777777" w:rsidTr="004A60D4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5F7878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0B4DDB3D" w14:textId="77777777" w:rsidR="004A60D4" w:rsidRPr="004A60D4" w:rsidRDefault="004A60D4" w:rsidP="004A60D4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452F85C3" w14:textId="77777777" w:rsidR="004A60D4" w:rsidRPr="004A60D4" w:rsidRDefault="004A60D4" w:rsidP="004A60D4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ED89034" w14:textId="77777777" w:rsidR="00AE2B75" w:rsidRPr="004A60D4" w:rsidRDefault="00AE2B75" w:rsidP="004A60D4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6F38452" w14:textId="77777777" w:rsidR="00AE2B75" w:rsidRPr="00AE2B75" w:rsidRDefault="00AE2B75" w:rsidP="00AE2B75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5A06FA7C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64A22587" w14:textId="77777777" w:rsidR="004A60D4" w:rsidRDefault="004A60D4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3ED53B6" w14:textId="77777777" w:rsidR="004A60D4" w:rsidRDefault="004A60D4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3DE1802" w14:textId="77777777" w:rsidR="004A60D4" w:rsidRPr="004A60D4" w:rsidRDefault="004A60D4" w:rsidP="004A60D4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pPr w:leftFromText="180" w:rightFromText="180" w:vertAnchor="page" w:horzAnchor="page" w:tblpX="3864" w:tblpY="5662"/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4A60D4" w:rsidRPr="004A60D4" w14:paraId="662D5E11" w14:textId="77777777" w:rsidTr="004A60D4">
        <w:trPr>
          <w:cantSplit/>
        </w:trPr>
        <w:tc>
          <w:tcPr>
            <w:tcW w:w="2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36AA3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4A60D4">
              <w:rPr>
                <w:rFonts w:ascii="Arial" w:eastAsiaTheme="minorHAns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A60D4" w:rsidRPr="004A60D4" w14:paraId="7C7482BB" w14:textId="77777777" w:rsidTr="004A60D4">
        <w:trPr>
          <w:cantSplit/>
        </w:trPr>
        <w:tc>
          <w:tcPr>
            <w:tcW w:w="15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57E9AB3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501ADC8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A60D4" w:rsidRPr="004A60D4" w14:paraId="35F81E85" w14:textId="77777777" w:rsidTr="004A60D4">
        <w:trPr>
          <w:cantSplit/>
        </w:trPr>
        <w:tc>
          <w:tcPr>
            <w:tcW w:w="1512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CC83F2A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793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92BF238" w14:textId="77777777" w:rsidR="004A60D4" w:rsidRPr="004A60D4" w:rsidRDefault="004A60D4" w:rsidP="004A60D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4A60D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8</w:t>
            </w:r>
          </w:p>
        </w:tc>
      </w:tr>
    </w:tbl>
    <w:p w14:paraId="62C650B0" w14:textId="77777777" w:rsidR="004A60D4" w:rsidRPr="004A60D4" w:rsidRDefault="004A60D4" w:rsidP="004A60D4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6C80D7E" w14:textId="77777777" w:rsidR="004A60D4" w:rsidRDefault="004A60D4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52C44C8" w14:textId="77777777" w:rsidR="004A60D4" w:rsidRDefault="004A60D4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2EB0404A" w14:textId="77777777" w:rsidR="008921F3" w:rsidRDefault="008921F3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66DCE48" w14:textId="77777777" w:rsidR="008921F3" w:rsidRPr="00AE2B75" w:rsidRDefault="008921F3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17FD8CC7" w14:textId="708082FF" w:rsidR="0007052E" w:rsidRPr="00AE2B75" w:rsidRDefault="00AE2B75">
      <w:pPr>
        <w:pStyle w:val="BodyText"/>
        <w:numPr>
          <w:ilvl w:val="0"/>
          <w:numId w:val="64"/>
        </w:numPr>
        <w:spacing w:before="8" w:line="480" w:lineRule="auto"/>
        <w:rPr>
          <w:b/>
          <w:bCs/>
          <w:lang w:val="en-US"/>
        </w:rPr>
      </w:pPr>
      <w:proofErr w:type="spellStart"/>
      <w:r w:rsidRPr="00AE2B75">
        <w:rPr>
          <w:b/>
          <w:bCs/>
          <w:lang w:val="en-US"/>
        </w:rPr>
        <w:t>Kemampuan</w:t>
      </w:r>
      <w:proofErr w:type="spellEnd"/>
      <w:r w:rsidRPr="00AE2B75">
        <w:rPr>
          <w:b/>
          <w:bCs/>
          <w:lang w:val="en-US"/>
        </w:rPr>
        <w:t xml:space="preserve"> </w:t>
      </w:r>
      <w:proofErr w:type="spellStart"/>
      <w:r w:rsidRPr="00AE2B75">
        <w:rPr>
          <w:b/>
          <w:bCs/>
          <w:lang w:val="en-US"/>
        </w:rPr>
        <w:t>Kerja</w:t>
      </w:r>
      <w:proofErr w:type="spellEnd"/>
    </w:p>
    <w:tbl>
      <w:tblPr>
        <w:tblpPr w:leftFromText="180" w:rightFromText="180" w:vertAnchor="text" w:horzAnchor="page" w:tblpX="3337" w:tblpY="163"/>
        <w:tblW w:w="40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8921F3" w:rsidRPr="008921F3" w14:paraId="3A1E612D" w14:textId="77777777" w:rsidTr="008921F3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5FDF14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8921F3">
              <w:rPr>
                <w:rFonts w:ascii="Arial" w:eastAsiaTheme="minorHAnsi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8921F3" w:rsidRPr="008921F3" w14:paraId="660DDA25" w14:textId="77777777" w:rsidTr="008921F3">
        <w:trPr>
          <w:cantSplit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A82C527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5D23FC9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DE5DAF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8921F3" w:rsidRPr="008921F3" w14:paraId="2E3B3EE1" w14:textId="77777777" w:rsidTr="008921F3">
        <w:trPr>
          <w:cantSplit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C76A1E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E2EA477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E6838E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F5AECC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8921F3" w:rsidRPr="008921F3" w14:paraId="7FDC5E56" w14:textId="77777777" w:rsidTr="008921F3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1E7FF60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C3CE436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proofErr w:type="spellStart"/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Excluded</w:t>
            </w: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0BB965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7D41FFF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</w:t>
            </w:r>
          </w:p>
        </w:tc>
      </w:tr>
      <w:tr w:rsidR="008921F3" w:rsidRPr="008921F3" w14:paraId="45C70A96" w14:textId="77777777" w:rsidTr="008921F3">
        <w:trPr>
          <w:cantSplit/>
        </w:trPr>
        <w:tc>
          <w:tcPr>
            <w:tcW w:w="85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41C0E3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35B23E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A7C7A4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46AF1B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0.0</w:t>
            </w:r>
          </w:p>
        </w:tc>
      </w:tr>
      <w:tr w:rsidR="008921F3" w:rsidRPr="008921F3" w14:paraId="680CE12B" w14:textId="77777777" w:rsidTr="008921F3">
        <w:trPr>
          <w:cantSplit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EDFCEC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14:paraId="5C9C7938" w14:textId="77777777" w:rsidR="008921F3" w:rsidRPr="008921F3" w:rsidRDefault="008921F3" w:rsidP="008921F3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638E5E4A" w14:textId="77777777" w:rsidR="008921F3" w:rsidRPr="008921F3" w:rsidRDefault="008921F3" w:rsidP="008921F3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B9B07AA" w14:textId="77777777" w:rsidR="00AE2B75" w:rsidRPr="00AE2B75" w:rsidRDefault="00AE2B75" w:rsidP="00AE2B75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58F27806" w14:textId="77777777" w:rsidR="00AE2B75" w:rsidRP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135F0823" w14:textId="77777777" w:rsidR="008921F3" w:rsidRPr="008921F3" w:rsidRDefault="008921F3" w:rsidP="008921F3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539E8092" w14:textId="77777777" w:rsidR="008921F3" w:rsidRPr="008921F3" w:rsidRDefault="008921F3" w:rsidP="008921F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58429B4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72025D8C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tbl>
      <w:tblPr>
        <w:tblpPr w:leftFromText="180" w:rightFromText="180" w:vertAnchor="page" w:horzAnchor="page" w:tblpX="3665" w:tblpY="11136"/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8921F3" w:rsidRPr="008921F3" w14:paraId="51413FB1" w14:textId="77777777" w:rsidTr="008921F3">
        <w:trPr>
          <w:cantSplit/>
        </w:trPr>
        <w:tc>
          <w:tcPr>
            <w:tcW w:w="2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65B8D1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8921F3">
              <w:rPr>
                <w:rFonts w:ascii="Arial" w:eastAsiaTheme="minorHAnsi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8921F3" w:rsidRPr="008921F3" w14:paraId="05ACAE44" w14:textId="77777777" w:rsidTr="008921F3">
        <w:trPr>
          <w:cantSplit/>
        </w:trPr>
        <w:tc>
          <w:tcPr>
            <w:tcW w:w="15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F353EF1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8BC94FE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8921F3" w:rsidRPr="008921F3" w14:paraId="3F12EA93" w14:textId="77777777" w:rsidTr="008921F3">
        <w:trPr>
          <w:cantSplit/>
        </w:trPr>
        <w:tc>
          <w:tcPr>
            <w:tcW w:w="1512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CA61FF3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76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1C247E6D" w14:textId="77777777" w:rsidR="008921F3" w:rsidRPr="008921F3" w:rsidRDefault="008921F3" w:rsidP="008921F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21F3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6</w:t>
            </w:r>
          </w:p>
        </w:tc>
      </w:tr>
    </w:tbl>
    <w:p w14:paraId="27D9E3CD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73ADC5F7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2779D86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37F143A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F5D4596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C8A9FF0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DD2ADA7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DBE67FA" w14:textId="77777777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0553863" w14:textId="0CF85ACC" w:rsidR="00AE2B75" w:rsidRDefault="00AE2B7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398F7AB" w14:textId="77777777" w:rsidR="008921F3" w:rsidRDefault="008921F3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4747589" w14:textId="783C5033" w:rsidR="00B1103A" w:rsidRDefault="006E4D60" w:rsidP="006E4D60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  <w:r>
        <w:rPr>
          <w:rFonts w:ascii="Times New Roman" w:eastAsiaTheme="minorHAnsi" w:hAnsi="Times New Roman"/>
          <w:b/>
          <w:bCs/>
          <w:sz w:val="24"/>
          <w:szCs w:val="24"/>
        </w:rPr>
        <w:lastRenderedPageBreak/>
        <w:t xml:space="preserve">Lampiran </w:t>
      </w:r>
      <w:proofErr w:type="spellStart"/>
      <w:r>
        <w:rPr>
          <w:rFonts w:ascii="Times New Roman" w:eastAsiaTheme="minorHAnsi" w:hAnsi="Times New Roman"/>
          <w:b/>
          <w:bCs/>
          <w:sz w:val="24"/>
          <w:szCs w:val="24"/>
        </w:rPr>
        <w:t>Pengolahan</w:t>
      </w:r>
      <w:proofErr w:type="spellEnd"/>
      <w:r>
        <w:rPr>
          <w:rFonts w:ascii="Times New Roman" w:eastAsiaTheme="minorHAnsi" w:hAnsi="Times New Roman"/>
          <w:b/>
          <w:bCs/>
          <w:sz w:val="24"/>
          <w:szCs w:val="24"/>
        </w:rPr>
        <w:t xml:space="preserve"> Data Ordinal</w:t>
      </w:r>
    </w:p>
    <w:p w14:paraId="1EB64F57" w14:textId="25AA59D5" w:rsidR="006E4D60" w:rsidRPr="006E4D60" w:rsidRDefault="006E4D60">
      <w:pPr>
        <w:pStyle w:val="ListParagraph"/>
        <w:numPr>
          <w:ilvl w:val="0"/>
          <w:numId w:val="71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 w:rsidRPr="006E4D60">
        <w:rPr>
          <w:rFonts w:ascii="Times New Roman" w:eastAsiaTheme="minorHAnsi" w:hAnsi="Times New Roman"/>
          <w:sz w:val="24"/>
          <w:szCs w:val="24"/>
        </w:rPr>
        <w:t xml:space="preserve">Lampiran Data Hasil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Kuesioner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Variabel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Kinerja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Karyawan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(Y)</w:t>
      </w:r>
    </w:p>
    <w:p w14:paraId="0D056CA3" w14:textId="77777777" w:rsidR="00B1103A" w:rsidRDefault="00B1103A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tbl>
      <w:tblPr>
        <w:tblpPr w:leftFromText="180" w:rightFromText="180" w:vertAnchor="text" w:horzAnchor="margin" w:tblpXSpec="right" w:tblpYSpec="bottom"/>
        <w:tblW w:w="7684" w:type="dxa"/>
        <w:tblLook w:val="04A0" w:firstRow="1" w:lastRow="0" w:firstColumn="1" w:lastColumn="0" w:noHBand="0" w:noVBand="1"/>
      </w:tblPr>
      <w:tblGrid>
        <w:gridCol w:w="680"/>
        <w:gridCol w:w="441"/>
        <w:gridCol w:w="441"/>
        <w:gridCol w:w="441"/>
        <w:gridCol w:w="441"/>
        <w:gridCol w:w="440"/>
        <w:gridCol w:w="440"/>
        <w:gridCol w:w="440"/>
        <w:gridCol w:w="440"/>
        <w:gridCol w:w="440"/>
        <w:gridCol w:w="456"/>
        <w:gridCol w:w="456"/>
        <w:gridCol w:w="456"/>
        <w:gridCol w:w="538"/>
        <w:gridCol w:w="1134"/>
      </w:tblGrid>
      <w:tr w:rsidR="00B1103A" w:rsidRPr="006E4D60" w14:paraId="005DF934" w14:textId="77777777" w:rsidTr="006E4D60">
        <w:trPr>
          <w:trHeight w:val="290"/>
        </w:trPr>
        <w:tc>
          <w:tcPr>
            <w:tcW w:w="6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6B719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5870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B3CFB" w14:textId="1A475B5B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Variabel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Kinerja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F4F9D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B1103A" w:rsidRPr="006E4D60" w14:paraId="7F65FB98" w14:textId="77777777" w:rsidTr="006E4D60">
        <w:trPr>
          <w:trHeight w:val="290"/>
        </w:trPr>
        <w:tc>
          <w:tcPr>
            <w:tcW w:w="6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DF817" w14:textId="77777777" w:rsidR="00B1103A" w:rsidRPr="006E4D60" w:rsidRDefault="00B1103A" w:rsidP="00B1103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35DAB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D5877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7A413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E3462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C7861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306EA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D2B81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ACE4E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94308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D4254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66D3D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9A1B6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2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DBA2D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3</w:t>
            </w:r>
          </w:p>
        </w:tc>
        <w:tc>
          <w:tcPr>
            <w:tcW w:w="11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C423D" w14:textId="77777777" w:rsidR="00B1103A" w:rsidRPr="006E4D60" w:rsidRDefault="00B1103A" w:rsidP="00B1103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6E4D60" w:rsidRPr="006E4D60" w14:paraId="3888FDF2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1E378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01FC6" w14:textId="4B94868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FDD14" w14:textId="7A263D2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0FC31" w14:textId="3DD977E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7B8EC" w14:textId="6772EA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E0D66" w14:textId="205D9B1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4EFD3" w14:textId="1849631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14F8A" w14:textId="177C9C1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2B89" w14:textId="1C25645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40EC6" w14:textId="1678FAD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779E8" w14:textId="443AD7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C60B1" w14:textId="6E6145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654F9" w14:textId="57425EA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69E44" w14:textId="4E17466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246F5" w14:textId="743DA9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7</w:t>
            </w:r>
          </w:p>
        </w:tc>
      </w:tr>
      <w:tr w:rsidR="006E4D60" w:rsidRPr="006E4D60" w14:paraId="03C5D683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2F7B0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525C8" w14:textId="5AD5BA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73375" w14:textId="14913E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E0C7D" w14:textId="756F6DB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1C9FC" w14:textId="544F9E7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EB9B0" w14:textId="67D263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6796B" w14:textId="52053E0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CC799" w14:textId="194F010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22E99" w14:textId="771872D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25A5B" w14:textId="3230598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1266E" w14:textId="009F5B2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C2DD6" w14:textId="3023AD1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76FD2" w14:textId="161CC62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96F2F" w14:textId="5F4D41A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B11C8" w14:textId="55C9C3D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6E4D60" w:rsidRPr="006E4D60" w14:paraId="01BA01A1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3238C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7A865" w14:textId="57FE539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4122C" w14:textId="0B9CCDE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9CF9E" w14:textId="7EA77F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EABA0" w14:textId="3E8279B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B010D" w14:textId="25C71DB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42729" w14:textId="3ED4DA5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F4F20" w14:textId="0749858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B4297" w14:textId="3747108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644AB" w14:textId="2B00583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5153B" w14:textId="33C3C3F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72B8" w14:textId="1DC1870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C11C" w14:textId="619CF81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1EE7D" w14:textId="718F13E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72EC5" w14:textId="0D63DDF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4</w:t>
            </w:r>
          </w:p>
        </w:tc>
      </w:tr>
      <w:tr w:rsidR="006E4D60" w:rsidRPr="006E4D60" w14:paraId="0D34504B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D2A98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F065" w14:textId="7E5B5D5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E481A" w14:textId="7C3A1D5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0FF7D" w14:textId="74714F3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6236C" w14:textId="7F826C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9A4E1" w14:textId="7EA9C1A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6F985" w14:textId="71C7E5A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F3C7B" w14:textId="3D6AFC0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01A5E" w14:textId="23727BF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06043" w14:textId="6A2DFE2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9DB8F" w14:textId="1FD750B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8C208" w14:textId="1A6D174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898E1" w14:textId="3F46AEE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DBFD6" w14:textId="43D37E3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55540" w14:textId="6EA3399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6E4D60" w:rsidRPr="006E4D60" w14:paraId="1809CD32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91122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30E8F" w14:textId="20527DA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2492E" w14:textId="744E76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E639E" w14:textId="4D9900A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0928B" w14:textId="24A3E4C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2B8C8" w14:textId="2E02CDB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7CC23" w14:textId="024694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F41BD" w14:textId="686035E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9E680" w14:textId="3B55E37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C7345" w14:textId="438A90D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F15CE" w14:textId="1B5216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43D81" w14:textId="3C20723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84425" w14:textId="3326785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B27D2" w14:textId="7A75880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357BE" w14:textId="0973DC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6E4D60" w:rsidRPr="006E4D60" w14:paraId="3085F54D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1C158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2011" w14:textId="0971141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1F082" w14:textId="222CBA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49E3E" w14:textId="38B3CC2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79A65" w14:textId="2C98251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B07C8" w14:textId="40AB677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65D7F" w14:textId="47876DE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DA2CF" w14:textId="20B48E7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BB898" w14:textId="1427125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54714" w14:textId="4D7765B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4BC61" w14:textId="426BA4A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C7A7" w14:textId="713027A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73999" w14:textId="4B6F269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953A8" w14:textId="69104C6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B5343" w14:textId="42933D4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4</w:t>
            </w:r>
          </w:p>
        </w:tc>
      </w:tr>
      <w:tr w:rsidR="006E4D60" w:rsidRPr="006E4D60" w14:paraId="7891A4EF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05B26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581EB" w14:textId="7C276AF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5E84B" w14:textId="424D52D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D4981" w14:textId="0CE8913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9C5E8" w14:textId="121E20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A52A2" w14:textId="6BF8CB4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10CB6" w14:textId="57EACA9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15F42" w14:textId="6117413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04936" w14:textId="14EFC66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5551D" w14:textId="3381654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F11BA" w14:textId="7106956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7DE65" w14:textId="1996CF0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B89A8" w14:textId="3AAD533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CB804" w14:textId="02C8F31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C3DF4" w14:textId="2677EC7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4</w:t>
            </w:r>
          </w:p>
        </w:tc>
      </w:tr>
      <w:tr w:rsidR="006E4D60" w:rsidRPr="006E4D60" w14:paraId="0D1D0CC2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1693A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E880C" w14:textId="599B294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6141E" w14:textId="67CABDC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EA1FB" w14:textId="11FC62C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90747" w14:textId="3E75216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91A9D" w14:textId="762C217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EE17C" w14:textId="6780D12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D33D3" w14:textId="14FA060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A276E" w14:textId="6775DC7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77184" w14:textId="4CF5554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AA487" w14:textId="777C9C2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6A523" w14:textId="62DA65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9FE3E" w14:textId="3C752A7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B51C9" w14:textId="472B049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D6DDF" w14:textId="3C0E4BD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6E4D60" w:rsidRPr="006E4D60" w14:paraId="39A942E0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F34FC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07E76" w14:textId="3F69DA8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069AE" w14:textId="77C8804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318DE" w14:textId="10819C5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DE2A0" w14:textId="37BE8CC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BF622" w14:textId="483195C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E404F" w14:textId="4A10FD9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5D4E3" w14:textId="1B050A2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4FF86" w14:textId="18CC2E3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BA9A6" w14:textId="40573AE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8036C" w14:textId="35F6797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80FF7" w14:textId="008D02D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94662" w14:textId="336C076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DD44D" w14:textId="7796083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65860" w14:textId="3E7F13A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6E4D60" w:rsidRPr="006E4D60" w14:paraId="0692D8C1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769B6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F38E4" w14:textId="46744CE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67180" w14:textId="489D1A4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CF9D7" w14:textId="7CCB9E9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98BBD" w14:textId="04740C8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2BB4F" w14:textId="54E3A66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8A3E2" w14:textId="5D3EF4E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3FB4D" w14:textId="1B26458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CAFE2" w14:textId="402F9B3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45522" w14:textId="410FAEF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2BFA2" w14:textId="7573899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E9239" w14:textId="1298D82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C95F5" w14:textId="4920781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1BE95" w14:textId="39D6342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9273B" w14:textId="215DDE0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574D4C48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2212E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FBCF9" w14:textId="25DBE41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17F6F" w14:textId="27EC032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2C382" w14:textId="742628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30134" w14:textId="3C2E1FF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223D2" w14:textId="2836EA3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519E9" w14:textId="61D8AB2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FEBB2" w14:textId="28BD6F4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1BC4B" w14:textId="245019C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15EAB" w14:textId="6FB9BE9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97C4C" w14:textId="012A9BC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22F9A" w14:textId="434D6DB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8DF10" w14:textId="26EED43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26AE4" w14:textId="200C3E3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B6CE4" w14:textId="7CB59C4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6E4D60" w:rsidRPr="006E4D60" w14:paraId="6FE7F916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43DBF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1AF30" w14:textId="7AA4A96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AA65F" w14:textId="4FBC23D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D4D7F" w14:textId="2A2E3C7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2E9D0" w14:textId="6D7C221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0A0F6" w14:textId="581FF82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BD364" w14:textId="03936FA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94485" w14:textId="3167B15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68E10" w14:textId="37813B3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4DD4B" w14:textId="0B3C2B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A6C27" w14:textId="7D06D86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3C8D7" w14:textId="2D8E572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CD48B" w14:textId="629B934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2BCD3" w14:textId="57249F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2CCD0" w14:textId="2F870C3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6</w:t>
            </w:r>
          </w:p>
        </w:tc>
      </w:tr>
      <w:tr w:rsidR="006E4D60" w:rsidRPr="006E4D60" w14:paraId="69B01512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BC3AB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E4891" w14:textId="11EC6E5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2CD86" w14:textId="17E5C70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36844" w14:textId="33124F7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3E9B2" w14:textId="6B029DE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92834" w14:textId="5019980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84B3A" w14:textId="50E493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ABF20" w14:textId="6F4B25E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2D3F1" w14:textId="298CBB1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98990" w14:textId="6CF70CB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F17F5" w14:textId="57A8645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6BFC9" w14:textId="02B96FE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85B2F" w14:textId="46F8448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EF9C3" w14:textId="4123E67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05F98" w14:textId="5274DD3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6</w:t>
            </w:r>
          </w:p>
        </w:tc>
      </w:tr>
      <w:tr w:rsidR="006E4D60" w:rsidRPr="006E4D60" w14:paraId="11F6ECE1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53EFD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E3584" w14:textId="62F1E0E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7FF57" w14:textId="7E9C6A5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B8626" w14:textId="3C77F22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6159A" w14:textId="697AA3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79ED2" w14:textId="36D8880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AB04" w14:textId="67854B6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1924B" w14:textId="77C2884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618EB" w14:textId="6818F6F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6C8C2" w14:textId="0F71705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0AF10" w14:textId="3CB2FA2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8EAED" w14:textId="21EA6C0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97871" w14:textId="6B6F6D2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E41B9" w14:textId="0F8579F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C124D" w14:textId="098A6E7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24A5D54A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A27DA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7A98D" w14:textId="2703BB0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0762A" w14:textId="10D1A3E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21155" w14:textId="1628D48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FCF41" w14:textId="32EC37A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EE7AD" w14:textId="04CC870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AA373" w14:textId="5A5C38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D572E" w14:textId="0ECA891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668D6" w14:textId="3755929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0AD83" w14:textId="7341619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D5747" w14:textId="65093E0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0CB8" w14:textId="0D25353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6C516" w14:textId="672A326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3B974" w14:textId="03203DF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E7686" w14:textId="1214364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6E4D60" w:rsidRPr="006E4D60" w14:paraId="18D5ED96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42CDC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9B783" w14:textId="7CCE97B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1C9EB" w14:textId="288064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C3875" w14:textId="776ACC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E8C2F" w14:textId="3D93DCA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4E34D" w14:textId="2DBD402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10778" w14:textId="1A4BBAB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8623B" w14:textId="221CBB2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D50E5" w14:textId="1D932CF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52467" w14:textId="70EA3F6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25AA2" w14:textId="58E85A1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BE32D" w14:textId="07B6692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70598" w14:textId="5486493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E86A9" w14:textId="75D130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0F78E" w14:textId="039232D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2CA2F600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855A7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AD06A" w14:textId="11AD248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A702A" w14:textId="4452EB3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DC642" w14:textId="5AFDA8E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BCB5D" w14:textId="3E616D8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56C27" w14:textId="45E190E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2E4F1" w14:textId="7632C6F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5C40C" w14:textId="0F4C22C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ED9AD" w14:textId="052C454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1891A" w14:textId="7B01FF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5A0AF" w14:textId="53FD378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2252E" w14:textId="475A738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913C0" w14:textId="7BE1FE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795E0" w14:textId="3EC2F97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D8639" w14:textId="6B3D4B0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4</w:t>
            </w:r>
          </w:p>
        </w:tc>
      </w:tr>
      <w:tr w:rsidR="006E4D60" w:rsidRPr="006E4D60" w14:paraId="57A15695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427CF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7E074" w14:textId="694941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A9B16" w14:textId="0112317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C566A" w14:textId="71134B4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BD58E" w14:textId="7BDE8F6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C9981" w14:textId="6B534CD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9B970" w14:textId="0F9669B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BD3C8" w14:textId="65FFFDB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86E2F" w14:textId="2CE73C6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7C256" w14:textId="43944CA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73F19" w14:textId="602E2B7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C8476" w14:textId="554D45A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28FAA" w14:textId="3FD4CC3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E3CB4" w14:textId="7184F70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BBE54" w14:textId="02550A6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4</w:t>
            </w:r>
          </w:p>
        </w:tc>
      </w:tr>
      <w:tr w:rsidR="006E4D60" w:rsidRPr="006E4D60" w14:paraId="5776157F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38990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147AF" w14:textId="5B03FC7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7CD68" w14:textId="4C6D3A0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FD78A" w14:textId="742CAE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C8AEC" w14:textId="768B0D7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A45A5" w14:textId="07DA901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E9079" w14:textId="61B4A93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6161" w14:textId="6248009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97D8A" w14:textId="186514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1CC8E" w14:textId="0D9A928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150FB" w14:textId="086E584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C8E85" w14:textId="3006F4C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435EC" w14:textId="4C76115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55BA6" w14:textId="3C330D6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9E2FE" w14:textId="5AABA7D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7032A004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38047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D0726" w14:textId="4745CBC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81119" w14:textId="592EEFD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4D32F" w14:textId="533BFC1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68984" w14:textId="719509D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665D2" w14:textId="0172948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CED1A" w14:textId="6018156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0C0AE" w14:textId="01F082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CC2EE" w14:textId="6CC3CB1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EF7A2" w14:textId="5CB197A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ECD28" w14:textId="2EC0A0A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14011" w14:textId="604A06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37910" w14:textId="3A5F163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806B9" w14:textId="66C668C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6AB9E" w14:textId="226B241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4330BF76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1AE90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2C6EB" w14:textId="5609BAB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601D5" w14:textId="5E25F28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127C4" w14:textId="79FCC3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F4671" w14:textId="164BE83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E5EC0" w14:textId="186DEE8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5E151" w14:textId="5798A0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193AC" w14:textId="1DE8583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B36FA" w14:textId="381913D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8FAA6" w14:textId="1013D2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48660" w14:textId="5576D1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3E312" w14:textId="190AE11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B0D58" w14:textId="181058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BC0B5" w14:textId="522BB67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CD47F" w14:textId="7F224E9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6E4D60" w:rsidRPr="006E4D60" w14:paraId="75B5C38D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DFBF7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8145D" w14:textId="2A1E006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20142" w14:textId="3B87F05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73A24" w14:textId="7AB76DC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E1F9D" w14:textId="190861C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FAE25" w14:textId="5F3265D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86855" w14:textId="64F1392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742C5" w14:textId="10F34C2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5AC2" w14:textId="394F260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B7A20" w14:textId="307FEE2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8F990" w14:textId="339BB24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ADE48" w14:textId="0A89AB5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E493F" w14:textId="4AA194A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CCE9A" w14:textId="01256B4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EC62F" w14:textId="6092079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6E4D60" w:rsidRPr="006E4D60" w14:paraId="5C8C48B1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BE731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11D17" w14:textId="6EB6A38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5D079" w14:textId="71CE301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98FC" w14:textId="7222D5F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8CC05" w14:textId="049933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7B8CD" w14:textId="7C43A96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97A46" w14:textId="67D8245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49531" w14:textId="67459A8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C3067" w14:textId="558D28E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98A5A" w14:textId="2A6F900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D871B" w14:textId="01642B2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50854" w14:textId="2D4DF33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D391B" w14:textId="01A34FE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4C2A9" w14:textId="3D9ED7F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C9EFD" w14:textId="15F5724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3F9B4C77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DA704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CE978" w14:textId="112A86C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57017" w14:textId="3829A6B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A17D7" w14:textId="1C13CA8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18C1D" w14:textId="5373C94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91BC9" w14:textId="1936166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BD365" w14:textId="327F59C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9C0AD" w14:textId="064D171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197C5" w14:textId="4AF0368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84233" w14:textId="3552E4F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06C00" w14:textId="39479E1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C3529" w14:textId="271D768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034B8" w14:textId="0666D8C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353FC" w14:textId="48F04A0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9958D" w14:textId="549A336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6E4D60" w:rsidRPr="006E4D60" w14:paraId="2B3930E3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15004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77AAD" w14:textId="6BC91CF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A14CA" w14:textId="59FE4FB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C7056" w14:textId="5F9BDB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E5CC0" w14:textId="04DC282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8EC7F" w14:textId="71F650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58732" w14:textId="5CAEC3C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078CF" w14:textId="7F9FF18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7698D" w14:textId="628D402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92395" w14:textId="50C77B6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6F168" w14:textId="0F3CDEF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7FA4D" w14:textId="5C031EE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A1571" w14:textId="6BF6F1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5761A" w14:textId="6429B3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0AC92" w14:textId="6ACB471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5</w:t>
            </w:r>
          </w:p>
        </w:tc>
      </w:tr>
      <w:tr w:rsidR="006E4D60" w:rsidRPr="006E4D60" w14:paraId="06D0C117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531C1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A947" w14:textId="30EEA77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505C7" w14:textId="3D6761D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B55DF" w14:textId="0A24F01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A16CB" w14:textId="0D5768C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927DD" w14:textId="6846B0B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B1305" w14:textId="76775BE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5501B" w14:textId="685443B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ED282" w14:textId="1CAAAF9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E8FA2" w14:textId="6A58F7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8FB7D" w14:textId="2C76A33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4C8C0" w14:textId="48F4BD7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61529" w14:textId="2A407D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6B490" w14:textId="0C57E50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9DD04" w14:textId="6D49345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5</w:t>
            </w:r>
          </w:p>
        </w:tc>
      </w:tr>
      <w:tr w:rsidR="006E4D60" w:rsidRPr="006E4D60" w14:paraId="16996D73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C52A5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B3BC3" w14:textId="5FA7FAD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08E0C" w14:textId="02A5600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60C8C" w14:textId="45E88A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C1474" w14:textId="0DA8978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96574" w14:textId="5DEFD98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FFA3" w14:textId="3BF395B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CEAA6" w14:textId="7E80559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2EBB9" w14:textId="52DC942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9F725" w14:textId="39AD4B1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AFF4F" w14:textId="6904476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174BB" w14:textId="69D2B5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8190E" w14:textId="3A067AB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5EFF3" w14:textId="72BF066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30A27" w14:textId="6A0613C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5</w:t>
            </w:r>
          </w:p>
        </w:tc>
      </w:tr>
      <w:tr w:rsidR="006E4D60" w:rsidRPr="006E4D60" w14:paraId="1E0A2920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88688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DDA43" w14:textId="2B63F59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B016D" w14:textId="58908B6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27836" w14:textId="42F8406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A5948" w14:textId="21A55F0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FD256" w14:textId="4E97A8F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4EE89" w14:textId="7FDFA71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FEEAB" w14:textId="541C55E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3ED90" w14:textId="558AC60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D862E" w14:textId="558F7AD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15686" w14:textId="79629FA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14EB" w14:textId="55C0C64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C44BA" w14:textId="72DBC36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566BD" w14:textId="70E9EF8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35254" w14:textId="3C0C00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3</w:t>
            </w:r>
          </w:p>
        </w:tc>
      </w:tr>
      <w:tr w:rsidR="006E4D60" w:rsidRPr="006E4D60" w14:paraId="68FB8658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8647B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36A79" w14:textId="461D493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868BE" w14:textId="43EFB70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7111F" w14:textId="4DF044C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8B2C4" w14:textId="1784DFA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F079C" w14:textId="71AF460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3AF8F" w14:textId="6AA7E87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2CA27" w14:textId="77C9ACD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225C4" w14:textId="10C0DA3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FA3BF" w14:textId="2F2FC3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9C488" w14:textId="33429FF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56FB2" w14:textId="6E8FA2F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AD4C9" w14:textId="03C292D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1E3AF" w14:textId="152B58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8810C" w14:textId="7F9E731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5</w:t>
            </w:r>
          </w:p>
        </w:tc>
      </w:tr>
      <w:tr w:rsidR="006E4D60" w:rsidRPr="006E4D60" w14:paraId="6A3BFA8E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DC7C5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59652" w14:textId="31CB7EC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4CC1C" w14:textId="338DB6C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745FB" w14:textId="1DD3FC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4991B" w14:textId="0A5F64B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2825E" w14:textId="1E4E6AB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016A9" w14:textId="123A816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201F4" w14:textId="414EFA1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195BB" w14:textId="4F787B8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9E13B" w14:textId="6490DB4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2540B" w14:textId="33ECCD8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F325E" w14:textId="41977F4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C0A1B" w14:textId="70BBCF5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C6C00" w14:textId="7669396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80CB3" w14:textId="6A1C12E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9</w:t>
            </w:r>
          </w:p>
        </w:tc>
      </w:tr>
      <w:tr w:rsidR="006E4D60" w:rsidRPr="006E4D60" w14:paraId="50E31986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7F706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C6810" w14:textId="310D19C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10136" w14:textId="0A7217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82E76" w14:textId="536F048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B4766" w14:textId="03D9487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EE881" w14:textId="04EE74F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A452D" w14:textId="6EAE009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C9E8D" w14:textId="141E9A8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B5179" w14:textId="1928B2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18F63" w14:textId="74BAE1C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68953" w14:textId="7BB374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F367A" w14:textId="5D2ACF9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9D3CB" w14:textId="1FF8330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ED4B0" w14:textId="063D6DE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2116C" w14:textId="07082BF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6E4D60" w:rsidRPr="006E4D60" w14:paraId="5914103F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719D9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77073" w14:textId="2F0D1CD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1C4B7" w14:textId="32460D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4919F" w14:textId="3E974D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36563" w14:textId="64F94AD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584FF" w14:textId="5A10EB5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BF231" w14:textId="5B76969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72D8C" w14:textId="08670CA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B3557" w14:textId="0884BAA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A3083" w14:textId="0C76A23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3C643" w14:textId="435A28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ECC8" w14:textId="78A8406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D7278" w14:textId="438E83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D602D" w14:textId="2F3D448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F7E7C" w14:textId="5A2C161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0</w:t>
            </w:r>
          </w:p>
        </w:tc>
      </w:tr>
      <w:tr w:rsidR="006E4D60" w:rsidRPr="006E4D60" w14:paraId="16ABC88E" w14:textId="77777777" w:rsidTr="006E4D60">
        <w:trPr>
          <w:trHeight w:val="290"/>
        </w:trPr>
        <w:tc>
          <w:tcPr>
            <w:tcW w:w="6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01960" w14:textId="777777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A6591" w14:textId="165B2B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768E1" w14:textId="6B7EA20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F6DA9" w14:textId="70BE3F4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EB1C6" w14:textId="6E34498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700C5" w14:textId="71C2229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591E8" w14:textId="5DD3303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B535C" w14:textId="089D3B6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9E7B5" w14:textId="60C885A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AEB30" w14:textId="75F5F52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D6183" w14:textId="4334704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2A699" w14:textId="065A644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0469" w14:textId="64B4CD2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C1F44" w14:textId="67CE91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83590" w14:textId="36FA89B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6</w:t>
            </w:r>
          </w:p>
        </w:tc>
      </w:tr>
    </w:tbl>
    <w:p w14:paraId="5FB25D9B" w14:textId="77777777" w:rsidR="00B1103A" w:rsidRDefault="00B1103A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2002AE8F" w14:textId="25F6E46A" w:rsidR="00543DB6" w:rsidRDefault="00543DB6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FEE6316" w14:textId="5F48AA76" w:rsidR="00B1103A" w:rsidRPr="006E4D60" w:rsidRDefault="006E4D60">
      <w:pPr>
        <w:pStyle w:val="ListParagraph"/>
        <w:numPr>
          <w:ilvl w:val="0"/>
          <w:numId w:val="71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 w:rsidRPr="006E4D60">
        <w:rPr>
          <w:rFonts w:ascii="Times New Roman" w:eastAsiaTheme="minorHAnsi" w:hAnsi="Times New Roman"/>
          <w:sz w:val="24"/>
          <w:szCs w:val="24"/>
        </w:rPr>
        <w:t xml:space="preserve">Lampiran Data Hasil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Kuesioner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="00B1103A" w:rsidRPr="006E4D60">
        <w:rPr>
          <w:rFonts w:ascii="Times New Roman" w:eastAsiaTheme="minorHAnsi" w:hAnsi="Times New Roman"/>
          <w:sz w:val="24"/>
          <w:szCs w:val="24"/>
        </w:rPr>
        <w:t>Variabel</w:t>
      </w:r>
      <w:proofErr w:type="spellEnd"/>
      <w:r w:rsidR="00B1103A" w:rsidRPr="006E4D60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="00B1103A" w:rsidRPr="006E4D60">
        <w:rPr>
          <w:rFonts w:ascii="Times New Roman" w:eastAsiaTheme="minorHAnsi" w:hAnsi="Times New Roman"/>
          <w:sz w:val="24"/>
          <w:szCs w:val="24"/>
        </w:rPr>
        <w:t>Karakteristik</w:t>
      </w:r>
      <w:proofErr w:type="spellEnd"/>
      <w:r w:rsidR="00B1103A" w:rsidRPr="006E4D60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="00B1103A" w:rsidRPr="006E4D60">
        <w:rPr>
          <w:rFonts w:ascii="Times New Roman" w:eastAsiaTheme="minorHAnsi" w:hAnsi="Times New Roman"/>
          <w:sz w:val="24"/>
          <w:szCs w:val="24"/>
        </w:rPr>
        <w:t>Individu</w:t>
      </w:r>
      <w:proofErr w:type="spellEnd"/>
      <w:r w:rsidR="00B1103A" w:rsidRPr="006E4D60">
        <w:rPr>
          <w:rFonts w:ascii="Times New Roman" w:eastAsiaTheme="minorHAnsi" w:hAnsi="Times New Roman"/>
          <w:sz w:val="24"/>
          <w:szCs w:val="24"/>
        </w:rPr>
        <w:t xml:space="preserve"> (X1)</w:t>
      </w:r>
    </w:p>
    <w:p w14:paraId="6984112C" w14:textId="77777777" w:rsidR="00B1103A" w:rsidRDefault="00B1103A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tbl>
      <w:tblPr>
        <w:tblW w:w="7927" w:type="dxa"/>
        <w:tblLook w:val="04A0" w:firstRow="1" w:lastRow="0" w:firstColumn="1" w:lastColumn="0" w:noHBand="0" w:noVBand="1"/>
      </w:tblPr>
      <w:tblGrid>
        <w:gridCol w:w="562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1128"/>
      </w:tblGrid>
      <w:tr w:rsidR="00B1103A" w:rsidRPr="006E4D60" w14:paraId="767CB350" w14:textId="77777777" w:rsidTr="004A0D1E">
        <w:trPr>
          <w:trHeight w:val="29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C62877" w14:textId="4D9AABA6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6237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86DBD" w14:textId="3AA3AD50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arakteristik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ndividu</w:t>
            </w:r>
            <w:proofErr w:type="spellEnd"/>
          </w:p>
        </w:tc>
        <w:tc>
          <w:tcPr>
            <w:tcW w:w="1128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6B1B7" w14:textId="7DF2BFBD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B1103A" w:rsidRPr="006E4D60" w14:paraId="73707605" w14:textId="77777777" w:rsidTr="004A0D1E">
        <w:trPr>
          <w:trHeight w:val="290"/>
        </w:trPr>
        <w:tc>
          <w:tcPr>
            <w:tcW w:w="56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B14631" w14:textId="23B0B84A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7EB3E" w14:textId="3A0B3306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861A5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6D2A7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C3718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A792C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76494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A4234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AA6D2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EAFA4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4E8E4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74327" w14:textId="77777777" w:rsidR="00B1103A" w:rsidRPr="006E4D60" w:rsidRDefault="00B1103A" w:rsidP="00B1103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112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7FE37" w14:textId="3551BC6A" w:rsidR="00B1103A" w:rsidRPr="006E4D60" w:rsidRDefault="00B1103A" w:rsidP="00B1103A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6E4D60" w:rsidRPr="006E4D60" w14:paraId="2B945218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287401" w14:textId="33EB754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C8930" w14:textId="77D8290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7DB84" w14:textId="3BE62C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D3211" w14:textId="4D3E44E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68B38" w14:textId="5220905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7C367" w14:textId="1D9A26E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01B04" w14:textId="5390FBE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91EB4" w14:textId="54552A4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BA65A" w14:textId="66AF41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97EB1" w14:textId="5C8BA8C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E4EC0" w14:textId="613B47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FFEBB" w14:textId="4EEE916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C23C0" w14:textId="74A0A4D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6E4D60" w:rsidRPr="006E4D60" w14:paraId="55CC3EBC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D90BB9" w14:textId="6AFE791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E3849" w14:textId="2761045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232FE" w14:textId="78316E2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B1875" w14:textId="030A1C5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626B5" w14:textId="1B23A72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7BE4D" w14:textId="79800B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C73ED" w14:textId="479C6C4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830C7" w14:textId="3202FB8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4087F" w14:textId="7DB6817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6F7E8" w14:textId="61A12F6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15E36" w14:textId="5836151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84324" w14:textId="0F9965F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489EE" w14:textId="4CC793A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7A2A031B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8BC609" w14:textId="3F7904F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F92E2" w14:textId="67CBB05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2A0BE" w14:textId="64C20F2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DA583" w14:textId="7AD199B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3829C" w14:textId="589BDB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6635A" w14:textId="6765428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E54E1" w14:textId="0093197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B05C5" w14:textId="35344E7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91BBA" w14:textId="0BFC793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97B26" w14:textId="36CBD4E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62CB4" w14:textId="1BE0302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DF5AC" w14:textId="1A41B77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679C3" w14:textId="55DC10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6E4D60" w:rsidRPr="006E4D60" w14:paraId="7DB78ABC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398689" w14:textId="20C0FAE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617C6" w14:textId="56566C3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ACF3D" w14:textId="5AA3B0C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D1580" w14:textId="7A62A4C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EAE23" w14:textId="6F5CE2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B37FF" w14:textId="4D61C34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03630" w14:textId="5A17467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B8F59" w14:textId="40A0532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74737" w14:textId="3DB427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3C273" w14:textId="73EF19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79BD5" w14:textId="14BA575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1FCFD" w14:textId="7072131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3621C" w14:textId="30F5F4A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6E4D60" w:rsidRPr="006E4D60" w14:paraId="11518F1E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1EF839" w14:textId="26667B7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241D7" w14:textId="29B0DD6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48C2E" w14:textId="5F7AD7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28799" w14:textId="6FB6334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8A59E" w14:textId="4E9EB05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6583E" w14:textId="7E12EA5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4250E" w14:textId="4E5882D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E5E75" w14:textId="1D78D5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A7636" w14:textId="1F94F94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5C8F1" w14:textId="6C69ED6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A786D" w14:textId="7E65FA9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AD440" w14:textId="7A967CE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D6F3E" w14:textId="06E512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6E4D60" w:rsidRPr="006E4D60" w14:paraId="1B3B8F69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04AC1F" w14:textId="449A336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C3377" w14:textId="64CB2A3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F0D3D" w14:textId="3C10A73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B88B2" w14:textId="28B366D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7E819" w14:textId="35B3AB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FC097" w14:textId="3809B60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C3736" w14:textId="1E7C4F4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EE659" w14:textId="069E3B8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7D0B8" w14:textId="4F03262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EDFC3" w14:textId="54F43C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B092B" w14:textId="4EB94B1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B86F2" w14:textId="1854D1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4C0F7" w14:textId="260021A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6E4D60" w:rsidRPr="006E4D60" w14:paraId="67225BE9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6C39FA" w14:textId="6AB2EDB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97427" w14:textId="37B03A0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9E12C" w14:textId="32A2779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02921" w14:textId="2E2E2B7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6B028" w14:textId="5DBDEE9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0A7DB" w14:textId="79E6650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42E50" w14:textId="0E1A4F5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17DEB" w14:textId="6487690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86574" w14:textId="4BE6763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8FF1C" w14:textId="5300FF2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FCB90" w14:textId="5FD924B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1067D" w14:textId="4B729C5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2C592" w14:textId="74A868B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6E4D60" w:rsidRPr="006E4D60" w14:paraId="7B5A3134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B9D1CC" w14:textId="6D55F2D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CECBC" w14:textId="56AD12B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2C223" w14:textId="40CB270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E8A62" w14:textId="79472C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FD15B" w14:textId="3B97A93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F5E5C" w14:textId="45F3AD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3C225" w14:textId="5A747AE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BCD4D" w14:textId="1346EA3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FBDDE" w14:textId="4AFC9CD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3BEA6" w14:textId="7E14AC3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5A758" w14:textId="559D08F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1A7EB" w14:textId="6007CDE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3D11D" w14:textId="19673D6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6E4D60" w:rsidRPr="006E4D60" w14:paraId="5CFC5FC4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97B697" w14:textId="155159B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E98C4" w14:textId="6DC27A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7813B" w14:textId="0F4692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568BD" w14:textId="2F185DC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FC5E4" w14:textId="50C3BFC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7B49D" w14:textId="4C5E954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8BD62" w14:textId="73CD79B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623FB" w14:textId="5ADE327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F23AF" w14:textId="4CA423C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8BFB4" w14:textId="72538BE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F08AD" w14:textId="14BABCF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C95BD" w14:textId="66C071F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949AE" w14:textId="4C974A3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6E4D60" w:rsidRPr="006E4D60" w14:paraId="7C11406A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1AEE5F" w14:textId="344B425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2CDF3" w14:textId="25B4E25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3C4C2" w14:textId="32027DE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02C61" w14:textId="4706956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36047" w14:textId="1B721E9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151DF" w14:textId="5320E49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E95D4" w14:textId="0020D3D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6BA3B" w14:textId="14B62B8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36FED" w14:textId="3DC4872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9D91A" w14:textId="793AD8B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A738A" w14:textId="1E8172D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F5EB5" w14:textId="1D445C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11CF9" w14:textId="061B9A4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34B270E1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A215BC" w14:textId="24425B8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1190B" w14:textId="149630D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AA2A0" w14:textId="7CE6A08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D8F9E" w14:textId="7F14890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B82C8" w14:textId="48263D9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4F916" w14:textId="3C4206C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4B74D" w14:textId="4C63DA8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8FDE9" w14:textId="1549A7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18DB6" w14:textId="0A0943F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6768E" w14:textId="3141F16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EEDBF" w14:textId="4E31DE5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368CA" w14:textId="0EC997F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7F443" w14:textId="0DA288F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6E4D60" w:rsidRPr="006E4D60" w14:paraId="5A7F003E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6ACBE3" w14:textId="4B2B5A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1269B" w14:textId="2579363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2E200" w14:textId="2A3C8E0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4DDBC" w14:textId="40513E3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B56EE" w14:textId="2D0063D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2B5F1" w14:textId="54732C2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A8AFC" w14:textId="3A1A2D7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2B45F" w14:textId="7A0BEC7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E8C09" w14:textId="1B8448E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F01D9" w14:textId="594EA85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6ADBB" w14:textId="004D27E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3DF36" w14:textId="4824D4B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6F343" w14:textId="1C0A96A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8</w:t>
            </w:r>
          </w:p>
        </w:tc>
      </w:tr>
      <w:tr w:rsidR="006E4D60" w:rsidRPr="006E4D60" w14:paraId="604CA2D6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9E3B1E" w14:textId="0598DEF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93F7C" w14:textId="2943985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566A5" w14:textId="73C328D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F7F50" w14:textId="29553E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402D2" w14:textId="4B1B468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CF534" w14:textId="21C49EC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7873B" w14:textId="56E23BE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BDD3E" w14:textId="6FDBF58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37934" w14:textId="5FDC669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D861A" w14:textId="3AC100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E4E7D" w14:textId="49FE1E5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F057" w14:textId="41F0FC0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23F21" w14:textId="25C6E9F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6E4D60" w:rsidRPr="006E4D60" w14:paraId="61FE21CD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06B2B2" w14:textId="5BB18F9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FE160" w14:textId="30929EB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626D2" w14:textId="3E2C238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C2560" w14:textId="6438FCC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29A9C" w14:textId="32F6533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21822" w14:textId="4736E11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49270" w14:textId="3331D9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2B478" w14:textId="60F35B0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23B02" w14:textId="1CA4850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E8648" w14:textId="3D8FC52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247BB" w14:textId="262A3F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6A706" w14:textId="2461E6A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28611" w14:textId="0F5CF7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0C2886AF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C9A504" w14:textId="083BC59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39754" w14:textId="7603EA8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153E6" w14:textId="2A605CC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C6510" w14:textId="72FE410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DEDBC" w14:textId="2384C72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5ED62" w14:textId="274493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0A943" w14:textId="4D73D46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A3A6A" w14:textId="24FC61E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FF4DD" w14:textId="5AD07F8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17B9B" w14:textId="798B5DB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FC16C" w14:textId="25F1C89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C3D73" w14:textId="5553531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E503A" w14:textId="5674D2A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047B8871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0CDF7C" w14:textId="5F54703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3913D" w14:textId="784FBAC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78456" w14:textId="0F356CC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CB367" w14:textId="1E13CF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B604B" w14:textId="2D08695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9EA0D" w14:textId="226DD1D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4AF2B" w14:textId="4582A4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0D22B" w14:textId="5F63E57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BBC0" w14:textId="64EAC69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E7F75" w14:textId="5F49405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C62A6" w14:textId="1EDE820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16E85" w14:textId="76BF4B9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9B396" w14:textId="1721E6E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6E4D60" w:rsidRPr="006E4D60" w14:paraId="1996A733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38BCCD" w14:textId="624767A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E0FC6" w14:textId="644C7C8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FE5AA" w14:textId="1B17AC0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A7037" w14:textId="0C6385E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FD66F" w14:textId="69BED26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21BBF" w14:textId="28E584E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F2370" w14:textId="2840FFB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F4A3F" w14:textId="54095D2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FFC18" w14:textId="6B1675E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7212C" w14:textId="1E56E62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089F3" w14:textId="3946CDF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8F781" w14:textId="164B363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C13F7" w14:textId="4DFE15E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6E4D60" w:rsidRPr="006E4D60" w14:paraId="7FC97331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5B26F8" w14:textId="62BC026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91968" w14:textId="7123363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0885D" w14:textId="0EDA119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C52F7" w14:textId="20C8FE1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7BF40" w14:textId="19FD5E8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0B4EC" w14:textId="0948F4E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97DD4" w14:textId="5545333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CFB6B" w14:textId="0ECA6C0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603B2" w14:textId="2ABEB62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8BCF9" w14:textId="4C08761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6794B" w14:textId="44F0E24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80E1C" w14:textId="341AD7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2162C" w14:textId="1CC2108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6E4D60" w:rsidRPr="006E4D60" w14:paraId="13351EA1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35C672" w14:textId="01A2610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51D81" w14:textId="19C3B74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9BDB2" w14:textId="31856A9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F3BCA" w14:textId="1B6F101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5A453" w14:textId="56A720A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DEC3A" w14:textId="07F1A32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C5260" w14:textId="7E1EA9A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0F688" w14:textId="4DFEC56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E8816" w14:textId="254BCEB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7952C" w14:textId="3C52D8C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2A960" w14:textId="7AB29FA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8B366" w14:textId="678C0B9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71CB4" w14:textId="4D63D6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398D1C03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C8FB75" w14:textId="28AC849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4B611" w14:textId="7B9DF08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99121" w14:textId="486B3A5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168A6" w14:textId="0E10519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84AA0" w14:textId="66F6715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396F2" w14:textId="0E7AA3E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2A2F2" w14:textId="77A84C8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20072" w14:textId="25A1197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7E9C8" w14:textId="3B36D9D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08BBA" w14:textId="7B535EC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D31E4" w14:textId="6958C6C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FD112" w14:textId="58E2506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45FD5" w14:textId="3E3A8B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6E4D60" w:rsidRPr="006E4D60" w14:paraId="617EF4B3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BC35B8" w14:textId="0741AF7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86A51" w14:textId="0E054F3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38D5A" w14:textId="5A00FD5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28D23" w14:textId="0B38F50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D5095" w14:textId="4D6330F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927F0" w14:textId="122A479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E0ACA" w14:textId="38FE0E0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0B0BD" w14:textId="27A3B29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915D4" w14:textId="7B2A2DA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757AF" w14:textId="6F3CD3F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B9D1A" w14:textId="40298BE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6E80F" w14:textId="31CBE57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1336F" w14:textId="64B776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099C00B4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DE6C0F" w14:textId="585B9EB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E6CE3" w14:textId="3F33BB1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435F4" w14:textId="09BF027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6A44A" w14:textId="0ABE6F8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96BC5" w14:textId="2777D50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849F2" w14:textId="3B47AF0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9998A" w14:textId="0C7EBF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407B1" w14:textId="3A57BFA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7F2DC" w14:textId="51FC116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CA86F" w14:textId="7FA1142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65AE1" w14:textId="3E87414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93831" w14:textId="5D7F57A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D6A17" w14:textId="74D8F9F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1B0FC500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D5EDF0" w14:textId="778EB4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39C62" w14:textId="4A193E9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32EC6" w14:textId="3DBE56A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62D3C" w14:textId="1932DE2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21F55" w14:textId="15E7E4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8ACC2" w14:textId="03A49A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8871C" w14:textId="7C2B09F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427F1" w14:textId="12266E4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D429B" w14:textId="74B3B95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13077" w14:textId="0113C4E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D1E53" w14:textId="27DFA6A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10880" w14:textId="7D22142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0191A" w14:textId="6B3F334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1A7AFF40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AF2386" w14:textId="4907967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56093" w14:textId="3F8317E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6BD7F" w14:textId="65567D3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07FA8" w14:textId="58A37EC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E5E05" w14:textId="180F129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9C7C0" w14:textId="5567642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0D3BD" w14:textId="0E6317C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7BBF8" w14:textId="5813D92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30FC9" w14:textId="6FD1499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13AB4" w14:textId="781A80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5FD6F" w14:textId="1F8B1EE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85055" w14:textId="4338B4C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EB1E1" w14:textId="66325C7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6E4D60" w:rsidRPr="006E4D60" w14:paraId="0C09FDD8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D3BE62" w14:textId="725451B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EED0C" w14:textId="403046A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8EB69" w14:textId="6D9A895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BCCF8" w14:textId="5770494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33E47" w14:textId="64691DE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9111F" w14:textId="7A5EBC1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29852" w14:textId="3179121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A5542" w14:textId="0E43335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5AC27" w14:textId="4B9E2A9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A3295" w14:textId="3F1F79B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32C82" w14:textId="661ADBA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F61C7" w14:textId="2CCB014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6CE01" w14:textId="5FF3EE0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6E4D60" w:rsidRPr="006E4D60" w14:paraId="5059C105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376808" w14:textId="5CC4AE5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BF625" w14:textId="0302F0A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EEFDD" w14:textId="517E96D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4C608" w14:textId="1AEF79F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DE517" w14:textId="323A2CE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A886E" w14:textId="6938F07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0E56F" w14:textId="23B588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ECEBA" w14:textId="209E930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DBC10" w14:textId="6F68130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4B3D0" w14:textId="0BD638E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3121A" w14:textId="1C0CE7B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A1344" w14:textId="02D7E42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1C470" w14:textId="5957899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6E4D60" w:rsidRPr="006E4D60" w14:paraId="657C90F0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BD20FA" w14:textId="2725A71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ECFD5" w14:textId="126312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7F140" w14:textId="27CB626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EFA0C" w14:textId="2D2B966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B5103" w14:textId="391B1EC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FB1D7" w14:textId="7A65C50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63F1A" w14:textId="22FE5EA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F928C" w14:textId="162847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5F759" w14:textId="2F99EB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F0027" w14:textId="7251DF2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5A473" w14:textId="63F9ED8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27FCF" w14:textId="170B061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DEC3D" w14:textId="05A47D5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6E4D60" w:rsidRPr="006E4D60" w14:paraId="6A839793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EDB44F" w14:textId="6C9337F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1360A" w14:textId="6FF67CE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326E7" w14:textId="1CDB35A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83CC5" w14:textId="124E8BF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004AB" w14:textId="553AE5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FE951" w14:textId="039AF89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6900E" w14:textId="7B2EAA6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15BCE" w14:textId="446AF16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BA4E9" w14:textId="2B60A8B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24587" w14:textId="1A29129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21F71" w14:textId="72CFEBB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CEBE5" w14:textId="081ABE3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292B9" w14:textId="0170B0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6E4D60" w:rsidRPr="006E4D60" w14:paraId="59092129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6C3C0B" w14:textId="6E476FA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AD079" w14:textId="5CCC024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C8548" w14:textId="5ECD70A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1CE08" w14:textId="2D094FC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9EF8E" w14:textId="746A415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814F2" w14:textId="2989632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85338" w14:textId="064F02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D53E0" w14:textId="41C5E6B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78BA0" w14:textId="3734F27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42508" w14:textId="7F76C43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D8EAF" w14:textId="01A3A7B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78B38" w14:textId="2A68ABA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4AD4C" w14:textId="12806B6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76335854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B13E76" w14:textId="656D2D1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A191B" w14:textId="26F96D7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1FA47" w14:textId="31576B7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B24A0" w14:textId="3A28AAD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8D5C3" w14:textId="082524A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D3FD4" w14:textId="389CD29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68561" w14:textId="444656C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7B13A" w14:textId="6EE3861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6F9DB" w14:textId="3DF1287A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BFCBB" w14:textId="16EA74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B7849" w14:textId="1EBEDB3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26702" w14:textId="7F19EDE3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66D13" w14:textId="36E7E92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29AE5796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16FF26" w14:textId="419CFE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0740C" w14:textId="5B1DA16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0A8A2" w14:textId="5D4EDD9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21224" w14:textId="7B82B72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EA6E7" w14:textId="5723F36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5ABC2" w14:textId="4CEA32A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B0206" w14:textId="3EDFE2C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98423" w14:textId="038BFE0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EF208" w14:textId="1BD503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7E30B" w14:textId="754D38B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DD112" w14:textId="5F4CC3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A8298" w14:textId="3F853B3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0E001" w14:textId="46527A4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6E4D60" w:rsidRPr="006E4D60" w14:paraId="6A3C54F1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7BFA1D" w14:textId="49E139E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2EB70" w14:textId="7DB09F1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EE847" w14:textId="210A4E1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1B54D" w14:textId="3C6DDCC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505B7" w14:textId="2A31451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926E8" w14:textId="391B301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65B91" w14:textId="7210A36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36F84" w14:textId="4B1952AD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9EA61" w14:textId="0EC1F07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15365" w14:textId="709A87B8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92076" w14:textId="31F419B4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F0F61" w14:textId="75838D8E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DE523" w14:textId="2163AFF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39</w:t>
            </w:r>
          </w:p>
        </w:tc>
      </w:tr>
      <w:tr w:rsidR="006E4D60" w:rsidRPr="006E4D60" w14:paraId="4E12B145" w14:textId="77777777" w:rsidTr="004A0D1E">
        <w:trPr>
          <w:trHeight w:val="29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4B3895" w14:textId="4921BFBC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38A9A" w14:textId="3C97D281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902BF" w14:textId="15743159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B3A32" w14:textId="01EE22E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45DB7" w14:textId="2CF8B1D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C0F40" w14:textId="157EA2F0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1AE96" w14:textId="710BBFF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3B45E" w14:textId="37F2622F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B47FF" w14:textId="63F8DC85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5F747" w14:textId="359AF93B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C1904" w14:textId="71C6DCD7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86719" w14:textId="79174B72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81036" w14:textId="24BC9B76" w:rsidR="006E4D60" w:rsidRPr="006E4D60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</w:tbl>
    <w:p w14:paraId="6464178D" w14:textId="77777777" w:rsidR="00B1103A" w:rsidRDefault="00B1103A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BE7FB1F" w14:textId="77777777" w:rsidR="004B29D4" w:rsidRDefault="004B29D4" w:rsidP="004B29D4">
      <w:pPr>
        <w:rPr>
          <w:rFonts w:ascii="Times New Roman" w:eastAsiaTheme="minorHAnsi" w:hAnsi="Times New Roman"/>
          <w:sz w:val="24"/>
          <w:szCs w:val="24"/>
        </w:rPr>
      </w:pPr>
    </w:p>
    <w:p w14:paraId="2EDDC8E8" w14:textId="77777777" w:rsidR="004B29D4" w:rsidRDefault="004B29D4" w:rsidP="004B29D4">
      <w:pPr>
        <w:rPr>
          <w:rFonts w:ascii="Times New Roman" w:hAnsi="Times New Roman"/>
          <w:sz w:val="24"/>
          <w:szCs w:val="24"/>
        </w:rPr>
      </w:pPr>
    </w:p>
    <w:p w14:paraId="49D4EC6F" w14:textId="400268E1" w:rsidR="00C51A39" w:rsidRPr="004B29D4" w:rsidRDefault="006E4D60">
      <w:pPr>
        <w:pStyle w:val="ListParagraph"/>
        <w:numPr>
          <w:ilvl w:val="0"/>
          <w:numId w:val="71"/>
        </w:numPr>
        <w:rPr>
          <w:rFonts w:ascii="Times New Roman" w:hAnsi="Times New Roman"/>
          <w:sz w:val="24"/>
          <w:szCs w:val="24"/>
        </w:rPr>
      </w:pPr>
      <w:r w:rsidRPr="004B29D4">
        <w:rPr>
          <w:rFonts w:ascii="Times New Roman" w:hAnsi="Times New Roman"/>
          <w:sz w:val="24"/>
          <w:szCs w:val="24"/>
        </w:rPr>
        <w:lastRenderedPageBreak/>
        <w:t xml:space="preserve">Lampiran Data Hasil </w:t>
      </w:r>
      <w:proofErr w:type="spellStart"/>
      <w:r w:rsidRPr="004B29D4">
        <w:rPr>
          <w:rFonts w:ascii="Times New Roman" w:hAnsi="Times New Roman"/>
          <w:sz w:val="24"/>
          <w:szCs w:val="24"/>
        </w:rPr>
        <w:t>Kuesioner</w:t>
      </w:r>
      <w:proofErr w:type="spellEnd"/>
      <w:r w:rsidRPr="004B29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1A39" w:rsidRPr="004B29D4">
        <w:rPr>
          <w:rFonts w:ascii="Times New Roman" w:hAnsi="Times New Roman"/>
          <w:sz w:val="24"/>
          <w:szCs w:val="24"/>
        </w:rPr>
        <w:t>Variabel</w:t>
      </w:r>
      <w:proofErr w:type="spellEnd"/>
      <w:r w:rsidR="00C51A39" w:rsidRPr="004B29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C51A39" w:rsidRPr="004B29D4">
        <w:rPr>
          <w:rFonts w:ascii="Times New Roman" w:hAnsi="Times New Roman"/>
          <w:sz w:val="24"/>
          <w:szCs w:val="24"/>
        </w:rPr>
        <w:t>Keterampilan</w:t>
      </w:r>
      <w:proofErr w:type="spellEnd"/>
      <w:r w:rsidRPr="004B29D4">
        <w:rPr>
          <w:rFonts w:ascii="Times New Roman" w:hAnsi="Times New Roman"/>
          <w:sz w:val="24"/>
          <w:szCs w:val="24"/>
        </w:rPr>
        <w:t xml:space="preserve"> (X2)</w:t>
      </w:r>
    </w:p>
    <w:tbl>
      <w:tblPr>
        <w:tblpPr w:leftFromText="180" w:rightFromText="180" w:vertAnchor="text" w:horzAnchor="margin" w:tblpXSpec="center" w:tblpY="383"/>
        <w:tblW w:w="7118" w:type="dxa"/>
        <w:tblLook w:val="04A0" w:firstRow="1" w:lastRow="0" w:firstColumn="1" w:lastColumn="0" w:noHBand="0" w:noVBand="1"/>
      </w:tblPr>
      <w:tblGrid>
        <w:gridCol w:w="510"/>
        <w:gridCol w:w="708"/>
        <w:gridCol w:w="714"/>
        <w:gridCol w:w="709"/>
        <w:gridCol w:w="709"/>
        <w:gridCol w:w="709"/>
        <w:gridCol w:w="708"/>
        <w:gridCol w:w="709"/>
        <w:gridCol w:w="650"/>
        <w:gridCol w:w="992"/>
      </w:tblGrid>
      <w:tr w:rsidR="00F643D5" w:rsidRPr="004B29D4" w14:paraId="407326F9" w14:textId="77777777" w:rsidTr="00F643D5">
        <w:trPr>
          <w:trHeight w:val="290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14:paraId="1CB3C98F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5616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3848297F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terampilan</w:t>
            </w:r>
            <w:proofErr w:type="spellEnd"/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CCFF8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F643D5" w:rsidRPr="004B29D4" w14:paraId="2E2A5C0B" w14:textId="77777777" w:rsidTr="00F643D5">
        <w:trPr>
          <w:trHeight w:val="290"/>
        </w:trPr>
        <w:tc>
          <w:tcPr>
            <w:tcW w:w="5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</w:tcPr>
          <w:p w14:paraId="1CAAFC0C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406D0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64B14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B1F39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9A931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CB4B0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C8F63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5C5CB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1EE42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E6160" w14:textId="77777777" w:rsidR="00F643D5" w:rsidRPr="004B29D4" w:rsidRDefault="00F643D5" w:rsidP="00F643D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6E4D60" w:rsidRPr="004B29D4" w14:paraId="1022FC1E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19E65F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782DC" w14:textId="1EA7EAA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3FC2D" w14:textId="391CCB7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E246A" w14:textId="29E4A32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7B6B8" w14:textId="5DDD878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9A43C" w14:textId="4F5913C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E6126" w14:textId="7E0272F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1AFFE" w14:textId="09A86D7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97E29" w14:textId="53AC568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9D165" w14:textId="5A92E0D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  <w:tr w:rsidR="006E4D60" w:rsidRPr="004B29D4" w14:paraId="57831368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2EB802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5E58B" w14:textId="55D1193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3BD8A" w14:textId="7F67B1D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B523D" w14:textId="542F6D6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EE72B" w14:textId="2BD3FEB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743F3" w14:textId="604AE0A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68742" w14:textId="0B99AAA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FE1D8" w14:textId="1E08D6C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7E068" w14:textId="00A14B8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8AD75" w14:textId="3CB67FE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6E4D60" w:rsidRPr="004B29D4" w14:paraId="2EB1BF03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8C63F0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2D477" w14:textId="15935C5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DB0BF" w14:textId="4F7A141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26F38" w14:textId="575A1E7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19D66" w14:textId="726A054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014AA" w14:textId="2B59F7D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5A9F5" w14:textId="6E8C129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5DA92" w14:textId="7389DF1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EE037" w14:textId="25C1B0A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C7B45" w14:textId="6A87749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5B0F0181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F9B1B9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40C07" w14:textId="6C6CC11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E5243" w14:textId="59253A4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6DFDC" w14:textId="4A4EF43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6B6CB" w14:textId="608FB1D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423D" w14:textId="07BBF9C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D1CB6" w14:textId="795ED59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36A4E" w14:textId="0A97333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1F34C" w14:textId="36EDA23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F96F5" w14:textId="7CD3777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</w:p>
        </w:tc>
      </w:tr>
      <w:tr w:rsidR="006E4D60" w:rsidRPr="004B29D4" w14:paraId="69707928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B99D29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F0BEF" w14:textId="18B7AFA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981B9" w14:textId="482A75E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2955C" w14:textId="3BDB6FB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8CDB3" w14:textId="6C0D074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83FCB" w14:textId="3515A6E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41A93" w14:textId="2E4BBA4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C4C59" w14:textId="7B15FC9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9CF19" w14:textId="0D2DD35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AA09D" w14:textId="1000450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1A1C4ACA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E4D05F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A8202" w14:textId="316CA6C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A7B17" w14:textId="33EFF73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0FE91" w14:textId="57975A2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2D903" w14:textId="486188B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C4E36" w14:textId="36868B4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14CDA" w14:textId="5505943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E1BDD" w14:textId="42C15D0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FD0DD" w14:textId="31597A9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C977C" w14:textId="70DDBAE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6E4D60" w:rsidRPr="004B29D4" w14:paraId="46A7F9F7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6DD996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11DCA" w14:textId="79F4426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0C778" w14:textId="068224E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10E74" w14:textId="6E2E34C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4330A" w14:textId="3AC50E8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6B144" w14:textId="5CB25E2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B651C" w14:textId="7AFEEF5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289C3" w14:textId="7E56DF5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BC639" w14:textId="762E128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03E04" w14:textId="3FAC0B4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72041AF3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2D62C1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260C7" w14:textId="263E46B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783E5" w14:textId="381FE75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B943F" w14:textId="216CDD9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32D99" w14:textId="2112E90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91209" w14:textId="1F0DCBB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5B9BD" w14:textId="5C2FF63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352AA" w14:textId="0F45812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716C8" w14:textId="3CAFA67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1B406" w14:textId="5CC1713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</w:tr>
      <w:tr w:rsidR="006E4D60" w:rsidRPr="004B29D4" w14:paraId="47B8232F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8AD524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F791B" w14:textId="0C81D96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5CF09" w14:textId="54AB0F2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45806" w14:textId="438D879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1AA29" w14:textId="6311A24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9A16A" w14:textId="2289D8F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23408" w14:textId="1A8DCFB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2D1A7" w14:textId="5A72007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1B6BA" w14:textId="554631D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BED36" w14:textId="28A96B9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455E60F7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2A9192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8387" w14:textId="6C22C95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5A4B0" w14:textId="6CE44DA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BDB30" w14:textId="4237875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4A5D2" w14:textId="707B355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A138C" w14:textId="513182E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CCCC8" w14:textId="37B8FED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8F636" w14:textId="26D53B3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A627D" w14:textId="74EE911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12C53" w14:textId="7027FDB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245150BE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BAC476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FCFD1" w14:textId="3733D60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43C74" w14:textId="489AD72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FD21C" w14:textId="611600C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C36D8" w14:textId="2C0BE0C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0C410" w14:textId="6DE69AB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E75D3" w14:textId="7A40264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AFB96" w14:textId="24A1154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2A4D4" w14:textId="23F74B8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A0BBD" w14:textId="7779342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</w:p>
        </w:tc>
      </w:tr>
      <w:tr w:rsidR="006E4D60" w:rsidRPr="004B29D4" w14:paraId="0445FE72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933EE5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0C808" w14:textId="0144607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6C9E0" w14:textId="201CD06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B7096" w14:textId="64FADFF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B1F02" w14:textId="6FB0F79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15496" w14:textId="0EF819A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6D58F" w14:textId="23FF8BF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BAB57" w14:textId="13FB35D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8DAA8" w14:textId="3275434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945C2" w14:textId="0A0F33F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6E4D60" w:rsidRPr="004B29D4" w14:paraId="48E0C6B0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3EFC29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C72D4" w14:textId="255E00F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E2939" w14:textId="11DE5CD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0535D" w14:textId="10E642C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AE097" w14:textId="78EDA7B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6D779" w14:textId="1D39C24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515E5" w14:textId="39D3667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5E354" w14:textId="41821D8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F185B" w14:textId="5FA2B60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64B3A" w14:textId="7E824B4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</w:p>
        </w:tc>
      </w:tr>
      <w:tr w:rsidR="006E4D60" w:rsidRPr="004B29D4" w14:paraId="38C49123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3326E0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75085" w14:textId="4E98AD8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8BC95" w14:textId="3EF7628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777CB" w14:textId="1AEA50B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B9485" w14:textId="5D95BD8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D69D6" w14:textId="5B395A8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2276F" w14:textId="2CC7935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FC55C" w14:textId="0C64C34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333D0" w14:textId="0625580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780C9" w14:textId="77E7557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3</w:t>
            </w:r>
          </w:p>
        </w:tc>
      </w:tr>
      <w:tr w:rsidR="006E4D60" w:rsidRPr="004B29D4" w14:paraId="3AAEC9F1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00B7B1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3E22E" w14:textId="04010E1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8F999" w14:textId="3EA4D97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C11DD" w14:textId="3F14420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6165D" w14:textId="27DF85B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4C7C6" w14:textId="087D498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0D68A" w14:textId="68D9A8D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33D47" w14:textId="1296C54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2C221" w14:textId="2B2AD9E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E5710" w14:textId="549214B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036BB021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86072E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E4760" w14:textId="3E07B33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1BA5" w14:textId="09C49E2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266C0" w14:textId="6EDC444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CBD7A" w14:textId="6B15201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DB02F" w14:textId="7886A7A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CE420" w14:textId="35922C5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86C93" w14:textId="00FAA42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A3225" w14:textId="59385E9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2A11D" w14:textId="0E5EC2B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6E4D60" w:rsidRPr="004B29D4" w14:paraId="191F598C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508641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B4229" w14:textId="63E058A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5CA81" w14:textId="4557C8E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685C4" w14:textId="1F393B7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66DF3" w14:textId="68F3649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4AA2A" w14:textId="4F75C08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0F183" w14:textId="62EE1A1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E09ED" w14:textId="32700F4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FB30C" w14:textId="56B9E88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strike/>
                <w:color w:val="00000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4A735" w14:textId="6E67B6D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2</w:t>
            </w:r>
          </w:p>
        </w:tc>
      </w:tr>
      <w:tr w:rsidR="006E4D60" w:rsidRPr="004B29D4" w14:paraId="3B860A4E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BB19A9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46560" w14:textId="2D484BB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ECD0" w14:textId="635DA9E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6D8B3" w14:textId="4264B51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45605" w14:textId="51231F5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4D58E" w14:textId="69A87F7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19D53" w14:textId="2BA61F4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D52FD" w14:textId="2471A46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5ABF2" w14:textId="7B6BDE4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23C73" w14:textId="32E5E5E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6E4D60" w:rsidRPr="004B29D4" w14:paraId="3E74E829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4615D9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0F28F" w14:textId="1BD9021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631C9" w14:textId="7DD3FDA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0E40D" w14:textId="2F2DF7F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9C6A0" w14:textId="2313322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5C45C" w14:textId="3F92B89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AEE44" w14:textId="59D0B5B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36F76" w14:textId="090D99B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7C3A7" w14:textId="3389372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9C9F0" w14:textId="1AD0B79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1</w:t>
            </w:r>
          </w:p>
        </w:tc>
      </w:tr>
      <w:tr w:rsidR="006E4D60" w:rsidRPr="004B29D4" w14:paraId="49313624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FB3CEB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CDCE9" w14:textId="6C0CDDB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3B2CF" w14:textId="25F78CD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F72B5" w14:textId="5E7F805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07CD8" w14:textId="3AEDBA6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2444F" w14:textId="1811685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35C60" w14:textId="3322E85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B81E7" w14:textId="73B61E2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34925" w14:textId="6C581D9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9DC33" w14:textId="5F7306E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  <w:tr w:rsidR="006E4D60" w:rsidRPr="004B29D4" w14:paraId="29A644C3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F6E3F5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428E3" w14:textId="55D9D0D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1621B" w14:textId="1287E8A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D9741" w14:textId="6E0094F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04C63" w14:textId="75C6D0E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F5F84" w14:textId="0E168DD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00492" w14:textId="68A089E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C4907" w14:textId="461AA51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A7247" w14:textId="0C68F06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ED45F" w14:textId="68B1B0B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1</w:t>
            </w:r>
          </w:p>
        </w:tc>
      </w:tr>
      <w:tr w:rsidR="006E4D60" w:rsidRPr="004B29D4" w14:paraId="1E7532E3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A8B73E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AAD86" w14:textId="4F065BF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FCC04" w14:textId="29F207D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2833B" w14:textId="5E2C617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136BD" w14:textId="4742D03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DD55E" w14:textId="206975E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F2F6C" w14:textId="495E628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B0584" w14:textId="725EEDE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F9D80" w14:textId="5549CC1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A1DC6" w14:textId="6056799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5A6B70CB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2DEEE8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2F5DA" w14:textId="2254C7B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E6F2F" w14:textId="05C5654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C2063" w14:textId="67F7821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3464A" w14:textId="3A1A955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C6192" w14:textId="0A86255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7EBF7" w14:textId="50E4B12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438FA" w14:textId="0D27003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A84EA" w14:textId="4390D92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A0AC2" w14:textId="0DED824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1</w:t>
            </w:r>
          </w:p>
        </w:tc>
      </w:tr>
      <w:tr w:rsidR="006E4D60" w:rsidRPr="004B29D4" w14:paraId="2AEED8A1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D2FE0D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91E8D" w14:textId="1E781EF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5DB4B" w14:textId="66123E2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A9E72" w14:textId="44D01F5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D38DA" w14:textId="0DF225C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B014C" w14:textId="462858C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DB56D" w14:textId="79A8207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5D0F7" w14:textId="622CE8C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E80AD" w14:textId="3091192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B4ABC" w14:textId="38A4098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  <w:tr w:rsidR="006E4D60" w:rsidRPr="004B29D4" w14:paraId="473498F0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F95329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807FD" w14:textId="1D58120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74250" w14:textId="506D6F9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7C2E4" w14:textId="020DBD6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C77C6" w14:textId="64FCAAE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BC3B0" w14:textId="4892A92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F3233" w14:textId="3323C6C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57A5C" w14:textId="44F885D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3FF3A" w14:textId="17E9317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32BCF" w14:textId="1325C46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4135F1B2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DC08E0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D6379" w14:textId="4048778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DFA97" w14:textId="09B2EE3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34054" w14:textId="62FB77B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7CFAE" w14:textId="7A9D66B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6EEAC" w14:textId="0272940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F199F" w14:textId="044628C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6BA23" w14:textId="4529371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F8E3C" w14:textId="1232392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04C24" w14:textId="2C5D2A6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2E56C8D7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8613BA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FAD26" w14:textId="7F7C8A1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257D6" w14:textId="0FF7CEA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055BA" w14:textId="5E85EDF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5A81F" w14:textId="775D8AD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F8826" w14:textId="5F3D266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7004F" w14:textId="626E2D7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39CC1" w14:textId="1CE7EC3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191F1" w14:textId="1992C06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8D817" w14:textId="424B9D0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0ABEF640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63BBD1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9275A" w14:textId="7F60192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78D26" w14:textId="34262EB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EC265" w14:textId="77200E6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4837F" w14:textId="41BE8B5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55AB4" w14:textId="69BFC40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594BE" w14:textId="6263CB1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7FF55" w14:textId="428914E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B5691" w14:textId="5DEDDE6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4C7B9" w14:textId="3A07206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6E4D60" w:rsidRPr="004B29D4" w14:paraId="385E5D8F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F9BA68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11AB9" w14:textId="3743240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AF71C" w14:textId="7D3C511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6C715" w14:textId="0EBF55C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06FA2" w14:textId="205A47A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76F33" w14:textId="7CDC831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1A6BC" w14:textId="54F248E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63E69" w14:textId="615504C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4F9E3" w14:textId="7262AB0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37F10" w14:textId="2DF4744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6E4D60" w:rsidRPr="004B29D4" w14:paraId="51D7AF49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37FB23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A2C6E" w14:textId="769E128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75312" w14:textId="371A893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AD4F3" w14:textId="44ECE8E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8280D" w14:textId="7A9A081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52FED" w14:textId="6DB0687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C493A" w14:textId="62B5E56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1FD68" w14:textId="5BC7BE5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33AC3" w14:textId="3338282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220F8" w14:textId="663808D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  <w:tr w:rsidR="006E4D60" w:rsidRPr="004B29D4" w14:paraId="6365A588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6C55F0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9D0E7" w14:textId="43080A1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FD2EF" w14:textId="42B16E2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BEA53" w14:textId="0F511DA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94146" w14:textId="3C680FF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A1370" w14:textId="3EB041B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89704" w14:textId="71BFCE5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63A84" w14:textId="64B0012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F870F" w14:textId="6ED3BAB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D31A0" w14:textId="1E5473D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7AB853DB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8C4D83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68524" w14:textId="04CEF5B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E74CB" w14:textId="2479B5E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36ADD" w14:textId="1901776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74EF7" w14:textId="28FAD53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D39CA" w14:textId="5A88E0E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EDA71" w14:textId="6D26295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EF5A5" w14:textId="29DE1EB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2978E" w14:textId="5D4395C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CE98C" w14:textId="1AF18E9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48CFA67A" w14:textId="77777777" w:rsidTr="00F643D5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75FB03" w14:textId="77777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B5EB5" w14:textId="2ABC4D4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D1D93" w14:textId="182920B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43F62" w14:textId="1074390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0682B" w14:textId="59F3A12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92419" w14:textId="38C52FC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A8AD5" w14:textId="2604636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CC640" w14:textId="40E93DF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E59EC" w14:textId="6B4F3E4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C6FF3" w14:textId="0D3A841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</w:tbl>
    <w:p w14:paraId="2ECC0028" w14:textId="77777777" w:rsidR="00C51A39" w:rsidRDefault="00C51A39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67282503" w14:textId="77777777" w:rsidR="00F643D5" w:rsidRDefault="00F643D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25D95C24" w14:textId="77777777" w:rsidR="004B29D4" w:rsidRDefault="004B29D4" w:rsidP="00B85E50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6C77CC00" w14:textId="2D695B3D" w:rsidR="00F643D5" w:rsidRPr="004B29D4" w:rsidRDefault="004B29D4">
      <w:pPr>
        <w:pStyle w:val="ListParagraph"/>
        <w:numPr>
          <w:ilvl w:val="0"/>
          <w:numId w:val="71"/>
        </w:num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  <w:r w:rsidRPr="004B29D4">
        <w:rPr>
          <w:rFonts w:ascii="Times New Roman" w:eastAsiaTheme="minorHAnsi" w:hAnsi="Times New Roman"/>
          <w:sz w:val="24"/>
          <w:szCs w:val="24"/>
        </w:rPr>
        <w:lastRenderedPageBreak/>
        <w:t xml:space="preserve">Lampiran Data Hasil </w:t>
      </w:r>
      <w:proofErr w:type="spellStart"/>
      <w:r w:rsidRPr="004B29D4">
        <w:rPr>
          <w:rFonts w:ascii="Times New Roman" w:eastAsiaTheme="minorHAnsi" w:hAnsi="Times New Roman"/>
          <w:sz w:val="24"/>
          <w:szCs w:val="24"/>
        </w:rPr>
        <w:t>Kuesioner</w:t>
      </w:r>
      <w:proofErr w:type="spellEnd"/>
      <w:r w:rsidRPr="004B29D4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="00F643D5" w:rsidRPr="004B29D4">
        <w:rPr>
          <w:rFonts w:ascii="Times New Roman" w:eastAsiaTheme="minorHAnsi" w:hAnsi="Times New Roman"/>
          <w:sz w:val="24"/>
          <w:szCs w:val="24"/>
        </w:rPr>
        <w:t>Variabel</w:t>
      </w:r>
      <w:proofErr w:type="spellEnd"/>
      <w:r w:rsidR="00F643D5" w:rsidRPr="004B29D4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="00F643D5" w:rsidRPr="004B29D4">
        <w:rPr>
          <w:rFonts w:ascii="Times New Roman" w:eastAsiaTheme="minorHAnsi" w:hAnsi="Times New Roman"/>
          <w:sz w:val="24"/>
          <w:szCs w:val="24"/>
        </w:rPr>
        <w:t>Kemampuan</w:t>
      </w:r>
      <w:proofErr w:type="spellEnd"/>
      <w:r w:rsidR="00F643D5" w:rsidRPr="004B29D4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="00F643D5" w:rsidRPr="004B29D4">
        <w:rPr>
          <w:rFonts w:ascii="Times New Roman" w:eastAsiaTheme="minorHAnsi" w:hAnsi="Times New Roman"/>
          <w:sz w:val="24"/>
          <w:szCs w:val="24"/>
        </w:rPr>
        <w:t>Kerj</w:t>
      </w:r>
      <w:r w:rsidRPr="004B29D4">
        <w:rPr>
          <w:rFonts w:ascii="Times New Roman" w:eastAsiaTheme="minorHAnsi" w:hAnsi="Times New Roman"/>
          <w:sz w:val="24"/>
          <w:szCs w:val="24"/>
        </w:rPr>
        <w:t>a</w:t>
      </w:r>
      <w:proofErr w:type="spellEnd"/>
      <w:r w:rsidRPr="004B29D4">
        <w:rPr>
          <w:rFonts w:ascii="Times New Roman" w:eastAsiaTheme="minorHAnsi" w:hAnsi="Times New Roman"/>
          <w:sz w:val="24"/>
          <w:szCs w:val="24"/>
        </w:rPr>
        <w:t xml:space="preserve"> (X3)</w:t>
      </w:r>
    </w:p>
    <w:p w14:paraId="03C0700F" w14:textId="77777777" w:rsidR="004B29D4" w:rsidRPr="004B29D4" w:rsidRDefault="004B29D4" w:rsidP="004B29D4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tbl>
      <w:tblPr>
        <w:tblW w:w="7680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F643D5" w:rsidRPr="004B29D4" w14:paraId="755EFE17" w14:textId="77777777" w:rsidTr="00F643D5">
        <w:trPr>
          <w:trHeight w:val="29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14:paraId="70101773" w14:textId="3D4D8D5A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576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47E7F3B" w14:textId="607E8062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mampuan</w:t>
            </w:r>
            <w:proofErr w:type="spellEnd"/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3CDE8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F643D5" w:rsidRPr="004B29D4" w14:paraId="7BF08650" w14:textId="77777777" w:rsidTr="00B2339C">
        <w:trPr>
          <w:trHeight w:val="290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</w:tcPr>
          <w:p w14:paraId="7722BD39" w14:textId="00F11F61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6BD21" w14:textId="34608D8A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26FBC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5437C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AAAC2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5D5F3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DC6B0" w14:textId="77777777" w:rsidR="00F643D5" w:rsidRPr="004B29D4" w:rsidRDefault="00F643D5" w:rsidP="00F643D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EC07B4" w14:textId="77777777" w:rsidR="00F643D5" w:rsidRPr="004B29D4" w:rsidRDefault="00F643D5" w:rsidP="00F643D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6E4D60" w:rsidRPr="004B29D4" w14:paraId="1293275F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9C36D8" w14:textId="1B01D41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DAA11" w14:textId="0CF6CD3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22386" w14:textId="40AB8EC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97AE3" w14:textId="20A8508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C1A93" w14:textId="0F0A27C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45784" w14:textId="30A8410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E1BD3" w14:textId="6F2CA12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E4252" w14:textId="3CB6D2F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6E4D60" w:rsidRPr="004B29D4" w14:paraId="68B5F065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8DF889" w14:textId="30318B0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A2A59" w14:textId="39B64EC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7312" w14:textId="578BCB0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521B" w14:textId="0FF4AE3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8A41B" w14:textId="04CBAD7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C98E4" w14:textId="3EC9478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2510C" w14:textId="4E904F9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C1A9D" w14:textId="1321ECF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</w:tr>
      <w:tr w:rsidR="006E4D60" w:rsidRPr="004B29D4" w14:paraId="6C3ABC91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51A8D7" w14:textId="77B0941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43A2B" w14:textId="2B0E930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8578B" w14:textId="5EFC95E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333C2" w14:textId="48711F6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55F29" w14:textId="497568C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07EE2" w14:textId="3B403C8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09FE2" w14:textId="1042E53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27DA3" w14:textId="69E0CC4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</w:tr>
      <w:tr w:rsidR="006E4D60" w:rsidRPr="004B29D4" w14:paraId="4A0BF59F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273701" w14:textId="4C2E27C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0E52A" w14:textId="32FD0DB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431AF" w14:textId="292674A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2CD9B" w14:textId="4E9455F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694A4" w14:textId="2F60BCB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12F8C" w14:textId="5AD1A0E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9CAC6" w14:textId="101832A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5019E" w14:textId="7BEE275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6E4D60" w:rsidRPr="004B29D4" w14:paraId="587E07E2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2DB9DD" w14:textId="21B9974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AABD4" w14:textId="79DB7D7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EC067" w14:textId="6C07148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807D6" w14:textId="49BC3AC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15D1B" w14:textId="5ADF0B9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DAFC5" w14:textId="4BB727E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D0609" w14:textId="2EF19D7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D6F93" w14:textId="52C674C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6E4D60" w:rsidRPr="004B29D4" w14:paraId="001AF686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DF9B07" w14:textId="67EC396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14CC1" w14:textId="416BD29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A8F49" w14:textId="75B2A22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7B113" w14:textId="0585EBC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0D94F" w14:textId="44CAEED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D500A" w14:textId="0BAF2AD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46D25" w14:textId="60DC1EF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BF24A" w14:textId="2DA683C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</w:tr>
      <w:tr w:rsidR="006E4D60" w:rsidRPr="004B29D4" w14:paraId="341E9FCE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6623A5" w14:textId="6C64203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02CE7" w14:textId="2576486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75290" w14:textId="12FEECF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752D4" w14:textId="05DB7B3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153CD" w14:textId="7BE6720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8AF91" w14:textId="60AB971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4548B" w14:textId="2E22AD0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C56E6" w14:textId="454734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</w:p>
        </w:tc>
      </w:tr>
      <w:tr w:rsidR="006E4D60" w:rsidRPr="004B29D4" w14:paraId="716E6112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370234" w14:textId="5835472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56B0B" w14:textId="446FAE3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84A3B" w14:textId="3B28048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48CFA" w14:textId="59814CA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140F7" w14:textId="0553697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61E2C" w14:textId="0A71203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03AAD" w14:textId="7EE73D5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7DDA3" w14:textId="1DEE0BF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</w:tr>
      <w:tr w:rsidR="006E4D60" w:rsidRPr="004B29D4" w14:paraId="2F06B1EF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74B714" w14:textId="0EF7AD9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EEBD9" w14:textId="778C7D3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AB009" w14:textId="47FC870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018B2" w14:textId="4BFE4C0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02CD3" w14:textId="3D2E9DE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44B0F" w14:textId="0D801D5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03EF7" w14:textId="21E8AD0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C4C45" w14:textId="7A335E9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</w:tr>
      <w:tr w:rsidR="006E4D60" w:rsidRPr="004B29D4" w14:paraId="503A3B1D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64754F" w14:textId="3E2A369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4E083" w14:textId="31E9114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5CE65" w14:textId="3AC1A4E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BB323" w14:textId="0798343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41344" w14:textId="5E09367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3F178" w14:textId="53AEFB1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3534D" w14:textId="09E7BA8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F681E" w14:textId="247EDE6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3</w:t>
            </w:r>
          </w:p>
        </w:tc>
      </w:tr>
      <w:tr w:rsidR="006E4D60" w:rsidRPr="004B29D4" w14:paraId="32A9CC20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D97F8E" w14:textId="040E527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A96CF" w14:textId="77EC594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863C7" w14:textId="1DBEE3C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8CEAB" w14:textId="0CB8AAD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D35E2" w14:textId="58E55F6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90F0C" w14:textId="3DB29F3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30113" w14:textId="22DC62A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CF4D8" w14:textId="55020F1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</w:tr>
      <w:tr w:rsidR="006E4D60" w:rsidRPr="004B29D4" w14:paraId="36D615C7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2F95E6" w14:textId="4E23216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8B04E" w14:textId="4D52515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08184" w14:textId="4E9917B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59559" w14:textId="6581005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F3C7D" w14:textId="6C49E0A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07A5A" w14:textId="4B6BDFF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29A99" w14:textId="23E97E9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1B97E" w14:textId="5582F02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</w:tr>
      <w:tr w:rsidR="006E4D60" w:rsidRPr="004B29D4" w14:paraId="4B30AAD5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9C4454" w14:textId="0B4E0FE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E4890" w14:textId="2B2D677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28AEA" w14:textId="4713DF6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7FB3E" w14:textId="74BA8F8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E30E5" w14:textId="1B53C15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6A3F2" w14:textId="6A97E95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C6430" w14:textId="7DC3E99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C6738" w14:textId="678CD0B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</w:tr>
      <w:tr w:rsidR="006E4D60" w:rsidRPr="004B29D4" w14:paraId="6DF94145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78C1BF" w14:textId="155E058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67EE7" w14:textId="561B334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F2F5E" w14:textId="50C447D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925FB" w14:textId="62C2E63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2D956" w14:textId="384EB5D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89933" w14:textId="015C267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A1504" w14:textId="6A42BB3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50BFA" w14:textId="464F8A8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</w:tr>
      <w:tr w:rsidR="006E4D60" w:rsidRPr="004B29D4" w14:paraId="4C4A9CD6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7CF453" w14:textId="61D5161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9F0E6" w14:textId="4271EE6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B72B5" w14:textId="1B642CE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C6AB6" w14:textId="231FBDE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6A39B" w14:textId="0BAC0DF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F42D6" w14:textId="57DC9FF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3B0D5" w14:textId="7669E3B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3B1D8" w14:textId="7890653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</w:tr>
      <w:tr w:rsidR="006E4D60" w:rsidRPr="004B29D4" w14:paraId="5FDBCC8C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5A8E33" w14:textId="7ADC4B1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F90D6" w14:textId="55AE392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44C72" w14:textId="321888A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557B5" w14:textId="77F73AA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26743" w14:textId="399D868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04B22" w14:textId="44C0981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F305E" w14:textId="615A9DB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F57E4" w14:textId="07E30F4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</w:tr>
      <w:tr w:rsidR="006E4D60" w:rsidRPr="004B29D4" w14:paraId="54D281B6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27B7B9" w14:textId="14DBA86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3077B" w14:textId="7E5CCC5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2AD62" w14:textId="65E4417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26F2D" w14:textId="3298030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004BD" w14:textId="588041B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29602" w14:textId="4A8F0A8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1B247" w14:textId="5940455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128AE" w14:textId="468E50E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</w:tr>
      <w:tr w:rsidR="006E4D60" w:rsidRPr="004B29D4" w14:paraId="33020D6F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6A3EC8" w14:textId="73FDE82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70F8A" w14:textId="4A97E45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BF49B" w14:textId="1178D91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39F20" w14:textId="0ED2A64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C46AC" w14:textId="776C0F9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0093B" w14:textId="20D0F69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EE09E" w14:textId="3C4C2BD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BF279" w14:textId="66D9484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</w:p>
        </w:tc>
      </w:tr>
      <w:tr w:rsidR="006E4D60" w:rsidRPr="004B29D4" w14:paraId="0B19145A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7DCCA2" w14:textId="4B86E7F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A305D" w14:textId="0111CB4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E6636" w14:textId="4498A9F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3D400" w14:textId="0AD95AC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8C82E" w14:textId="0FE6EE7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49826" w14:textId="742C2CA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DEB5C" w14:textId="19DA9CC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ADE25" w14:textId="52DF91D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</w:tr>
      <w:tr w:rsidR="006E4D60" w:rsidRPr="004B29D4" w14:paraId="1BE04238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BEB645" w14:textId="29BC7C0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E76A4" w14:textId="08B7EE4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A6963" w14:textId="35D9D60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9E5D0" w14:textId="4DAAA9A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2374D" w14:textId="482BB5A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05D8A" w14:textId="399AD72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1456F" w14:textId="38CE9EE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1860C" w14:textId="2CA22BB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</w:tr>
      <w:tr w:rsidR="006E4D60" w:rsidRPr="004B29D4" w14:paraId="58CE5105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E91BBA" w14:textId="08DF8AE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9193E" w14:textId="38855A8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A0A28" w14:textId="7A6200E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487EE" w14:textId="0167331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FA8C6" w14:textId="4C0E75C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AA2AD" w14:textId="15FF2CB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F8C28" w14:textId="6EE5E19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0B50B" w14:textId="0C7E243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239169E5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8E798E" w14:textId="57BD2BA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7077A" w14:textId="616A6B9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6CB47" w14:textId="326B44B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15BA6" w14:textId="0C5C122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5EF0F" w14:textId="7C9FE92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0E0BF" w14:textId="1AE4BA4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AF878" w14:textId="384D4D8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B01D0" w14:textId="7598DD2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2A9952FC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73EC23" w14:textId="65F93A1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84E29" w14:textId="6C58671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B37D0" w14:textId="2C7C5AB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8F3E3" w14:textId="600356E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136AF" w14:textId="2449D87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BD501" w14:textId="2EFA9FB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763C1" w14:textId="5C59A74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A952B" w14:textId="4436B57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4FB3373E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70249D" w14:textId="3C539C6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16882" w14:textId="5E8ABE6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330B2" w14:textId="0944A8E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004F8" w14:textId="73DD4F4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B4B94" w14:textId="32DA558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F2A0E" w14:textId="0279A3D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D4B40" w14:textId="7B8B80B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CD34F" w14:textId="7F99832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00446DBD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E98B30" w14:textId="1DF450F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B328C" w14:textId="1114341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EE35A" w14:textId="7F8DA60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4B9E8" w14:textId="12E6473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CB453" w14:textId="632DFE5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EB317" w14:textId="2609D05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93226" w14:textId="13CCD88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5CFDF" w14:textId="2D41CA5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62B913DB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B17D7C" w14:textId="04F42A5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2A953" w14:textId="7DC6D43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6C1CD" w14:textId="62D6450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5A5E0" w14:textId="6D52D14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93208" w14:textId="73DA804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12477" w14:textId="3D3D519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0AE9D" w14:textId="3144810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79E84" w14:textId="2D5911A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</w:tr>
      <w:tr w:rsidR="006E4D60" w:rsidRPr="004B29D4" w14:paraId="50C7FE5B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D94B73" w14:textId="1F42EC8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B9398" w14:textId="4669E99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A22A9" w14:textId="265AD58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06B5C" w14:textId="24A4201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38A94" w14:textId="2AE4D5E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827A8" w14:textId="2FD978C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63457" w14:textId="5E41F49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2E56B" w14:textId="7C3B4B8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57FBBCDF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08B021" w14:textId="44DB486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5C3A6" w14:textId="04B00C1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F81EE" w14:textId="6BF4AFB8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8845E" w14:textId="7576088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ADC33" w14:textId="619AD74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E4009" w14:textId="3B7229D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B52E4" w14:textId="420CD43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7C275" w14:textId="7DDCB60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57EFD796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58AE35" w14:textId="59F8B86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9A3F4" w14:textId="31ACC56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3CBE4" w14:textId="543C29A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1B43C" w14:textId="5EE2E7F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C236F" w14:textId="22CE13A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837AA" w14:textId="10BEA9AD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C1C2C" w14:textId="35F6D4B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18C4A" w14:textId="15B70D5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5ECC3AD9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49EDBB" w14:textId="4675D64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E7421" w14:textId="2A930C4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9D946" w14:textId="353FE03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1309E" w14:textId="1AB7FDE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2DD3C" w14:textId="1246A0C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E3DB6" w14:textId="7E205E3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22CC9" w14:textId="18A0DFAC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CE14E" w14:textId="2C66C04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2340DFCC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D78702" w14:textId="6A684B6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A804B" w14:textId="5ABE963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89D28" w14:textId="22A1B69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1CE31" w14:textId="0F226D9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FEC4A" w14:textId="43D66C2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8BF75" w14:textId="35A9120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5A6A0" w14:textId="0A84D6E9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607AA" w14:textId="0AE82544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</w:tr>
      <w:tr w:rsidR="006E4D60" w:rsidRPr="004B29D4" w14:paraId="45A7376A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D41A03" w14:textId="28AB8FAF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66330" w14:textId="665F9C8E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7E640" w14:textId="644A4D6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91FD6" w14:textId="1E242456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70E83" w14:textId="75FF5741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49327" w14:textId="603F493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E17A9" w14:textId="37FC6233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E75BA" w14:textId="638462A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  <w:tr w:rsidR="006E4D60" w:rsidRPr="004B29D4" w14:paraId="0C7C308D" w14:textId="77777777" w:rsidTr="00F643D5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4CD60C" w14:textId="09E04AC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5A4FD" w14:textId="27B240FA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762B0" w14:textId="7681CC1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1DF8A" w14:textId="69AE52E2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996AA" w14:textId="45A1C1E0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5AFF4" w14:textId="77961D87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C0653" w14:textId="3C1A25B5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B5A18" w14:textId="0206A8EB" w:rsidR="006E4D60" w:rsidRPr="004B29D4" w:rsidRDefault="006E4D60" w:rsidP="006E4D6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</w:tr>
    </w:tbl>
    <w:p w14:paraId="5A149756" w14:textId="77777777" w:rsidR="00F643D5" w:rsidRDefault="00F643D5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282905E0" w14:textId="77777777" w:rsidR="00C51A39" w:rsidRDefault="00C51A39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A1349A3" w14:textId="77777777" w:rsidR="004B29D4" w:rsidRDefault="004B29D4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41A476D1" w14:textId="548CEB26" w:rsidR="00C51A39" w:rsidRPr="004B29D4" w:rsidRDefault="00B85E50" w:rsidP="00AE2B75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  <w:r w:rsidRPr="004B29D4">
        <w:rPr>
          <w:rFonts w:ascii="Times New Roman" w:eastAsiaTheme="minorHAnsi" w:hAnsi="Times New Roman"/>
          <w:b/>
          <w:bCs/>
          <w:sz w:val="24"/>
          <w:szCs w:val="24"/>
        </w:rPr>
        <w:lastRenderedPageBreak/>
        <w:t>La</w:t>
      </w:r>
      <w:r w:rsidR="004B29D4" w:rsidRPr="004B29D4">
        <w:rPr>
          <w:rFonts w:ascii="Times New Roman" w:eastAsiaTheme="minorHAnsi" w:hAnsi="Times New Roman"/>
          <w:b/>
          <w:bCs/>
          <w:sz w:val="24"/>
          <w:szCs w:val="24"/>
        </w:rPr>
        <w:t xml:space="preserve">mpiran </w:t>
      </w:r>
      <w:proofErr w:type="spellStart"/>
      <w:r w:rsidR="004B29D4" w:rsidRPr="004B29D4">
        <w:rPr>
          <w:rFonts w:ascii="Times New Roman" w:eastAsiaTheme="minorHAnsi" w:hAnsi="Times New Roman"/>
          <w:b/>
          <w:bCs/>
          <w:sz w:val="24"/>
          <w:szCs w:val="24"/>
        </w:rPr>
        <w:t>Pengolahan</w:t>
      </w:r>
      <w:proofErr w:type="spellEnd"/>
      <w:r w:rsidR="004B29D4" w:rsidRPr="004B29D4">
        <w:rPr>
          <w:rFonts w:ascii="Times New Roman" w:eastAsiaTheme="minorHAnsi" w:hAnsi="Times New Roman"/>
          <w:b/>
          <w:bCs/>
          <w:sz w:val="24"/>
          <w:szCs w:val="24"/>
        </w:rPr>
        <w:t xml:space="preserve"> Data Interval</w:t>
      </w:r>
    </w:p>
    <w:tbl>
      <w:tblPr>
        <w:tblpPr w:leftFromText="180" w:rightFromText="180" w:vertAnchor="text" w:horzAnchor="margin" w:tblpXSpec="center" w:tblpY="607"/>
        <w:tblW w:w="9493" w:type="dxa"/>
        <w:tblLook w:val="04A0" w:firstRow="1" w:lastRow="0" w:firstColumn="1" w:lastColumn="0" w:noHBand="0" w:noVBand="1"/>
      </w:tblPr>
      <w:tblGrid>
        <w:gridCol w:w="567"/>
        <w:gridCol w:w="607"/>
        <w:gridCol w:w="607"/>
        <w:gridCol w:w="607"/>
        <w:gridCol w:w="607"/>
        <w:gridCol w:w="607"/>
        <w:gridCol w:w="646"/>
        <w:gridCol w:w="607"/>
        <w:gridCol w:w="669"/>
        <w:gridCol w:w="607"/>
        <w:gridCol w:w="668"/>
        <w:gridCol w:w="709"/>
        <w:gridCol w:w="607"/>
        <w:gridCol w:w="607"/>
        <w:gridCol w:w="771"/>
      </w:tblGrid>
      <w:tr w:rsidR="00F06412" w:rsidRPr="006E4D60" w14:paraId="088DD4CB" w14:textId="77777777" w:rsidTr="00B1398A">
        <w:trPr>
          <w:trHeight w:val="290"/>
        </w:trPr>
        <w:tc>
          <w:tcPr>
            <w:tcW w:w="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8058C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8155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9CF35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Variabel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Kinerja</w:t>
            </w:r>
          </w:p>
        </w:tc>
        <w:tc>
          <w:tcPr>
            <w:tcW w:w="77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F0E21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B1398A" w:rsidRPr="006E4D60" w14:paraId="59E91BFC" w14:textId="77777777" w:rsidTr="00B1398A">
        <w:trPr>
          <w:trHeight w:val="290"/>
        </w:trPr>
        <w:tc>
          <w:tcPr>
            <w:tcW w:w="56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92A31" w14:textId="77777777" w:rsidR="004B29D4" w:rsidRPr="006E4D60" w:rsidRDefault="004B29D4" w:rsidP="004B29D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46759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DC176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396B9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9FC4B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08EDB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53795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228AB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F0449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42807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87A2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02BB0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8F6FA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787FF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3</w:t>
            </w:r>
          </w:p>
        </w:tc>
        <w:tc>
          <w:tcPr>
            <w:tcW w:w="7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91DCE" w14:textId="77777777" w:rsidR="004B29D4" w:rsidRPr="006E4D60" w:rsidRDefault="004B29D4" w:rsidP="004B29D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B1398A" w:rsidRPr="006E4D60" w14:paraId="00200D39" w14:textId="77777777" w:rsidTr="00B1398A">
        <w:trPr>
          <w:trHeight w:val="384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37C92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EC7B3" w14:textId="0D89A38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015FE" w14:textId="61D9EA6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85D55" w14:textId="631C2C4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1583A" w14:textId="751D71D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27473" w14:textId="11437FB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A2F47" w14:textId="31A22C4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485EB" w14:textId="760EED6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25B05" w14:textId="24B57C1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A8FB4" w14:textId="56039EA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7D1C4" w14:textId="4611815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74331" w14:textId="11F2359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9735C" w14:textId="0501AAA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B71FA" w14:textId="3B3799A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070B2" w14:textId="5F0EFA0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0.55</w:t>
            </w:r>
          </w:p>
        </w:tc>
      </w:tr>
      <w:tr w:rsidR="00B1398A" w:rsidRPr="006E4D60" w14:paraId="1469AACF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7EBCB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DC268" w14:textId="5F7F828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7B611" w14:textId="7B19C79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0A369" w14:textId="5AA3F34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9C8F1" w14:textId="49B0B56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E7834" w14:textId="2EBEC66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634A4" w14:textId="5BA39A8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E3193" w14:textId="7F70D3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09E82" w14:textId="41279C4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DAD5B" w14:textId="5DDF7AA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04483" w14:textId="37F45C8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1483A" w14:textId="55F0FDF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CD5F9" w14:textId="6A8077A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9A9DE" w14:textId="30EFF0A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67F97" w14:textId="198A586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3.56</w:t>
            </w:r>
          </w:p>
        </w:tc>
      </w:tr>
      <w:tr w:rsidR="00B1398A" w:rsidRPr="006E4D60" w14:paraId="0C9C9BDB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A90B4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E2A7F" w14:textId="77EE2D2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1338F" w14:textId="6F1083C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3E498" w14:textId="6476EF0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5676C" w14:textId="183C409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D69A8" w14:textId="1C7C0DD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B408D" w14:textId="6576ACD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837FD" w14:textId="6317E25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6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8CBCA" w14:textId="6470EA3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EC6EC" w14:textId="7E4B80B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0A9A" w14:textId="353CCFD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D78A1" w14:textId="6AE218F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9ABA8" w14:textId="0D6E041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B0679" w14:textId="033F687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443DF" w14:textId="03C9349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9.01</w:t>
            </w:r>
          </w:p>
        </w:tc>
      </w:tr>
      <w:tr w:rsidR="00B1398A" w:rsidRPr="006E4D60" w14:paraId="1C27254C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3CBDD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0DD09" w14:textId="7700F09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C96EF" w14:textId="0FFEC2C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7218C" w14:textId="29F18D6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EBFB7" w14:textId="7ACEC46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DB0BC" w14:textId="2B3EBC4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213A9" w14:textId="215364D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8FB6E" w14:textId="7EB7D0D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29E46" w14:textId="425FD72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ED22C" w14:textId="1C144B4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1CDCE" w14:textId="7D8C151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14049" w14:textId="7D34001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C1273" w14:textId="796745E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CAF20" w14:textId="723D5B3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7474D" w14:textId="5A7A7C1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10</w:t>
            </w:r>
          </w:p>
        </w:tc>
      </w:tr>
      <w:tr w:rsidR="00B1398A" w:rsidRPr="006E4D60" w14:paraId="67518395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EA3A9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95613" w14:textId="3CCD158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7DBEA" w14:textId="55A81B8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C5EA6" w14:textId="5A29969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7DA72" w14:textId="0296F1E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446F1" w14:textId="55D1A3F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26B3C" w14:textId="1F444FB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8B4EA" w14:textId="363A26F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13FDC" w14:textId="268E688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BC65F" w14:textId="6EABF00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5F01E" w14:textId="6664295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9A54A" w14:textId="5B17E7E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6BB0F" w14:textId="6359EB3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30A9C" w14:textId="2F4BD68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AEC8B" w14:textId="2810212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48</w:t>
            </w:r>
          </w:p>
        </w:tc>
      </w:tr>
      <w:tr w:rsidR="00B1398A" w:rsidRPr="006E4D60" w14:paraId="2F117583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1EB55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DED8D" w14:textId="286F0E7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F139C" w14:textId="2571429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03C42" w14:textId="56DCB75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4A218" w14:textId="692DF5E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B3EC6" w14:textId="7C3878C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3F36B" w14:textId="33058B1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E2044" w14:textId="620BC1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8CD16" w14:textId="19C0183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08C8D" w14:textId="60801EF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CC29C" w14:textId="7E558B1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295CA" w14:textId="7AEB814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94C49" w14:textId="173FCFD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0678E" w14:textId="1F722EE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1A707" w14:textId="574F0A6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9.17</w:t>
            </w:r>
          </w:p>
        </w:tc>
      </w:tr>
      <w:tr w:rsidR="00B1398A" w:rsidRPr="006E4D60" w14:paraId="295665CF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5DE62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12D7E" w14:textId="7B85FDA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B1716" w14:textId="4EDAFF5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17871" w14:textId="03F66A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4B89" w14:textId="04EB31A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CA15B" w14:textId="0394920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7110C" w14:textId="671C921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5F643" w14:textId="32E867C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560C1" w14:textId="5453D7C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D7B9E" w14:textId="7F84FBD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C3C62" w14:textId="72D6675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493A" w14:textId="1FD18A1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716CE" w14:textId="700B19F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2A36C" w14:textId="5493081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41DC1" w14:textId="788A807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8.42</w:t>
            </w:r>
          </w:p>
        </w:tc>
      </w:tr>
      <w:tr w:rsidR="00B1398A" w:rsidRPr="006E4D60" w14:paraId="57A72C86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C70DE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2D71C" w14:textId="110203E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2F45D" w14:textId="1A92BD8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54730" w14:textId="7CA9701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8C724" w14:textId="0C5BCB1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C8D96" w14:textId="6C449B3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0A7B4" w14:textId="59374C8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E9A1A" w14:textId="238C8D1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ABEFF" w14:textId="2829624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E1786" w14:textId="7C1FD42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9562E" w14:textId="5B6B72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C0F22" w14:textId="1C6F0B6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D5EE6" w14:textId="343B2DA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E6556" w14:textId="5C98847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26E88" w14:textId="69EAA71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31</w:t>
            </w:r>
          </w:p>
        </w:tc>
      </w:tr>
      <w:tr w:rsidR="00B1398A" w:rsidRPr="006E4D60" w14:paraId="34ACD0AD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3F7B5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2AB39" w14:textId="5202703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FAD0E" w14:textId="6649809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EDBF7" w14:textId="68D09FA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93917" w14:textId="7D434EC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02790" w14:textId="2498837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A819F" w14:textId="747984B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BA772" w14:textId="2E8D150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3C14B" w14:textId="5D76249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B1DE9" w14:textId="2CD14A2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727F2" w14:textId="085CC0B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44083" w14:textId="4DE80EB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BB403" w14:textId="61E9CFF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5A970" w14:textId="00E56BD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1F911" w14:textId="75B1651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7.74</w:t>
            </w:r>
          </w:p>
        </w:tc>
      </w:tr>
      <w:tr w:rsidR="00B1398A" w:rsidRPr="006E4D60" w14:paraId="7C720A22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E4BF8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5621A" w14:textId="1D6225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166B2" w14:textId="148B0A7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DA00A" w14:textId="3173C13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969E" w14:textId="68357CF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C1652" w14:textId="559B870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1296C" w14:textId="1E060D8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EE1B5" w14:textId="2D4D876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5D5EA" w14:textId="593D302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C40D5" w14:textId="4146405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00883" w14:textId="4669A6F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38153" w14:textId="224B26C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5312E" w14:textId="0076DC5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C9E5B" w14:textId="7FE150C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3F170" w14:textId="1957E8A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3.06</w:t>
            </w:r>
          </w:p>
        </w:tc>
      </w:tr>
      <w:tr w:rsidR="00B1398A" w:rsidRPr="006E4D60" w14:paraId="15D7414D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BC040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B2180" w14:textId="5F4F4FD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12BEE" w14:textId="2046C6A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F09D4" w14:textId="5AFB8E8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8BE9D" w14:textId="5813076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57A81" w14:textId="09B7E81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98F2A" w14:textId="5F2263B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6121A" w14:textId="76A27BB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15319" w14:textId="020AB8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DD667" w14:textId="370CFA9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6EBAF" w14:textId="29352B7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C703D" w14:textId="24C385F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AC1ED" w14:textId="473D846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EA55A" w14:textId="15D5C01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A11BC" w14:textId="66473F3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20</w:t>
            </w:r>
          </w:p>
        </w:tc>
      </w:tr>
      <w:tr w:rsidR="00B1398A" w:rsidRPr="006E4D60" w14:paraId="789796FE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0F5F2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82FFD" w14:textId="02A94BC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5C61D" w14:textId="599E6F6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E3222" w14:textId="665EE3B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615E6" w14:textId="3576893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2E056" w14:textId="3A10F03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51D88" w14:textId="6A8BD9C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ABF87" w14:textId="4072D00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25EB5" w14:textId="181C3F5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8163A" w14:textId="4172F40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9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98C0E" w14:textId="6E4D003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EDEE4" w14:textId="72730E5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97039" w14:textId="0AA6FEF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318AB" w14:textId="78306A5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634E2" w14:textId="0C51CD4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1.18</w:t>
            </w:r>
          </w:p>
        </w:tc>
      </w:tr>
      <w:tr w:rsidR="00B1398A" w:rsidRPr="006E4D60" w14:paraId="4165A755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886C1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69D51" w14:textId="454F028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DE1ED" w14:textId="40AD272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10F18" w14:textId="716C571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D0F4B" w14:textId="496056B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08895" w14:textId="57AAC1B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4C240" w14:textId="3BB4B49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CF07C" w14:textId="70FAD31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299B8" w14:textId="497517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FE50F" w14:textId="39A501A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359A6" w14:textId="160CDF7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3100B" w14:textId="38B022E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B4E90" w14:textId="597AB9E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1B89C" w14:textId="46D4955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31C1" w14:textId="713EA01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0.01</w:t>
            </w:r>
          </w:p>
        </w:tc>
      </w:tr>
      <w:tr w:rsidR="00B1398A" w:rsidRPr="006E4D60" w14:paraId="5117D8F1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14922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F94B6" w14:textId="10E78AE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8F199" w14:textId="0EC5C30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92824" w14:textId="097A20A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5B157" w14:textId="396E22B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11C4A" w14:textId="1D344C8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719DF" w14:textId="30DD5EE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87BCC" w14:textId="4E16F07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1F748" w14:textId="7FBE7CB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86B82" w14:textId="01FE5A3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138B6" w14:textId="00E4F89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979D4" w14:textId="76DC48E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3A071" w14:textId="1C916BB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EF481" w14:textId="67493BC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6D075" w14:textId="7F8A1D9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2.71</w:t>
            </w:r>
          </w:p>
        </w:tc>
      </w:tr>
      <w:tr w:rsidR="00B1398A" w:rsidRPr="006E4D60" w14:paraId="04AC2FF2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A777C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69309" w14:textId="11417E1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38295" w14:textId="220A5DD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55E73" w14:textId="4819C64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55731" w14:textId="4CC88C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EBE7B" w14:textId="3E08A4A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E39B1" w14:textId="698BFB2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8204E" w14:textId="21896A1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C247B" w14:textId="0F2A8C9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05BD9" w14:textId="2B0617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07385" w14:textId="5E5ED57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C6712" w14:textId="752B02F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AE865" w14:textId="053745B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22FC7" w14:textId="5BC4024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FAAE7" w14:textId="246EF43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1.66</w:t>
            </w:r>
          </w:p>
        </w:tc>
      </w:tr>
      <w:tr w:rsidR="00B1398A" w:rsidRPr="006E4D60" w14:paraId="3BD89209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80A17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7F085" w14:textId="1287280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2E1D3" w14:textId="14C8621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E4EBF" w14:textId="21AAA13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FA8DD" w14:textId="0EA3F1B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DF7F5" w14:textId="7499F51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E4B64" w14:textId="528AA1C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F2FEB" w14:textId="75C6DFF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E161F" w14:textId="34FDC6C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3959B" w14:textId="77145D6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F15D4" w14:textId="16E3E59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53A89" w14:textId="423FD1E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36F69" w14:textId="421CAD1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60097" w14:textId="0EA2554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154A1" w14:textId="47E6105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2.98</w:t>
            </w:r>
          </w:p>
        </w:tc>
      </w:tr>
      <w:tr w:rsidR="00B1398A" w:rsidRPr="006E4D60" w14:paraId="72B8F0F7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72C2C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68A12" w14:textId="28C41C5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BB892" w14:textId="7EDC808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7F53" w14:textId="515C033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5552A" w14:textId="150FFA9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10712" w14:textId="6D03357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91D12" w14:textId="18D9C23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D2C28" w14:textId="70A4E16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3D499" w14:textId="4D5E65D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FB1CC" w14:textId="767F759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4AC22" w14:textId="066CE2A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C8A11" w14:textId="342C7E9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96F5D" w14:textId="0E8E8DA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21DAD" w14:textId="76E8F93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935FC" w14:textId="528B48B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9.43</w:t>
            </w:r>
          </w:p>
        </w:tc>
      </w:tr>
      <w:tr w:rsidR="00B1398A" w:rsidRPr="006E4D60" w14:paraId="061F0C09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2D90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DD4A4" w14:textId="5CE78D1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35D90" w14:textId="700CA4E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929D1" w14:textId="48D57D2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5FBDC" w14:textId="4AA9E52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C04F5" w14:textId="458DC1B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70345" w14:textId="1F6795A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546DB" w14:textId="427A65D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C22C4" w14:textId="2F295F6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E7F8F" w14:textId="283FB6F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0804C" w14:textId="5EE27B6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693EF" w14:textId="1A2F1A3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63E18" w14:textId="46462CD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90BBE" w14:textId="0BC7897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43696" w14:textId="73D5065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8.73</w:t>
            </w:r>
          </w:p>
        </w:tc>
      </w:tr>
      <w:tr w:rsidR="00B1398A" w:rsidRPr="006E4D60" w14:paraId="4D88BB42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D6C57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232DA" w14:textId="011FEF1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5A8BE" w14:textId="09618C2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748CD" w14:textId="5ED14AC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0E11F" w14:textId="7480CB8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95DBF" w14:textId="040F9BE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E290D" w14:textId="00F04B0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9A832" w14:textId="7F7CB07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66326" w14:textId="059771F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6929A" w14:textId="77D554B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30A12" w14:textId="39FF7FB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60C23" w14:textId="63366A0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C6C02" w14:textId="14AC3F9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88C01" w14:textId="7F54B58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FBED4" w14:textId="718F7FE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2.29</w:t>
            </w:r>
          </w:p>
        </w:tc>
      </w:tr>
      <w:tr w:rsidR="00B1398A" w:rsidRPr="006E4D60" w14:paraId="351FCF1A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4B091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65922" w14:textId="6BEE699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63882" w14:textId="537D65C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28DD2" w14:textId="2808E72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78CC7" w14:textId="26F6939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07FD1" w14:textId="35654AB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44062" w14:textId="6B95BEB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69FB5" w14:textId="24BB379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9ADC3" w14:textId="6338E19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BBE80" w14:textId="24B8318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7F1DE" w14:textId="4A450A8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A26C" w14:textId="33AFB13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1DBBB" w14:textId="56FC3A0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76E3F" w14:textId="38F3886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D5481" w14:textId="01D672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2.50</w:t>
            </w:r>
          </w:p>
        </w:tc>
      </w:tr>
      <w:tr w:rsidR="00B1398A" w:rsidRPr="006E4D60" w14:paraId="0E4B9086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8E433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74482" w14:textId="39EFC02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BE9C0" w14:textId="77DF4A4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318E8" w14:textId="0BB3050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F51ED" w14:textId="1DC9B1D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6BC2D" w14:textId="02B8174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DE456" w14:textId="0C9F1AF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D96DA" w14:textId="7F3AFD3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0FA59" w14:textId="6312963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0D0F1" w14:textId="24FC5C2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C98A0" w14:textId="58C6CC1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806B9" w14:textId="2F66802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69D75" w14:textId="250BB78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35876" w14:textId="77AE46A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5813A" w14:textId="757CE22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1.16</w:t>
            </w:r>
          </w:p>
        </w:tc>
      </w:tr>
      <w:tr w:rsidR="00B1398A" w:rsidRPr="006E4D60" w14:paraId="0EAF56F3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4214D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E386D" w14:textId="6E55776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82F2" w14:textId="102FF4E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72D1E" w14:textId="570F8FA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AC261" w14:textId="3C8C0A3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FABA0" w14:textId="258D81F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7EF4A" w14:textId="3C956CE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3E5BE" w14:textId="52D9720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1673E" w14:textId="53A9C2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2785D" w14:textId="3280B8B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04A8D" w14:textId="7CA4EB0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8B0A2" w14:textId="03DA537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CED2D" w14:textId="23AAFBB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3A545" w14:textId="4D4BC20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844AC" w14:textId="3DA4BEF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4.35</w:t>
            </w:r>
          </w:p>
        </w:tc>
      </w:tr>
      <w:tr w:rsidR="00B1398A" w:rsidRPr="006E4D60" w14:paraId="1284A111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7614B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C8336" w14:textId="341348F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2B051" w14:textId="4987D4D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2FD74" w14:textId="7B53F99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1FF85" w14:textId="58ECAEC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44385" w14:textId="09575A5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F139E" w14:textId="167D771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07295" w14:textId="6C1E6C6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8A456" w14:textId="3500541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5216D" w14:textId="4D46B4E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0368D" w14:textId="3B66AC5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9A4E7" w14:textId="07B2279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7F80D" w14:textId="63D8861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3E52A" w14:textId="201B646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B38F2" w14:textId="1F13134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2.99</w:t>
            </w:r>
          </w:p>
        </w:tc>
      </w:tr>
      <w:tr w:rsidR="00B1398A" w:rsidRPr="006E4D60" w14:paraId="37EFFD99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3B41D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17315" w14:textId="7DE1D08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8CF76" w14:textId="306B58F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BABBF" w14:textId="78135E2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89BF9" w14:textId="4A0707B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47447" w14:textId="60E3DE7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D92F1" w14:textId="647F6C2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B2EDE" w14:textId="60E47F2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6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1FCA6" w14:textId="667E867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64BD7" w14:textId="4F0CAA2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84149" w14:textId="7D1264B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D609D" w14:textId="4F30808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051BB" w14:textId="3F34510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C65F3" w14:textId="144532A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FEE27" w14:textId="41CBA8B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1.18</w:t>
            </w:r>
          </w:p>
        </w:tc>
      </w:tr>
      <w:tr w:rsidR="00B1398A" w:rsidRPr="006E4D60" w14:paraId="109E17A9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0AF9A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D5255" w14:textId="68652D9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C40DF" w14:textId="5E27ECD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19B7A" w14:textId="2DFC8EC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689D0" w14:textId="30F9779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1B906" w14:textId="1164FFB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3C117" w14:textId="6ECA282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38C1D" w14:textId="4494C06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2F8A4" w14:textId="0971BA3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9B00D" w14:textId="41C1740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9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C1F5" w14:textId="188ABB1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4A8AC" w14:textId="39766FD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7B210" w14:textId="17ED097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6F902" w14:textId="19EF1F5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BC2D5" w14:textId="640D6EF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9.75</w:t>
            </w:r>
          </w:p>
        </w:tc>
      </w:tr>
      <w:tr w:rsidR="00B1398A" w:rsidRPr="006E4D60" w14:paraId="50F78FE8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E5D4D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E2193" w14:textId="64B702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ACCA2" w14:textId="3159A93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94096" w14:textId="159958F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F9D3F" w14:textId="231072A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0634F" w14:textId="694359E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EBD57" w14:textId="2F4852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2A552" w14:textId="358738F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D1826" w14:textId="7404495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45016" w14:textId="1D0DC88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10D39" w14:textId="3E8C6D9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50425" w14:textId="022A92C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CE15F" w14:textId="691B6BB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EE2DD" w14:textId="36EDE56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1FA98" w14:textId="5E8FE1D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0.17</w:t>
            </w:r>
          </w:p>
        </w:tc>
      </w:tr>
      <w:tr w:rsidR="00B1398A" w:rsidRPr="006E4D60" w14:paraId="076E5725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88655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6368F" w14:textId="64FEFB9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7D0F5" w14:textId="7511678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82C03" w14:textId="0DD1443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D1CDE" w14:textId="7CB258E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9702C" w14:textId="6447CD3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14E2F" w14:textId="6D6D67F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120D7" w14:textId="1F6EEA4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5A1B0" w14:textId="09EFE75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89EA6" w14:textId="78C67E7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B2B9C" w14:textId="45EAE06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4D4CB" w14:textId="0B51FE7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43068" w14:textId="131B3D5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FC9F" w14:textId="7EC25B5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51688" w14:textId="2B4EF54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0.91</w:t>
            </w:r>
          </w:p>
        </w:tc>
      </w:tr>
      <w:tr w:rsidR="00B1398A" w:rsidRPr="006E4D60" w14:paraId="52E7C167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1E3F5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30CB6" w14:textId="6B2B004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B92BC" w14:textId="536D2C9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9105D" w14:textId="1D8A646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57FFF" w14:textId="09AB07C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C4D07" w14:textId="53799E3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3D4E5" w14:textId="4E1448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B1662" w14:textId="71D7DE9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66221" w14:textId="2DC3EF0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F4C21" w14:textId="007D376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8540D" w14:textId="1E451C7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D23D4" w14:textId="1AB4955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46332" w14:textId="48113E3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E4437" w14:textId="3BBF536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BBDA9" w14:textId="4D5971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8.26</w:t>
            </w:r>
          </w:p>
        </w:tc>
      </w:tr>
      <w:tr w:rsidR="00B1398A" w:rsidRPr="006E4D60" w14:paraId="6A895D57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3716C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31061" w14:textId="0780B78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83267" w14:textId="6E316D6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27919" w14:textId="1F32BFD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CB290" w14:textId="2D93339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B092B" w14:textId="52AAE62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B7BB4" w14:textId="4A536B8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5945C" w14:textId="21EBCD4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983D0" w14:textId="4067448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275BC" w14:textId="49BDC4F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7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BAFD3" w14:textId="433EFB6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4F54F" w14:textId="3731D67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3D8BA" w14:textId="2D7ED71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E292B" w14:textId="3220FC7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E290A" w14:textId="421D39C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0.97</w:t>
            </w:r>
          </w:p>
        </w:tc>
      </w:tr>
      <w:tr w:rsidR="00B1398A" w:rsidRPr="006E4D60" w14:paraId="3BC25F8E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C46C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239B4" w14:textId="650F8CF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C7966" w14:textId="40E5E72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9EAB6" w14:textId="1D097DB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E2BDA" w14:textId="29447F8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4F49B" w14:textId="35CA9BD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8B0CE" w14:textId="0281502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3BF28" w14:textId="7E6790E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91FB8" w14:textId="3E5E783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2CCE7" w14:textId="675687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BABE2" w14:textId="36C7ABC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DE182" w14:textId="2F6C219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0FAFC" w14:textId="174274D0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98FAD" w14:textId="5B98EBE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3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9E2E7" w14:textId="4F2014D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2.65</w:t>
            </w:r>
          </w:p>
        </w:tc>
      </w:tr>
      <w:tr w:rsidR="00B1398A" w:rsidRPr="006E4D60" w14:paraId="7B5B69BD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8A7CC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A1573" w14:textId="02B76C4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5BC8A" w14:textId="1F1E1F3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EB2DB" w14:textId="41CB356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0424A" w14:textId="4F20441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BFCB4" w14:textId="2B4A2E5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A6DEA" w14:textId="3A91390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792C3" w14:textId="3392F36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7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5F3C5" w14:textId="63001B2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5977F" w14:textId="267F727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1AF31" w14:textId="0937DA4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AAC4A" w14:textId="75879CB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6348" w14:textId="2FD1BAB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D972C" w14:textId="27D1811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D60E7" w14:textId="63FE2AB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4.29</w:t>
            </w:r>
          </w:p>
        </w:tc>
      </w:tr>
      <w:tr w:rsidR="00B1398A" w:rsidRPr="006E4D60" w14:paraId="49A2D9CA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4601B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7F41A" w14:textId="0BD04B0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C72DF" w14:textId="6817DF1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F9E4B" w14:textId="100ECEE2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86F72" w14:textId="212F601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85E34" w14:textId="059EF1B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2B90D" w14:textId="7FC07188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1D821" w14:textId="1BB4627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06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D2A81" w14:textId="153A17D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45967" w14:textId="0698A85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3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68349" w14:textId="266346C4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74A35" w14:textId="641F7DD3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6A00F" w14:textId="363E4C3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719E5" w14:textId="787FCBD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933BF" w14:textId="0F246C89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5.69</w:t>
            </w:r>
          </w:p>
        </w:tc>
      </w:tr>
      <w:tr w:rsidR="00B1398A" w:rsidRPr="006E4D60" w14:paraId="0445EAC1" w14:textId="77777777" w:rsidTr="00B1398A">
        <w:trPr>
          <w:trHeight w:val="290"/>
        </w:trPr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9E517" w14:textId="7777777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65A81" w14:textId="40761B1A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AD4B6" w14:textId="5FE3BBAE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F3FC2" w14:textId="3459958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8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DAFB3" w14:textId="6AA43C1C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A1EAB" w14:textId="3C420357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0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7929D" w14:textId="15F1E5B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05AB1" w14:textId="76262E3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4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400FC" w14:textId="00AA7C55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6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67E5E" w14:textId="1E5A4386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9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AA62E" w14:textId="4A10B6FB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5F7DE" w14:textId="4379B281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2F296" w14:textId="5FBFAAB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156E9" w14:textId="29A9FD3D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FEA21" w14:textId="2B66E60F" w:rsidR="004B29D4" w:rsidRPr="006E4D60" w:rsidRDefault="004B29D4" w:rsidP="004B29D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1.49</w:t>
            </w:r>
          </w:p>
        </w:tc>
      </w:tr>
    </w:tbl>
    <w:p w14:paraId="5934BFEF" w14:textId="77777777" w:rsidR="004B29D4" w:rsidRPr="006E4D60" w:rsidRDefault="004B29D4">
      <w:pPr>
        <w:pStyle w:val="ListParagraph"/>
        <w:numPr>
          <w:ilvl w:val="0"/>
          <w:numId w:val="72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 w:rsidRPr="006E4D60">
        <w:rPr>
          <w:rFonts w:ascii="Times New Roman" w:eastAsiaTheme="minorHAnsi" w:hAnsi="Times New Roman"/>
          <w:sz w:val="24"/>
          <w:szCs w:val="24"/>
        </w:rPr>
        <w:t xml:space="preserve">Lampiran Data Hasil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Kuesioner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Variabel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Kinerja </w:t>
      </w:r>
      <w:proofErr w:type="spellStart"/>
      <w:r w:rsidRPr="006E4D60">
        <w:rPr>
          <w:rFonts w:ascii="Times New Roman" w:eastAsiaTheme="minorHAnsi" w:hAnsi="Times New Roman"/>
          <w:sz w:val="24"/>
          <w:szCs w:val="24"/>
        </w:rPr>
        <w:t>Karyawan</w:t>
      </w:r>
      <w:proofErr w:type="spellEnd"/>
      <w:r w:rsidRPr="006E4D60">
        <w:rPr>
          <w:rFonts w:ascii="Times New Roman" w:eastAsiaTheme="minorHAnsi" w:hAnsi="Times New Roman"/>
          <w:sz w:val="24"/>
          <w:szCs w:val="24"/>
        </w:rPr>
        <w:t xml:space="preserve"> (Y)</w:t>
      </w:r>
    </w:p>
    <w:p w14:paraId="6C96D94F" w14:textId="77777777" w:rsidR="00986096" w:rsidRPr="00986096" w:rsidRDefault="00986096" w:rsidP="00986096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550439F8" w14:textId="77777777" w:rsidR="00986096" w:rsidRDefault="00986096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60D8FD09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1AA5F559" w14:textId="3B822645" w:rsidR="00901DAD" w:rsidRPr="00901DAD" w:rsidRDefault="00901DAD">
      <w:pPr>
        <w:pStyle w:val="ListParagraph"/>
        <w:numPr>
          <w:ilvl w:val="0"/>
          <w:numId w:val="72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 w:rsidRPr="00901DAD">
        <w:rPr>
          <w:rFonts w:ascii="Times New Roman" w:eastAsiaTheme="minorHAnsi" w:hAnsi="Times New Roman"/>
          <w:sz w:val="24"/>
          <w:szCs w:val="24"/>
        </w:rPr>
        <w:lastRenderedPageBreak/>
        <w:t xml:space="preserve">Lampiran Data Hasil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Kuesioner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Variabel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Karakteristik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Individu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(X1)</w:t>
      </w:r>
    </w:p>
    <w:p w14:paraId="6BC212E6" w14:textId="77777777" w:rsidR="00901DAD" w:rsidRDefault="00901DAD" w:rsidP="00901DAD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tbl>
      <w:tblPr>
        <w:tblW w:w="8358" w:type="dxa"/>
        <w:tblInd w:w="-5" w:type="dxa"/>
        <w:tblLook w:val="04A0" w:firstRow="1" w:lastRow="0" w:firstColumn="1" w:lastColumn="0" w:noHBand="0" w:noVBand="1"/>
      </w:tblPr>
      <w:tblGrid>
        <w:gridCol w:w="617"/>
        <w:gridCol w:w="607"/>
        <w:gridCol w:w="607"/>
        <w:gridCol w:w="607"/>
        <w:gridCol w:w="607"/>
        <w:gridCol w:w="607"/>
        <w:gridCol w:w="607"/>
        <w:gridCol w:w="607"/>
        <w:gridCol w:w="607"/>
        <w:gridCol w:w="607"/>
        <w:gridCol w:w="607"/>
        <w:gridCol w:w="607"/>
        <w:gridCol w:w="1064"/>
      </w:tblGrid>
      <w:tr w:rsidR="00901DAD" w:rsidRPr="006E4D60" w14:paraId="7DE01A53" w14:textId="77777777" w:rsidTr="00901DAD">
        <w:trPr>
          <w:trHeight w:val="290"/>
        </w:trPr>
        <w:tc>
          <w:tcPr>
            <w:tcW w:w="61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BEAE8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6677" w:type="dxa"/>
            <w:gridSpan w:val="11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F88BE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arakteristik</w:t>
            </w:r>
            <w:proofErr w:type="spellEnd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ndividu</w:t>
            </w:r>
            <w:proofErr w:type="spellEnd"/>
          </w:p>
        </w:tc>
        <w:tc>
          <w:tcPr>
            <w:tcW w:w="1064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DBF49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901DAD" w:rsidRPr="006E4D60" w14:paraId="656CD0F5" w14:textId="77777777" w:rsidTr="00901DAD">
        <w:trPr>
          <w:trHeight w:val="290"/>
        </w:trPr>
        <w:tc>
          <w:tcPr>
            <w:tcW w:w="61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5ED4F2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C05E1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A6AE5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3AB14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720F0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8EFF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5B77C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CEAA2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239D9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1EA04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B470F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1FFB5" w14:textId="77777777" w:rsidR="00901DAD" w:rsidRPr="006E4D60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1064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BCD3A" w14:textId="77777777" w:rsidR="00901DAD" w:rsidRPr="006E4D60" w:rsidRDefault="00901DAD" w:rsidP="00B6526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901DAD" w:rsidRPr="006E4D60" w14:paraId="226100DD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992B43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D752C" w14:textId="71135FC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4C591" w14:textId="214B1D8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C2870" w14:textId="1AF2544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8310C" w14:textId="7ED5D81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E6376" w14:textId="18CF3D1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A985B" w14:textId="718236E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3C9E1" w14:textId="16D28FA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48918" w14:textId="5348563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C14B8" w14:textId="17B49C3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396C2" w14:textId="12AC3AA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B67FE" w14:textId="19B8B70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15B1B" w14:textId="0ECF789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8.31</w:t>
            </w:r>
          </w:p>
        </w:tc>
      </w:tr>
      <w:tr w:rsidR="00901DAD" w:rsidRPr="006E4D60" w14:paraId="72A5B5D2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6AE0E5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29D63" w14:textId="35A352B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CC3E5" w14:textId="37DCD73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3F55E" w14:textId="05D2673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8F46F" w14:textId="2EA677C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625A3" w14:textId="2FE80E6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E937D" w14:textId="662C86B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D01DF" w14:textId="02E557C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D8B39" w14:textId="4AB52B1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2E0EC" w14:textId="5097B2C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BA80E" w14:textId="0B02B6D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B179F" w14:textId="183C639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61664" w14:textId="59ACD7F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47</w:t>
            </w:r>
          </w:p>
        </w:tc>
      </w:tr>
      <w:tr w:rsidR="00901DAD" w:rsidRPr="006E4D60" w14:paraId="5184595B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3D1BAB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B5BFD" w14:textId="3BD76D0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4F631" w14:textId="5F86E39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58441" w14:textId="4CFCEDE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F6BE8" w14:textId="005A87F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B8942" w14:textId="253D9C0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D8AFB" w14:textId="71ADFC6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9AF80" w14:textId="5F615C2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EA622" w14:textId="238C374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817A8" w14:textId="51CBB86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04F70" w14:textId="126B6B3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46500" w14:textId="1CA0FFB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82F8" w14:textId="256EED9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0.87</w:t>
            </w:r>
          </w:p>
        </w:tc>
      </w:tr>
      <w:tr w:rsidR="00901DAD" w:rsidRPr="006E4D60" w14:paraId="3F6B6DD9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64DC3C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1E462" w14:textId="3AE94B5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33D60" w14:textId="64D85EE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64112" w14:textId="14A789A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B59E5" w14:textId="3C1355D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47C48" w14:textId="2A6967F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0CB0C" w14:textId="4520897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A4C9F" w14:textId="6ACA602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A519E" w14:textId="0E0DE6F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A13C9" w14:textId="38D9891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5C363" w14:textId="56C525E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57DBE" w14:textId="764629D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58E29" w14:textId="6561397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76</w:t>
            </w:r>
          </w:p>
        </w:tc>
      </w:tr>
      <w:tr w:rsidR="00901DAD" w:rsidRPr="006E4D60" w14:paraId="46A22D30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61E517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E733B" w14:textId="19A03A9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76A09" w14:textId="7121512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BBFAC" w14:textId="7C4E5DE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5129C" w14:textId="746F44E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7BE71" w14:textId="3240A3C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1D1BE" w14:textId="2312EF3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80D96" w14:textId="6B36AD7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09BD" w14:textId="7D40D1A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84DC2" w14:textId="16B2A93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BEADB" w14:textId="78A97FD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DDC87" w14:textId="606BED9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20261" w14:textId="4E0B166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76</w:t>
            </w:r>
          </w:p>
        </w:tc>
      </w:tr>
      <w:tr w:rsidR="00901DAD" w:rsidRPr="006E4D60" w14:paraId="503150F9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AC5E48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9D3D0" w14:textId="5F7FA94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F9C5D" w14:textId="5FACF3E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E98C4" w14:textId="3DAC8E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77026" w14:textId="4530445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60638" w14:textId="7F83FD3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976D2" w14:textId="7A0E8AC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051D9" w14:textId="443331D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0B977" w14:textId="663CCD5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7D695" w14:textId="06ACA9C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EF7E" w14:textId="7357705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374AF" w14:textId="106D7B3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05B74" w14:textId="10D385A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42</w:t>
            </w:r>
          </w:p>
        </w:tc>
      </w:tr>
      <w:tr w:rsidR="00901DAD" w:rsidRPr="006E4D60" w14:paraId="1FB0D223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FC4696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CB211" w14:textId="4A8DF83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8449D" w14:textId="6B66895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D2069" w14:textId="0329B0D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15335" w14:textId="5901D8B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1E3C8" w14:textId="595129B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C4D18" w14:textId="37D1F63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65899" w14:textId="0222A4E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1DF58" w14:textId="296EDD0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1ECD1" w14:textId="6DD7F09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6CA18" w14:textId="1523687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3CF16" w14:textId="5EF64C5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C6D0F" w14:textId="3D3770E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71</w:t>
            </w:r>
          </w:p>
        </w:tc>
      </w:tr>
      <w:tr w:rsidR="00901DAD" w:rsidRPr="006E4D60" w14:paraId="5D0A40F3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7A3B97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CF682" w14:textId="3693EFB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9AD38" w14:textId="3BBF7B9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72EEF" w14:textId="49EB253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06EC1" w14:textId="40B51B5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59331" w14:textId="58012BF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C97AB" w14:textId="1931C9F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33EEE" w14:textId="5E14CB9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2190F" w14:textId="413A75E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442A" w14:textId="3882E9A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BF8DF" w14:textId="5E8C88C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72EFE" w14:textId="21BC76E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2B804" w14:textId="4456684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8.31</w:t>
            </w:r>
          </w:p>
        </w:tc>
      </w:tr>
      <w:tr w:rsidR="00901DAD" w:rsidRPr="006E4D60" w14:paraId="4B220058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6A9FC3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FF4DA" w14:textId="600D92B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1028" w14:textId="4FAA35C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5BAE1" w14:textId="3B75CCF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F1664" w14:textId="5503A06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ACD33" w14:textId="75C4084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EF352" w14:textId="220656C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969CF" w14:textId="3F91459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CD595" w14:textId="53C4407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A957C" w14:textId="7686587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5A684" w14:textId="737DFDB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1E214" w14:textId="097A0AE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B0815" w14:textId="598A27E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76</w:t>
            </w:r>
          </w:p>
        </w:tc>
      </w:tr>
      <w:tr w:rsidR="00901DAD" w:rsidRPr="006E4D60" w14:paraId="42D25B6F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740D54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035CA" w14:textId="5E10428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C8456" w14:textId="7028C7A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DBE0C" w14:textId="5993EC8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08DED" w14:textId="72C0DC0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1A673" w14:textId="48A7CD2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B4C3D" w14:textId="1D42050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89E6C" w14:textId="5AB43B0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25C0B" w14:textId="65DD311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1DE6C" w14:textId="0C99D50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EB991" w14:textId="7848C3E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1AB77" w14:textId="57CF8F0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BF27D" w14:textId="76E0A16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47</w:t>
            </w:r>
          </w:p>
        </w:tc>
      </w:tr>
      <w:tr w:rsidR="00901DAD" w:rsidRPr="006E4D60" w14:paraId="5186F9E5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0A89BE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2FE62" w14:textId="5C6CCCC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F6ED" w14:textId="75458F3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ECFB9" w14:textId="1FB8238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395B7" w14:textId="72AD3FB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37F72" w14:textId="4135645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D1CD2" w14:textId="72EE71C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7670D" w14:textId="6D693B4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9317F" w14:textId="710CAFD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C8B76" w14:textId="5D0DA05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EFBCB" w14:textId="580A7CD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E70FD" w14:textId="6A92E98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1765F" w14:textId="7698161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8.31</w:t>
            </w:r>
          </w:p>
        </w:tc>
      </w:tr>
      <w:tr w:rsidR="00901DAD" w:rsidRPr="006E4D60" w14:paraId="46845985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2DA8CC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17572" w14:textId="199339D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3805C" w14:textId="04A9CEF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043A2" w14:textId="412E274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3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F5B38" w14:textId="716A320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B441D" w14:textId="244B974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10564" w14:textId="3D17086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8CD02" w14:textId="450369D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D8CFB" w14:textId="665D49C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66F6B" w14:textId="3806E29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D4DD7" w14:textId="51DFA86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FEF25" w14:textId="051BC5F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64790" w14:textId="0039048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5.46</w:t>
            </w:r>
          </w:p>
        </w:tc>
      </w:tr>
      <w:tr w:rsidR="00901DAD" w:rsidRPr="006E4D60" w14:paraId="053E1400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B26F8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2E843" w14:textId="3D7C42D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528F6" w14:textId="1B8335A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117F1" w14:textId="3CF4BA8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069B2" w14:textId="416EE54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3A6DB" w14:textId="100F817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50D8D" w14:textId="33A5ED9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5CCF0" w14:textId="3D725D3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3F0A0" w14:textId="2B1CD49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2F102" w14:textId="20D0758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4AD1F" w14:textId="547CCDA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25E78" w14:textId="1CD8FDA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F041F" w14:textId="0688956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9.81</w:t>
            </w:r>
          </w:p>
        </w:tc>
      </w:tr>
      <w:tr w:rsidR="00901DAD" w:rsidRPr="006E4D60" w14:paraId="01F6A086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91E57E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DF408" w14:textId="392EF2E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7A7E7" w14:textId="322B394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13052" w14:textId="4C305B9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786BE" w14:textId="16D12A2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8EF68" w14:textId="77FAD68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52E17" w14:textId="50ACC14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602DF" w14:textId="73CBF25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8E8AC" w14:textId="03CC90C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2E926" w14:textId="3623337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72866" w14:textId="154CD39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5C9D7" w14:textId="0BE894F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D0F73" w14:textId="6CE8C33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18</w:t>
            </w:r>
          </w:p>
        </w:tc>
      </w:tr>
      <w:tr w:rsidR="00901DAD" w:rsidRPr="006E4D60" w14:paraId="27A5356D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78DDD0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26A0D" w14:textId="46AD620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B5E73" w14:textId="0D96D04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32091" w14:textId="7BDC6B2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53CC2" w14:textId="23200B4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8AF66" w14:textId="4AA0C09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BC7D" w14:textId="31E69F9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D87C" w14:textId="33FFEE5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1D50D" w14:textId="12BCC17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742EA" w14:textId="6A22F56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EFA21" w14:textId="1AA8680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E85C7" w14:textId="052C898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EE933" w14:textId="69AE59A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19</w:t>
            </w:r>
          </w:p>
        </w:tc>
      </w:tr>
      <w:tr w:rsidR="00901DAD" w:rsidRPr="006E4D60" w14:paraId="3AB0608E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FF5FA8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56753" w14:textId="531A368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9DD4D" w14:textId="3A9EB5D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BC072" w14:textId="7C4A39A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29759" w14:textId="74F372E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52B8A" w14:textId="3DD210B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430C9" w14:textId="21C0D5B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07F30" w14:textId="107D990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C2B22" w14:textId="3C74B26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F70E5" w14:textId="1C4CDFC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4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AEE36" w14:textId="3F487D7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1728C" w14:textId="0A0947E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43209" w14:textId="64687E9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0.96</w:t>
            </w:r>
          </w:p>
        </w:tc>
      </w:tr>
      <w:tr w:rsidR="00901DAD" w:rsidRPr="006E4D60" w14:paraId="4E7EB834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7506E6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65AD3" w14:textId="530DC93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75679" w14:textId="1CE553B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D49AF" w14:textId="3794343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07D5E" w14:textId="4415D03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63ADE" w14:textId="60ED93D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D3E93" w14:textId="3C35EF5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664C4" w14:textId="40F82FD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4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4AB76" w14:textId="7F8865D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2BC2A" w14:textId="3C452EA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9591F" w14:textId="4CC33DE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CC723" w14:textId="7DA0AE5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0717E" w14:textId="5614380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0.86</w:t>
            </w:r>
          </w:p>
        </w:tc>
      </w:tr>
      <w:tr w:rsidR="00901DAD" w:rsidRPr="006E4D60" w14:paraId="62E65183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6D7D07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26316" w14:textId="733812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03269" w14:textId="50DAB2B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AC3E2" w14:textId="1115E95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9717E" w14:textId="575FB64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3D80C" w14:textId="22B3326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42611" w14:textId="7F3FC31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52E9F" w14:textId="78DE61D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A586F" w14:textId="09A179D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F8FE3" w14:textId="21DDE4D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FD114" w14:textId="0B214B0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4CF65" w14:textId="414E462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3B72" w14:textId="6506E53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44</w:t>
            </w:r>
          </w:p>
        </w:tc>
      </w:tr>
      <w:tr w:rsidR="00901DAD" w:rsidRPr="006E4D60" w14:paraId="7DAB0EAC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D20B45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7397E" w14:textId="490A9B1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59866" w14:textId="5922EE7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46430" w14:textId="765BBDC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444D4" w14:textId="137B6D4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461D" w14:textId="3D863F4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BC337" w14:textId="4E56378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CF86A" w14:textId="2F3580A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2AF68" w14:textId="4F1EE63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00BC2" w14:textId="75C1371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00FA8" w14:textId="5B60B07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5755F" w14:textId="058A9D9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4B971" w14:textId="10DED31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76</w:t>
            </w:r>
          </w:p>
        </w:tc>
      </w:tr>
      <w:tr w:rsidR="00901DAD" w:rsidRPr="006E4D60" w14:paraId="0ABC7573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5EC888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FE08D" w14:textId="63C3E3C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63E37" w14:textId="4F3FDB0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D9846" w14:textId="1A97C98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79C89" w14:textId="1F254CC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CE4D9" w14:textId="7F1AA20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431B3" w14:textId="02991AF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63D6" w14:textId="331D566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9F158" w14:textId="7C6BA93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C8652" w14:textId="4DCFFAA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9F153" w14:textId="3F8767D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BC89A" w14:textId="5CCA3D9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BB8C8" w14:textId="54C3729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4.03</w:t>
            </w:r>
          </w:p>
        </w:tc>
      </w:tr>
      <w:tr w:rsidR="00901DAD" w:rsidRPr="006E4D60" w14:paraId="5AD52F3A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F2775E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A5300" w14:textId="430A732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EF899" w14:textId="51220BD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3D800" w14:textId="6799E09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270B6" w14:textId="3FB04D9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AC191" w14:textId="61B29A8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0D481" w14:textId="4094559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54A3A" w14:textId="3406A98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D8C88" w14:textId="26228B7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501BE" w14:textId="500F030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0A2AC" w14:textId="22DB228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D99B8" w14:textId="7F7061F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EFDA4" w14:textId="266E71D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1.84</w:t>
            </w:r>
          </w:p>
        </w:tc>
      </w:tr>
      <w:tr w:rsidR="00901DAD" w:rsidRPr="006E4D60" w14:paraId="04DCC5B3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81BC2E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D1111" w14:textId="0D796BD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A9A5" w14:textId="469022A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CEB25" w14:textId="2C51BFD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5B9DE" w14:textId="29DC0B2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841CF" w14:textId="47F7BA5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1529B" w14:textId="1FDE11D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AC4D2" w14:textId="6B4DB81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D9531" w14:textId="3D96AF7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137AA" w14:textId="05E6740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5DCE" w14:textId="74D2654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9AFF" w14:textId="7B3FB88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F2FE2" w14:textId="6504DB7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73</w:t>
            </w:r>
          </w:p>
        </w:tc>
      </w:tr>
      <w:tr w:rsidR="00901DAD" w:rsidRPr="006E4D60" w14:paraId="30B44B11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991A47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1DCC1" w14:textId="75906A5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E8C1E" w14:textId="64C7702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210A0" w14:textId="074DB4A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486AA" w14:textId="1B5D039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F1EF8" w14:textId="1E7C55D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3E98E" w14:textId="266EC3A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3E824" w14:textId="0775636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D9B25" w14:textId="5CC76F3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5D41F" w14:textId="0F8B915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7A8DD" w14:textId="267A8AA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60D03" w14:textId="4AF351D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E0721" w14:textId="195D740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1.97</w:t>
            </w:r>
          </w:p>
        </w:tc>
      </w:tr>
      <w:tr w:rsidR="00901DAD" w:rsidRPr="006E4D60" w14:paraId="313538A6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B088FF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44C7F" w14:textId="5DFDA45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75DE8" w14:textId="668E2C6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A68DA" w14:textId="0946F7B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515F6" w14:textId="7B1D2A0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86300" w14:textId="32916CD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AA84E" w14:textId="329D810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77FBF" w14:textId="4A96EEB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C79D6" w14:textId="5A50DFE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CA1A" w14:textId="7182847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4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82C9A" w14:textId="27ECABA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3CBAB" w14:textId="2791202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909AF" w14:textId="2AFB4E5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80</w:t>
            </w:r>
          </w:p>
        </w:tc>
      </w:tr>
      <w:tr w:rsidR="00901DAD" w:rsidRPr="006E4D60" w14:paraId="27A0D788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CAFA04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650C2" w14:textId="21D8D24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4EC22" w14:textId="628E5DF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39D08" w14:textId="1A0EF26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C1D17" w14:textId="43C7624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4C576" w14:textId="0A7D401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80BFE" w14:textId="3AE87D4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0FE19" w14:textId="25B0350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0AAFE" w14:textId="2645816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CF08" w14:textId="4325021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F2A03" w14:textId="6D954D5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BB991" w14:textId="6898FB0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23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AA88C" w14:textId="036E33C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3.87</w:t>
            </w:r>
          </w:p>
        </w:tc>
      </w:tr>
      <w:tr w:rsidR="00901DAD" w:rsidRPr="006E4D60" w14:paraId="0D249DD2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79399F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471F7" w14:textId="78A69FF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4C51B" w14:textId="5318B10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A7560" w14:textId="60FDE22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5B22D" w14:textId="14FD278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13B11" w14:textId="5F98C3A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3E966" w14:textId="4436C71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DA8F2" w14:textId="6DCF1AF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74346" w14:textId="77208A5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CBBD5" w14:textId="2F12CF6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EA754" w14:textId="7C305E6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63042" w14:textId="639516A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63FA7" w14:textId="3440763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3.68</w:t>
            </w:r>
          </w:p>
        </w:tc>
      </w:tr>
      <w:tr w:rsidR="00901DAD" w:rsidRPr="006E4D60" w14:paraId="5AC4D625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C744F3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CF8F2" w14:textId="5B87740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70727" w14:textId="0393548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A0F3B" w14:textId="16534A1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6F66B" w14:textId="6BEEADE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83240" w14:textId="1BFAD56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C9C40" w14:textId="465D824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32107" w14:textId="3525048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6B634" w14:textId="0838325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8A641" w14:textId="682F687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4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F02BF" w14:textId="61E607A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9523F" w14:textId="6504ED2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51433" w14:textId="7198AD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8.42</w:t>
            </w:r>
          </w:p>
        </w:tc>
      </w:tr>
      <w:tr w:rsidR="00901DAD" w:rsidRPr="006E4D60" w14:paraId="2C250AF9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583FAE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FC1D0" w14:textId="028DC0D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B2CF7" w14:textId="0812A1F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8E8DC" w14:textId="275545E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9ED55" w14:textId="52A3C97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28C34" w14:textId="30A3F74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974D1" w14:textId="772DE6B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34C2C" w14:textId="6534B63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DEA15" w14:textId="70CFA1C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A0703" w14:textId="3370FE5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BE0B2" w14:textId="483C73D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9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7E800" w14:textId="5710A16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C31F2" w14:textId="78BD0FC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9.26</w:t>
            </w:r>
          </w:p>
        </w:tc>
      </w:tr>
      <w:tr w:rsidR="00901DAD" w:rsidRPr="006E4D60" w14:paraId="615BC9AD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22C82D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63864" w14:textId="415E74F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E5090" w14:textId="554982F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55DEE" w14:textId="1D5766D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16774" w14:textId="6DB46A9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A8782" w14:textId="1E42443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D732C" w14:textId="01327E29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83D05" w14:textId="736CD9B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9C116" w14:textId="3113ECE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11B6C" w14:textId="6A68420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9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5BB13" w14:textId="5E52F9B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6CBA1" w14:textId="67F6BF1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E9F8D" w14:textId="56A8A9B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07</w:t>
            </w:r>
          </w:p>
        </w:tc>
      </w:tr>
      <w:tr w:rsidR="00901DAD" w:rsidRPr="006E4D60" w14:paraId="200A2D78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54C997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6743B" w14:textId="4687DF4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5D520" w14:textId="25AE8CD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DF05C" w14:textId="16C55D5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ADB0F" w14:textId="1CF14E9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27590" w14:textId="3FBC8966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4E81C" w14:textId="13699BD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95475" w14:textId="7794D52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A07FC" w14:textId="07439631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13593" w14:textId="6F57546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118E0" w14:textId="20701B8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4265D" w14:textId="30B4785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08138" w14:textId="4A82189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2.21</w:t>
            </w:r>
          </w:p>
        </w:tc>
      </w:tr>
      <w:tr w:rsidR="00901DAD" w:rsidRPr="006E4D60" w14:paraId="6B395B34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7F0C31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38519" w14:textId="555C0EB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5ECFF" w14:textId="39520D6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1AF1B" w14:textId="63F2717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768B0" w14:textId="70494B4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80585" w14:textId="5CB91E1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8BA80" w14:textId="5A3BF5E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78BA6" w14:textId="015C88F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566A1" w14:textId="34E1C28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EE3C3" w14:textId="320FCF0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48F4C" w14:textId="78D0F1C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A4030" w14:textId="3294CC8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D224B" w14:textId="08245E9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9.12</w:t>
            </w:r>
          </w:p>
        </w:tc>
      </w:tr>
      <w:tr w:rsidR="00901DAD" w:rsidRPr="006E4D60" w14:paraId="3EBF4736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6CD06E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4CD38" w14:textId="43BA8A6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5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1E590" w14:textId="3277ECB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0A7D8" w14:textId="0576054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3DDD7" w14:textId="316F2DC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248D0" w14:textId="60F54BA0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026E1" w14:textId="1CB8E0F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08558" w14:textId="7DEECFF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84141" w14:textId="2A18C4D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C54F9" w14:textId="69F5437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4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9FC4" w14:textId="5BF180F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1C45F" w14:textId="427571DD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43C1" w14:textId="7C18523F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1.83</w:t>
            </w:r>
          </w:p>
        </w:tc>
      </w:tr>
      <w:tr w:rsidR="00901DAD" w:rsidRPr="006E4D60" w14:paraId="72205CF9" w14:textId="77777777" w:rsidTr="00901DAD">
        <w:trPr>
          <w:trHeight w:val="290"/>
        </w:trPr>
        <w:tc>
          <w:tcPr>
            <w:tcW w:w="6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1BC572" w14:textId="7777777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6E4D60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60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296A9" w14:textId="57C53CEE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86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A889D" w14:textId="7C63F58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8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7EA37" w14:textId="241687C7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317E" w14:textId="7F16894A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3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4B619" w14:textId="26620893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A925B" w14:textId="1D16D792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D8C85" w14:textId="389C66B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498FF" w14:textId="112B9498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E1779" w14:textId="4D1DF5CB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47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5692" w14:textId="5E5139B4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5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1022B" w14:textId="6DDF6F6C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D1160" w14:textId="51BCEF55" w:rsidR="00901DAD" w:rsidRPr="006E4D60" w:rsidRDefault="00901DAD" w:rsidP="00901DA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0.41</w:t>
            </w:r>
          </w:p>
        </w:tc>
      </w:tr>
    </w:tbl>
    <w:p w14:paraId="5E9BB923" w14:textId="77777777" w:rsidR="00901DAD" w:rsidRDefault="00901DAD" w:rsidP="00901DAD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171A5726" w14:textId="77777777" w:rsidR="00901DAD" w:rsidRDefault="00901DAD" w:rsidP="00901DAD">
      <w:pPr>
        <w:rPr>
          <w:rFonts w:ascii="Times New Roman" w:eastAsiaTheme="minorHAnsi" w:hAnsi="Times New Roman"/>
          <w:sz w:val="24"/>
          <w:szCs w:val="24"/>
        </w:rPr>
      </w:pPr>
    </w:p>
    <w:p w14:paraId="688E01B4" w14:textId="77777777" w:rsidR="00901DAD" w:rsidRDefault="00901DAD" w:rsidP="00901DAD">
      <w:pPr>
        <w:rPr>
          <w:rFonts w:ascii="Times New Roman" w:hAnsi="Times New Roman"/>
          <w:sz w:val="24"/>
          <w:szCs w:val="24"/>
        </w:rPr>
      </w:pPr>
    </w:p>
    <w:p w14:paraId="2AE4395F" w14:textId="77777777" w:rsidR="00901DAD" w:rsidRPr="004B29D4" w:rsidRDefault="00901DAD">
      <w:pPr>
        <w:pStyle w:val="ListParagraph"/>
        <w:numPr>
          <w:ilvl w:val="0"/>
          <w:numId w:val="72"/>
        </w:numPr>
        <w:rPr>
          <w:rFonts w:ascii="Times New Roman" w:hAnsi="Times New Roman"/>
          <w:sz w:val="24"/>
          <w:szCs w:val="24"/>
        </w:rPr>
      </w:pPr>
      <w:r w:rsidRPr="004B29D4">
        <w:rPr>
          <w:rFonts w:ascii="Times New Roman" w:hAnsi="Times New Roman"/>
          <w:sz w:val="24"/>
          <w:szCs w:val="24"/>
        </w:rPr>
        <w:lastRenderedPageBreak/>
        <w:t xml:space="preserve">Lampiran Data Hasil </w:t>
      </w:r>
      <w:proofErr w:type="spellStart"/>
      <w:r w:rsidRPr="004B29D4">
        <w:rPr>
          <w:rFonts w:ascii="Times New Roman" w:hAnsi="Times New Roman"/>
          <w:sz w:val="24"/>
          <w:szCs w:val="24"/>
        </w:rPr>
        <w:t>Kuesioner</w:t>
      </w:r>
      <w:proofErr w:type="spellEnd"/>
      <w:r w:rsidRPr="004B29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B29D4">
        <w:rPr>
          <w:rFonts w:ascii="Times New Roman" w:hAnsi="Times New Roman"/>
          <w:sz w:val="24"/>
          <w:szCs w:val="24"/>
        </w:rPr>
        <w:t>Variabel</w:t>
      </w:r>
      <w:proofErr w:type="spellEnd"/>
      <w:r w:rsidRPr="004B29D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B29D4">
        <w:rPr>
          <w:rFonts w:ascii="Times New Roman" w:hAnsi="Times New Roman"/>
          <w:sz w:val="24"/>
          <w:szCs w:val="24"/>
        </w:rPr>
        <w:t>Keterampilan</w:t>
      </w:r>
      <w:proofErr w:type="spellEnd"/>
      <w:r w:rsidRPr="004B29D4">
        <w:rPr>
          <w:rFonts w:ascii="Times New Roman" w:hAnsi="Times New Roman"/>
          <w:sz w:val="24"/>
          <w:szCs w:val="24"/>
        </w:rPr>
        <w:t xml:space="preserve"> (X2)</w:t>
      </w:r>
    </w:p>
    <w:tbl>
      <w:tblPr>
        <w:tblpPr w:leftFromText="180" w:rightFromText="180" w:vertAnchor="text" w:horzAnchor="margin" w:tblpXSpec="center" w:tblpY="383"/>
        <w:tblW w:w="7118" w:type="dxa"/>
        <w:tblLook w:val="04A0" w:firstRow="1" w:lastRow="0" w:firstColumn="1" w:lastColumn="0" w:noHBand="0" w:noVBand="1"/>
      </w:tblPr>
      <w:tblGrid>
        <w:gridCol w:w="510"/>
        <w:gridCol w:w="708"/>
        <w:gridCol w:w="714"/>
        <w:gridCol w:w="709"/>
        <w:gridCol w:w="709"/>
        <w:gridCol w:w="709"/>
        <w:gridCol w:w="708"/>
        <w:gridCol w:w="709"/>
        <w:gridCol w:w="650"/>
        <w:gridCol w:w="992"/>
      </w:tblGrid>
      <w:tr w:rsidR="00901DAD" w:rsidRPr="004B29D4" w14:paraId="498E0EE2" w14:textId="77777777" w:rsidTr="00B65265">
        <w:trPr>
          <w:trHeight w:val="290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14:paraId="1079C955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5616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2B2D70DC" w14:textId="1094C4C0" w:rsidR="00901DAD" w:rsidRPr="004B29D4" w:rsidRDefault="00491138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901DAD"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terampilan</w:t>
            </w:r>
            <w:proofErr w:type="spellEnd"/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F7D7E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901DAD" w:rsidRPr="004B29D4" w14:paraId="428B36C5" w14:textId="77777777" w:rsidTr="00B65265">
        <w:trPr>
          <w:trHeight w:val="290"/>
        </w:trPr>
        <w:tc>
          <w:tcPr>
            <w:tcW w:w="51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</w:tcPr>
          <w:p w14:paraId="69DDD236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640D9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2BFDE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76503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B1B3B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052B7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21DBC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B7450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9F1AF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9B180" w14:textId="77777777" w:rsidR="00901DAD" w:rsidRPr="004B29D4" w:rsidRDefault="00901DAD" w:rsidP="00B6526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491138" w:rsidRPr="004B29D4" w14:paraId="2663746D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C0F10A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C05CC" w14:textId="1A21696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70BA6" w14:textId="155F3B3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69D0B" w14:textId="48E0091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3A29C" w14:textId="21EAB40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21F00" w14:textId="4CF75D9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C253B" w14:textId="1539BC0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D274A" w14:textId="605D524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94070" w14:textId="0FB689D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9DA96" w14:textId="5365A20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9.38</w:t>
            </w:r>
          </w:p>
        </w:tc>
      </w:tr>
      <w:tr w:rsidR="00491138" w:rsidRPr="004B29D4" w14:paraId="48AF91F5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763B75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3EABE" w14:textId="09AE293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162CC" w14:textId="746C119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81BE7" w14:textId="3B9EB80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3470E" w14:textId="6F289EF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9D1A1" w14:textId="6270813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BFCC1" w14:textId="49A7765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C6E33" w14:textId="4F157E7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C7E8E" w14:textId="68463DD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FFA3C" w14:textId="5C4FD15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4.49</w:t>
            </w:r>
          </w:p>
        </w:tc>
      </w:tr>
      <w:tr w:rsidR="00491138" w:rsidRPr="004B29D4" w14:paraId="4F50C421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7F4CC2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06ADF" w14:textId="01F2CA6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0AFEC" w14:textId="03C1C79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9D271" w14:textId="075916A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B0D7E" w14:textId="0AE897B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18FD1" w14:textId="36066C8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6EDEA" w14:textId="7EC0100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1EB33" w14:textId="360CD0E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B80D" w14:textId="13FDB36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9B139" w14:textId="0CAF254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08</w:t>
            </w:r>
          </w:p>
        </w:tc>
      </w:tr>
      <w:tr w:rsidR="00491138" w:rsidRPr="004B29D4" w14:paraId="1A35E745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80F975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EE4AE" w14:textId="1EC80F1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7C5A0" w14:textId="0EE42EE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53981" w14:textId="128929D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BF469" w14:textId="04739BB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C453A" w14:textId="687BD6B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876D2" w14:textId="2A2888A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32B56" w14:textId="3072BCF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23BF1" w14:textId="654E9EF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23AC7" w14:textId="4934901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7.88</w:t>
            </w:r>
          </w:p>
        </w:tc>
      </w:tr>
      <w:tr w:rsidR="00491138" w:rsidRPr="004B29D4" w14:paraId="51465772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F60907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5058C" w14:textId="1E0F066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28195" w14:textId="5AC1DC3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21408" w14:textId="7471A49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76E1E" w14:textId="1BBCBCB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84E5D" w14:textId="638D9F0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31AFB" w14:textId="4BDD5C2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ED6D1" w14:textId="674DFF8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3DC48" w14:textId="3511D42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66D27" w14:textId="4C6D6E9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8.08</w:t>
            </w:r>
          </w:p>
        </w:tc>
      </w:tr>
      <w:tr w:rsidR="00491138" w:rsidRPr="004B29D4" w14:paraId="3C94EB4F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9587EF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C954C" w14:textId="79507E8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8444C" w14:textId="0D588DF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10096" w14:textId="5BA5C2F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04054" w14:textId="4F45F0A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09515" w14:textId="217F99D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413CE" w14:textId="7E7531A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8A31E" w14:textId="1FF2BB0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6BB92" w14:textId="72B8BA9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6ABAD" w14:textId="072F4ED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4.38</w:t>
            </w:r>
          </w:p>
        </w:tc>
      </w:tr>
      <w:tr w:rsidR="00491138" w:rsidRPr="004B29D4" w14:paraId="64D6DB51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13F8E9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0D9DC" w14:textId="7F91141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2B73E" w14:textId="3AD5A40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CBC22" w14:textId="68D8CEC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A52CC" w14:textId="6519509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72C0F" w14:textId="2F1C54A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20E05" w14:textId="51D99A7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0B619" w14:textId="39E7AAA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6C695" w14:textId="785EDE9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D1261" w14:textId="68302DE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78</w:t>
            </w:r>
          </w:p>
        </w:tc>
      </w:tr>
      <w:tr w:rsidR="00491138" w:rsidRPr="004B29D4" w14:paraId="3338C7BC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A8A897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86D7D" w14:textId="21B5C0A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D3CF0" w14:textId="64A06C6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78593" w14:textId="1A6B7B6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C2FB2" w14:textId="716BE83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E960E" w14:textId="5ACF2E4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F817C" w14:textId="13D3FC1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74930" w14:textId="1263302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F99CB" w14:textId="25AAA19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BD50A" w14:textId="0844258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3.84</w:t>
            </w:r>
          </w:p>
        </w:tc>
      </w:tr>
      <w:tr w:rsidR="00491138" w:rsidRPr="004B29D4" w14:paraId="317259BC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534EBD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8187" w14:textId="290D998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5DBDA" w14:textId="76332C7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022CC" w14:textId="46B11AB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3B576" w14:textId="38337BD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56967" w14:textId="15954FF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95FE0" w14:textId="6ECD3B5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FC47A" w14:textId="47F45AF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16DB0" w14:textId="72B313A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9CBF6" w14:textId="15A757E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7.99</w:t>
            </w:r>
          </w:p>
        </w:tc>
      </w:tr>
      <w:tr w:rsidR="00491138" w:rsidRPr="004B29D4" w14:paraId="72649330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E95213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E4F09" w14:textId="190D3BF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AE596" w14:textId="52B66B9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672C1" w14:textId="5FB93AF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FFA1" w14:textId="798EF73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768BA" w14:textId="77AA5CB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98BF9" w14:textId="0664E7C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B894" w14:textId="2627A6D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4FFE7" w14:textId="4F19480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9F764" w14:textId="2699D01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0.21</w:t>
            </w:r>
          </w:p>
        </w:tc>
      </w:tr>
      <w:tr w:rsidR="00491138" w:rsidRPr="004B29D4" w14:paraId="2520B95F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6F8CCE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971C3" w14:textId="7BC13F5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DFECA" w14:textId="1BC3A23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440A8" w14:textId="500EDCD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14C7D" w14:textId="4D7377A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040FC" w14:textId="0E86CCB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9DAC3" w14:textId="3BE8C4C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A5529" w14:textId="04AEDFB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1FC83" w14:textId="43331DA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0CF61" w14:textId="1A25DD0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6.51</w:t>
            </w:r>
          </w:p>
        </w:tc>
      </w:tr>
      <w:tr w:rsidR="00491138" w:rsidRPr="004B29D4" w14:paraId="00E78FE0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744906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27160" w14:textId="78CC21C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45600" w14:textId="7188392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42DF1" w14:textId="6A469D0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35EC6" w14:textId="42C0DD5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7C52B" w14:textId="09E8152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3EA66" w14:textId="72A96A6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41490" w14:textId="6ECEA7F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5930E" w14:textId="2A0B332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76982" w14:textId="6893880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91</w:t>
            </w:r>
          </w:p>
        </w:tc>
      </w:tr>
      <w:tr w:rsidR="00491138" w:rsidRPr="004B29D4" w14:paraId="2D5DB717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872A37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B4F68" w14:textId="2D2B9E2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21C66" w14:textId="71634D7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86A2A" w14:textId="5A33F43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DC9CA" w14:textId="35466C4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32007" w14:textId="7037F70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0779E" w14:textId="1EFDA2C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9E8C1" w14:textId="23C11E2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2ED5B" w14:textId="1952E8C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8B393" w14:textId="25AD6A8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4.93</w:t>
            </w:r>
          </w:p>
        </w:tc>
      </w:tr>
      <w:tr w:rsidR="00491138" w:rsidRPr="004B29D4" w14:paraId="3FE0E6E3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45B90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85348" w14:textId="2E34442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FAFDE" w14:textId="237D52D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AD91F" w14:textId="6235CCB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875AB" w14:textId="2CAD18F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70142" w14:textId="7E2B28D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7F62D" w14:textId="7C6D35E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BF4D7" w14:textId="4586BAA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CA370" w14:textId="5C0B85E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6D688" w14:textId="61F625C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4.46</w:t>
            </w:r>
          </w:p>
        </w:tc>
      </w:tr>
      <w:tr w:rsidR="00491138" w:rsidRPr="004B29D4" w14:paraId="65AC83B9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06773F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96B20" w14:textId="2978D2F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F9028" w14:textId="3225C31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A06BB" w14:textId="3824BEE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0F040" w14:textId="1B23BFC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DA98F" w14:textId="5580EB1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E9269" w14:textId="2DE09E6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3C093" w14:textId="6F10C01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FBFF6" w14:textId="1F1A0E1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4242D" w14:textId="6EA0F41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0.88</w:t>
            </w:r>
          </w:p>
        </w:tc>
      </w:tr>
      <w:tr w:rsidR="00491138" w:rsidRPr="004B29D4" w14:paraId="2BD6CF66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4644F2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FD19A" w14:textId="7907624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8EB0B" w14:textId="734AFB0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DE6A1" w14:textId="34049AF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57C0A" w14:textId="6AFFC0E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46565" w14:textId="76D6DB4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2C4C2" w14:textId="72944C1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32410" w14:textId="2B95D70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B4EA1" w14:textId="3A0FCA7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46802" w14:textId="5C764B1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8.59</w:t>
            </w:r>
          </w:p>
        </w:tc>
      </w:tr>
      <w:tr w:rsidR="00491138" w:rsidRPr="004B29D4" w14:paraId="3179C320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DF3825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9D735" w14:textId="371044D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1D828" w14:textId="21BFACB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E5072" w14:textId="693CBD8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0FE0F" w14:textId="41BED4A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F345B" w14:textId="37B6D3F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855A8" w14:textId="669D0B9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AFCA1" w14:textId="785EB09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A63DC" w14:textId="09E454C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5D1AD" w14:textId="53F69C6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3.34</w:t>
            </w:r>
          </w:p>
        </w:tc>
      </w:tr>
      <w:tr w:rsidR="00491138" w:rsidRPr="004B29D4" w14:paraId="5DD7CB25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3F5DF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4C78A" w14:textId="10FB7AB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7C7CE" w14:textId="5E68560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91F67" w14:textId="7B0D4D9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665AC" w14:textId="171EEE2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73441" w14:textId="3D722BE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C6100" w14:textId="3D42A47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23078" w14:textId="2F924D4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A1B8D" w14:textId="6099D2E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FAD4A" w14:textId="4C220C7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83</w:t>
            </w:r>
          </w:p>
        </w:tc>
      </w:tr>
      <w:tr w:rsidR="00491138" w:rsidRPr="004B29D4" w14:paraId="32ABB256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992D6C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0600D" w14:textId="5281079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1A810" w14:textId="7520513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969BE" w14:textId="72EE3E9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A88A6" w14:textId="1333FA9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90E11" w14:textId="0DFBF65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D59C7" w14:textId="2B1542F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9D23A" w14:textId="3C2773F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2D7FC" w14:textId="252078F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49B04" w14:textId="34876B8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1.76</w:t>
            </w:r>
          </w:p>
        </w:tc>
      </w:tr>
      <w:tr w:rsidR="00491138" w:rsidRPr="004B29D4" w14:paraId="261DC091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E54FF6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99A33" w14:textId="4CB344E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D6222" w14:textId="4A19A0F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A7064" w14:textId="7639D11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69573" w14:textId="5831A3C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056EA" w14:textId="61E037E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3057C" w14:textId="0E29669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61B8B" w14:textId="60D67AD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B97DD" w14:textId="39D1FCD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DB035" w14:textId="03B4B67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9.25</w:t>
            </w:r>
          </w:p>
        </w:tc>
      </w:tr>
      <w:tr w:rsidR="00491138" w:rsidRPr="004B29D4" w14:paraId="6E695012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712FF3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95CBD" w14:textId="06466A8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781E0" w14:textId="7193548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E1F3A" w14:textId="5D5A12B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0DE64" w14:textId="4C4C18F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098DD" w14:textId="3F50F22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53DC2" w14:textId="19E3CFE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F35D5" w14:textId="4E34D2D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11E0B" w14:textId="27721AC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A7AE5" w14:textId="59F1332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1.57</w:t>
            </w:r>
          </w:p>
        </w:tc>
      </w:tr>
      <w:tr w:rsidR="00491138" w:rsidRPr="004B29D4" w14:paraId="712C0018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31BB2C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671E8" w14:textId="184BA04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CB2D7" w14:textId="49DE70A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5A89C" w14:textId="6DDAD73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265F3" w14:textId="66FFD1D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E1018" w14:textId="45AB9A7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C2303" w14:textId="56819AC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81012" w14:textId="5A89918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D3E2F" w14:textId="4AD2489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75B08" w14:textId="53D5ECF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5.91</w:t>
            </w:r>
          </w:p>
        </w:tc>
      </w:tr>
      <w:tr w:rsidR="00491138" w:rsidRPr="004B29D4" w14:paraId="0C7F291B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0C8FC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4B742" w14:textId="4FE3516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74362" w14:textId="7BF74F3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0C95C" w14:textId="0E0DC37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9C88F" w14:textId="415920E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FCC46" w14:textId="06C56FF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C675B" w14:textId="2A019C6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5E44C" w14:textId="319DD07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43A6F" w14:textId="1F308B4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293DC" w14:textId="538DA7E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2.09</w:t>
            </w:r>
          </w:p>
        </w:tc>
      </w:tr>
      <w:tr w:rsidR="00491138" w:rsidRPr="004B29D4" w14:paraId="00C78129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589D8B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0A1D5" w14:textId="7321B93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D3508" w14:textId="44B91D5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846C7" w14:textId="0D73E90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01616" w14:textId="046B008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C2302" w14:textId="2D1B0CD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7D578" w14:textId="0C522E4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56351" w14:textId="332951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FE4AD" w14:textId="1E0DD47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4C146" w14:textId="11DE814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0.17</w:t>
            </w:r>
          </w:p>
        </w:tc>
      </w:tr>
      <w:tr w:rsidR="00491138" w:rsidRPr="004B29D4" w14:paraId="2AF253EE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B2B680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FED3E" w14:textId="623B89C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D5752" w14:textId="7BC9BE6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BD6AF" w14:textId="25D25DE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7AEA5" w14:textId="0DF7304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3DD31" w14:textId="20AF78A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94DD5" w14:textId="31B9956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BC496" w14:textId="7AC8E22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19106" w14:textId="282B944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5678D" w14:textId="76D80AF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5.55</w:t>
            </w:r>
          </w:p>
        </w:tc>
      </w:tr>
      <w:tr w:rsidR="00491138" w:rsidRPr="004B29D4" w14:paraId="196264E3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8AA4C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065E5" w14:textId="5C155E8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1E8D8" w14:textId="2D1444D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E7A77" w14:textId="6C6320B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CF276" w14:textId="1269131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E5A6E" w14:textId="6C508FA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00554" w14:textId="335EFAA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93969" w14:textId="7365EF0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C5F71" w14:textId="37589C9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633EB" w14:textId="6D19395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5.55</w:t>
            </w:r>
          </w:p>
        </w:tc>
      </w:tr>
      <w:tr w:rsidR="00491138" w:rsidRPr="004B29D4" w14:paraId="7797E1BB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C519E0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E962C" w14:textId="790E7BB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3C9C4" w14:textId="5391210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00505" w14:textId="65955EF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D8016" w14:textId="27071D5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79BCB" w14:textId="576932B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07F61" w14:textId="114C95A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394C3" w14:textId="6E84914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EE596" w14:textId="5BB0827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AA925" w14:textId="62D881B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6.78</w:t>
            </w:r>
          </w:p>
        </w:tc>
      </w:tr>
      <w:tr w:rsidR="00491138" w:rsidRPr="004B29D4" w14:paraId="2ABBBA63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BBB55A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8FF41" w14:textId="2963A3E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9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55E57" w14:textId="3475C53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12805" w14:textId="17C7F63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6.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8F752" w14:textId="0AFD8D7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4E4C7" w14:textId="71E6CED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94D8E" w14:textId="52EB3E7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12152" w14:textId="373FBAA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80D5F" w14:textId="7012A60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5D366" w14:textId="360F9EC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8.56</w:t>
            </w:r>
          </w:p>
        </w:tc>
      </w:tr>
      <w:tr w:rsidR="00491138" w:rsidRPr="004B29D4" w14:paraId="63D7A84A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EA22A1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F834E" w14:textId="49FE2F3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3B40" w14:textId="634985B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6E016" w14:textId="4F63C95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FA408" w14:textId="53A1CF0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479EF" w14:textId="1E5912F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6940D" w14:textId="3B18061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A827A" w14:textId="14C171B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4E4C" w14:textId="6304ED9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49A7F" w14:textId="4DCD0F2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5.55</w:t>
            </w:r>
          </w:p>
        </w:tc>
      </w:tr>
      <w:tr w:rsidR="00491138" w:rsidRPr="004B29D4" w14:paraId="4A16F8CF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601AE3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467E7" w14:textId="461A34A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30945" w14:textId="46FC96A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77BC0" w14:textId="6356420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34CDD" w14:textId="6C524F2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8AB80" w14:textId="0FF0C9B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83906" w14:textId="36DE48E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67C1" w14:textId="161BC1D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94961" w14:textId="22D7011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0E826" w14:textId="2A6B5EA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0.17</w:t>
            </w:r>
          </w:p>
        </w:tc>
      </w:tr>
      <w:tr w:rsidR="00491138" w:rsidRPr="004B29D4" w14:paraId="25330B2B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53F28A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C9411" w14:textId="75F3B5C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91470" w14:textId="001DF4A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1D25E" w14:textId="6575838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05D81" w14:textId="6E06D82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FF348" w14:textId="29F3D7E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4EDB2" w14:textId="0416768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85A7" w14:textId="3730142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73628" w14:textId="63FB94E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551E2" w14:textId="1D8A263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0.21</w:t>
            </w:r>
          </w:p>
        </w:tc>
      </w:tr>
      <w:tr w:rsidR="00491138" w:rsidRPr="004B29D4" w14:paraId="444548B6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4046B7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5A901" w14:textId="1300AB7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172FE" w14:textId="1003384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535C4" w14:textId="43F38FD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C8295" w14:textId="62B12A8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A7AEE" w14:textId="05DE165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AA60B" w14:textId="5476471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0ECEE" w14:textId="6F6408F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E46E5" w14:textId="4858AC0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29044" w14:textId="271B2C2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0.36</w:t>
            </w:r>
          </w:p>
        </w:tc>
      </w:tr>
      <w:tr w:rsidR="00491138" w:rsidRPr="004B29D4" w14:paraId="294E3116" w14:textId="77777777" w:rsidTr="00202DF8">
        <w:trPr>
          <w:trHeight w:val="290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0336F3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FD108" w14:textId="636DEA0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3080E" w14:textId="7C4CE10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8ED5C" w14:textId="5CF9176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6A809" w14:textId="34D8742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90AEF" w14:textId="64D3A0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52601" w14:textId="4ADF328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FAA2A" w14:textId="67439E4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FD0C5" w14:textId="2A9D494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8E24B" w14:textId="1CC7091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5.55</w:t>
            </w:r>
          </w:p>
        </w:tc>
      </w:tr>
    </w:tbl>
    <w:p w14:paraId="37BDEAAA" w14:textId="77777777" w:rsidR="00901DAD" w:rsidRDefault="00901DAD" w:rsidP="00901DAD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BE05527" w14:textId="77777777" w:rsidR="00901DAD" w:rsidRDefault="00901DAD" w:rsidP="00901DAD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82F6108" w14:textId="77777777" w:rsidR="00901DAD" w:rsidRDefault="00901DAD" w:rsidP="00901DAD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0CAA3BAA" w14:textId="6396B0BA" w:rsidR="00901DAD" w:rsidRPr="00901DAD" w:rsidRDefault="00901DAD">
      <w:pPr>
        <w:pStyle w:val="ListParagraph"/>
        <w:numPr>
          <w:ilvl w:val="0"/>
          <w:numId w:val="72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 w:rsidRPr="00901DAD">
        <w:rPr>
          <w:rFonts w:ascii="Times New Roman" w:eastAsiaTheme="minorHAnsi" w:hAnsi="Times New Roman"/>
          <w:sz w:val="24"/>
          <w:szCs w:val="24"/>
        </w:rPr>
        <w:lastRenderedPageBreak/>
        <w:t xml:space="preserve">Lampiran Data Hasil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Kuesioner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Variabel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Kemampuan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 w:rsidRPr="00901DAD">
        <w:rPr>
          <w:rFonts w:ascii="Times New Roman" w:eastAsiaTheme="minorHAnsi" w:hAnsi="Times New Roman"/>
          <w:sz w:val="24"/>
          <w:szCs w:val="24"/>
        </w:rPr>
        <w:t>Kerja</w:t>
      </w:r>
      <w:proofErr w:type="spellEnd"/>
      <w:r w:rsidRPr="00901DAD">
        <w:rPr>
          <w:rFonts w:ascii="Times New Roman" w:eastAsiaTheme="minorHAnsi" w:hAnsi="Times New Roman"/>
          <w:sz w:val="24"/>
          <w:szCs w:val="24"/>
        </w:rPr>
        <w:t xml:space="preserve"> (X3)</w:t>
      </w:r>
    </w:p>
    <w:p w14:paraId="79BF8E5E" w14:textId="77777777" w:rsidR="00901DAD" w:rsidRPr="004B29D4" w:rsidRDefault="00901DAD" w:rsidP="00901DAD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tbl>
      <w:tblPr>
        <w:tblW w:w="7680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901DAD" w:rsidRPr="004B29D4" w14:paraId="0729C650" w14:textId="77777777" w:rsidTr="00B65265">
        <w:trPr>
          <w:trHeight w:val="29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000000"/>
            </w:tcBorders>
            <w:shd w:val="clear" w:color="auto" w:fill="auto"/>
            <w:vAlign w:val="center"/>
          </w:tcPr>
          <w:p w14:paraId="44C5B365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576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F7FFE48" w14:textId="7E796111" w:rsidR="00901DAD" w:rsidRPr="004B29D4" w:rsidRDefault="00491138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901DAD"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mampuan</w:t>
            </w:r>
            <w:proofErr w:type="spellEnd"/>
            <w:r w:rsidR="00901DAD"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901DAD"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B1322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901DAD" w:rsidRPr="004B29D4" w14:paraId="5D0031CC" w14:textId="77777777" w:rsidTr="00B65265">
        <w:trPr>
          <w:trHeight w:val="290"/>
        </w:trPr>
        <w:tc>
          <w:tcPr>
            <w:tcW w:w="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</w:tcPr>
          <w:p w14:paraId="68A99F10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804E6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0CE76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D55B8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E26F3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8E71C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6E4CD" w14:textId="77777777" w:rsidR="00901DAD" w:rsidRPr="004B29D4" w:rsidRDefault="00901DAD" w:rsidP="00B6526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47F30" w14:textId="77777777" w:rsidR="00901DAD" w:rsidRPr="004B29D4" w:rsidRDefault="00901DAD" w:rsidP="00B6526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</w:tr>
      <w:tr w:rsidR="00491138" w:rsidRPr="004B29D4" w14:paraId="4CA2EFE4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834562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9BE7C" w14:textId="2A01929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D5484" w14:textId="32BB02E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03201" w14:textId="6470158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B3956" w14:textId="5859092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38484" w14:textId="60AF3C1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F817C" w14:textId="75B1CBF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76178" w14:textId="34A5491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7.74</w:t>
            </w:r>
          </w:p>
        </w:tc>
      </w:tr>
      <w:tr w:rsidR="00491138" w:rsidRPr="004B29D4" w14:paraId="2EE605B6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D9D99E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E496E" w14:textId="0325D55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3E24B" w14:textId="17A93A9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D2F36" w14:textId="0100469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90DE5" w14:textId="4DFAE5B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6FDE2" w14:textId="5C0DB0F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68BF6" w14:textId="2216F1F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4336F" w14:textId="4503D08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0.55</w:t>
            </w:r>
          </w:p>
        </w:tc>
      </w:tr>
      <w:tr w:rsidR="00491138" w:rsidRPr="004B29D4" w14:paraId="4C6ECFB7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75EF8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31B22" w14:textId="23C43CE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4C250" w14:textId="64513DF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F6488" w14:textId="1156163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09DC9" w14:textId="3B4B2DA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1DC79" w14:textId="6776C3A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3C720" w14:textId="64DE8D5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B072A" w14:textId="7D7D850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2.33</w:t>
            </w:r>
          </w:p>
        </w:tc>
      </w:tr>
      <w:tr w:rsidR="00491138" w:rsidRPr="004B29D4" w14:paraId="2F7DCE0B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238A41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BB33C" w14:textId="20524DC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7D38B" w14:textId="7B29825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B7806" w14:textId="12ED7B3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87A2F" w14:textId="5B24799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44E84" w14:textId="617A26C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4F7F1" w14:textId="40EA62C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8B829" w14:textId="69991BC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7.47</w:t>
            </w:r>
          </w:p>
        </w:tc>
      </w:tr>
      <w:tr w:rsidR="00491138" w:rsidRPr="004B29D4" w14:paraId="798B2752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564AF9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6F72A" w14:textId="791CBFC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4F5C0" w14:textId="012D87F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4AB61" w14:textId="45A3683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F7FE8" w14:textId="5CD8379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AAEB1" w14:textId="4BAA322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C73C0" w14:textId="097D8CC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1501C" w14:textId="4BD74B4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7.74</w:t>
            </w:r>
          </w:p>
        </w:tc>
      </w:tr>
      <w:tr w:rsidR="00491138" w:rsidRPr="004B29D4" w14:paraId="795BB341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707D3B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137CB" w14:textId="3B57A92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64E26" w14:textId="2EE7F51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0D4C1" w14:textId="2E55D27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EDEDC" w14:textId="480075D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86362" w14:textId="4B140FD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968B0" w14:textId="1F3C3A5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209B9" w14:textId="791FDC4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2.49</w:t>
            </w:r>
          </w:p>
        </w:tc>
      </w:tr>
      <w:tr w:rsidR="00491138" w:rsidRPr="004B29D4" w14:paraId="7A407207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F8B58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8F20E" w14:textId="0F07981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AE026" w14:textId="1AF1E21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5DC36" w14:textId="1E16064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DC541" w14:textId="77069BE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52CF2" w14:textId="19BDD1C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A340D" w14:textId="0FED758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BC565" w14:textId="1124319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4.71</w:t>
            </w:r>
          </w:p>
        </w:tc>
      </w:tr>
      <w:tr w:rsidR="00491138" w:rsidRPr="004B29D4" w14:paraId="201A920D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637B8B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746DC" w14:textId="1A7ED91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624B5" w14:textId="1C5055A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3C34" w14:textId="77F6F03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14186" w14:textId="36549A0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9916" w14:textId="6D2119F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8794" w14:textId="4683230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A2783" w14:textId="437C767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7.30</w:t>
            </w:r>
          </w:p>
        </w:tc>
      </w:tr>
      <w:tr w:rsidR="00491138" w:rsidRPr="004B29D4" w14:paraId="0BA3A714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61BECF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1ECFB" w14:textId="51C5571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D3499" w14:textId="21FCB0D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79C22" w14:textId="351C78B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DBA4A" w14:textId="53B7C96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7EFA" w14:textId="69E1B0D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40B58" w14:textId="45ED02D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41698" w14:textId="1729048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4.60</w:t>
            </w:r>
          </w:p>
        </w:tc>
      </w:tr>
      <w:tr w:rsidR="00491138" w:rsidRPr="004B29D4" w14:paraId="78375DDE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4D6649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9C4F4" w14:textId="42EB493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59498" w14:textId="4083A1D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2376E" w14:textId="0021129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530E1" w14:textId="3441637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1113D" w14:textId="15ABADF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F2169" w14:textId="55CC201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1813A" w14:textId="37503C2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0.90</w:t>
            </w:r>
          </w:p>
        </w:tc>
      </w:tr>
      <w:tr w:rsidR="00491138" w:rsidRPr="004B29D4" w14:paraId="0C0F64CE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18F8A4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7BA77" w14:textId="7AE3CFD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9500E" w14:textId="4420BF3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1076B" w14:textId="2BAB5A4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68803" w14:textId="586F252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CA366" w14:textId="46D49D3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53E65" w14:textId="7A82E7D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78754" w14:textId="38E6F7F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6.13</w:t>
            </w:r>
          </w:p>
        </w:tc>
      </w:tr>
      <w:tr w:rsidR="00491138" w:rsidRPr="004B29D4" w14:paraId="2DA52D03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9AEAA8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9153B" w14:textId="7A5A415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06F58" w14:textId="5CC93AE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C66ED" w14:textId="3025F6B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5516A" w14:textId="7C5282B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115A4" w14:textId="0D3625D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80F05" w14:textId="7CD0785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4EF82" w14:textId="4850427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2.53</w:t>
            </w:r>
          </w:p>
        </w:tc>
      </w:tr>
      <w:tr w:rsidR="00491138" w:rsidRPr="004B29D4" w14:paraId="5B538BB9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BC9D50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BDC01" w14:textId="5183E64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3F950" w14:textId="6982441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061EF" w14:textId="7A9DA21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9C8A5" w14:textId="687C583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32BF8" w14:textId="05426DF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AB49E" w14:textId="3609676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FDDFA" w14:textId="5BF6D84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6.05</w:t>
            </w:r>
          </w:p>
        </w:tc>
      </w:tr>
      <w:tr w:rsidR="00491138" w:rsidRPr="004B29D4" w14:paraId="557D23C5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24121F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807E8" w14:textId="28D410D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3FE30" w14:textId="30235D4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B4609" w14:textId="3D2C3E0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AB5DE" w14:textId="0BE73C3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FBD06" w14:textId="7D861EB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34B93" w14:textId="4D8263C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70951" w14:textId="48B6D65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9.40</w:t>
            </w:r>
          </w:p>
        </w:tc>
      </w:tr>
      <w:tr w:rsidR="00491138" w:rsidRPr="004B29D4" w14:paraId="6B78C517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D21F61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A9DFC" w14:textId="299B49C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BACE9" w14:textId="42A4D3E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50A64" w14:textId="0EFC98E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C4418" w14:textId="12E761D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D152C" w14:textId="2CB323E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22BA0" w14:textId="10DCDBD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06FAA" w14:textId="575621D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7.39</w:t>
            </w:r>
          </w:p>
        </w:tc>
      </w:tr>
      <w:tr w:rsidR="00491138" w:rsidRPr="004B29D4" w14:paraId="4B681F2B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2DF89F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7A993" w14:textId="4F024AF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166FC" w14:textId="69A34B0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8B1AE" w14:textId="07E90B8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53BDA" w14:textId="0181704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5D34A" w14:textId="148AC9D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A775" w14:textId="201B577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00AB8" w14:textId="5EE7A4A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0.94</w:t>
            </w:r>
          </w:p>
        </w:tc>
      </w:tr>
      <w:tr w:rsidR="00491138" w:rsidRPr="004B29D4" w14:paraId="7EEBD210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8084DE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62719" w14:textId="28090B3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693AB" w14:textId="58DC0DA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BD9B1" w14:textId="32DBCC0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B4716" w14:textId="7BE5102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2E8D0" w14:textId="14AC683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A5AE4" w14:textId="34BAAF8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A2D0" w14:textId="2F7A7B0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2.31</w:t>
            </w:r>
          </w:p>
        </w:tc>
      </w:tr>
      <w:tr w:rsidR="00491138" w:rsidRPr="004B29D4" w14:paraId="5AC86558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E69B1C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5F35" w14:textId="673466D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4C85" w14:textId="0994825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2631B" w14:textId="45BEF6F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0E604" w14:textId="08E8F15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4EDD0" w14:textId="015762E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40D8C" w14:textId="37B17E0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8642F" w14:textId="2B2CBE9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3.55</w:t>
            </w:r>
          </w:p>
        </w:tc>
      </w:tr>
      <w:tr w:rsidR="00491138" w:rsidRPr="004B29D4" w14:paraId="2F5FB4DA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E4CDFD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F47C3" w14:textId="63C8D7D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.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0F06A" w14:textId="2425C28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3CD8E" w14:textId="3C3596F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17928" w14:textId="0196C10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1D2B0" w14:textId="12253C3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C9E00" w14:textId="75E8290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64DB4" w14:textId="1739CB4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8.71</w:t>
            </w:r>
          </w:p>
        </w:tc>
      </w:tr>
      <w:tr w:rsidR="00491138" w:rsidRPr="004B29D4" w14:paraId="19A88191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A9ED76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7684F" w14:textId="761799B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9917E" w14:textId="5773EC4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F4CBD" w14:textId="2D00FBE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FD0D2" w14:textId="7F14944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AB9F8" w14:textId="7D44965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D22FA" w14:textId="10AF8D1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3C063" w14:textId="5CC21A9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18.70</w:t>
            </w:r>
          </w:p>
        </w:tc>
      </w:tr>
      <w:tr w:rsidR="00491138" w:rsidRPr="004B29D4" w14:paraId="66BF093E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7F44DB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173B4" w14:textId="6E75A2D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09AD4" w14:textId="48DC909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09A13" w14:textId="4004145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38352" w14:textId="0A5ADA6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1D860" w14:textId="6A646E8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6B0D1" w14:textId="355A130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A28E1" w14:textId="69EA317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8.15</w:t>
            </w:r>
          </w:p>
        </w:tc>
      </w:tr>
      <w:tr w:rsidR="00491138" w:rsidRPr="004B29D4" w14:paraId="03CD924E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D270A1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7B9EA" w14:textId="200BDDE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40F49" w14:textId="6EB2827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B5616" w14:textId="2BE86C9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2596B" w14:textId="5F0F4B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D2606" w14:textId="68C3355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8B14F" w14:textId="49013BB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70A93" w14:textId="57D8100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5.76</w:t>
            </w:r>
          </w:p>
        </w:tc>
      </w:tr>
      <w:tr w:rsidR="00491138" w:rsidRPr="004B29D4" w14:paraId="5C3FC231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727934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08294" w14:textId="49D4C5F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E3492" w14:textId="6E7BE6F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38AF2" w14:textId="295C507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651D0" w14:textId="404A271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D619F" w14:textId="15EDB7F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6C810" w14:textId="2121897E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5C33C" w14:textId="2557763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5.76</w:t>
            </w:r>
          </w:p>
        </w:tc>
      </w:tr>
      <w:tr w:rsidR="00491138" w:rsidRPr="004B29D4" w14:paraId="3ACCAE21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09B323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9F752" w14:textId="614DF86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1C1B4" w14:textId="56BCBBA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10A15" w14:textId="3AA92AD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C8C7C" w14:textId="528B3CF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66E7B" w14:textId="2097D4B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91ADC" w14:textId="3F33A61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829E8" w14:textId="0809F68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5.76</w:t>
            </w:r>
          </w:p>
        </w:tc>
      </w:tr>
      <w:tr w:rsidR="00491138" w:rsidRPr="004B29D4" w14:paraId="319B217F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4103C6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AB054" w14:textId="1FCCCD5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B417D" w14:textId="544151B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0A04" w14:textId="49CF9AE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8F85E" w14:textId="0500428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D21D7" w14:textId="3228ACB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7F9F8" w14:textId="32E9745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D4FCC" w14:textId="3F354B1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6.07</w:t>
            </w:r>
          </w:p>
        </w:tc>
      </w:tr>
      <w:tr w:rsidR="00491138" w:rsidRPr="004B29D4" w14:paraId="6A1EE17D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60DD8E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050F3" w14:textId="6700FAF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E553D" w14:textId="0558183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8F2A2" w14:textId="0FE700D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0F2CB" w14:textId="1D4DB63D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F033B" w14:textId="5D82675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BABBA" w14:textId="30B9E65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7C85F" w14:textId="391C78D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6.84</w:t>
            </w:r>
          </w:p>
        </w:tc>
      </w:tr>
      <w:tr w:rsidR="00491138" w:rsidRPr="004B29D4" w14:paraId="6D325196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BD77B7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67243" w14:textId="3E70989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A3275" w14:textId="2FA2556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E7C3C" w14:textId="578A7C8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0D973" w14:textId="6C1242C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2C77A" w14:textId="68FDE9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B5DBA" w14:textId="437DEF7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76A35" w14:textId="224D58D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5.82</w:t>
            </w:r>
          </w:p>
        </w:tc>
      </w:tr>
      <w:tr w:rsidR="00491138" w:rsidRPr="004B29D4" w14:paraId="551F7FC4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70DBA2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69E50" w14:textId="57560DC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408FA" w14:textId="3C0A6D0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93536" w14:textId="2E9D631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B4303" w14:textId="08D6EE7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6C798" w14:textId="1D8733F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3F592" w14:textId="0A5BD58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0DCB2" w14:textId="12FFA0F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6.12</w:t>
            </w:r>
          </w:p>
        </w:tc>
      </w:tr>
      <w:tr w:rsidR="00491138" w:rsidRPr="004B29D4" w14:paraId="3ABC15AF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7559A5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CE7CF" w14:textId="7DD621B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5B402" w14:textId="153A065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79955" w14:textId="5B4D411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1F4DE" w14:textId="08422FB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BE22E" w14:textId="404338F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0F060" w14:textId="284806E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281D8" w14:textId="62AA67B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8.15</w:t>
            </w:r>
          </w:p>
        </w:tc>
      </w:tr>
      <w:tr w:rsidR="00491138" w:rsidRPr="004B29D4" w14:paraId="388BA2A1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98A8B9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DAC5A" w14:textId="051BFC6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9EF28" w14:textId="62055A3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8B20B" w14:textId="435E58F3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301AC" w14:textId="01F75E1C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40DBC" w14:textId="3F6FD64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FAE80" w14:textId="7EBC69CF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6501A" w14:textId="77622B1B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8.15</w:t>
            </w:r>
          </w:p>
        </w:tc>
      </w:tr>
      <w:tr w:rsidR="00491138" w:rsidRPr="004B29D4" w14:paraId="3011D469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EAC245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BAB5B" w14:textId="43F0373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9972D" w14:textId="4FBA4E5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98061" w14:textId="0F48B49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EB359" w14:textId="21CCF76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33A53" w14:textId="42BD19E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1363A" w14:textId="3152F0E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3.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A3221" w14:textId="772D8350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6.12</w:t>
            </w:r>
          </w:p>
        </w:tc>
      </w:tr>
      <w:tr w:rsidR="00491138" w:rsidRPr="004B29D4" w14:paraId="7B07013B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0E915E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B9917" w14:textId="110693A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CEE4F" w14:textId="6C4EB622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F1635" w14:textId="1078570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3A9FF" w14:textId="23AF00C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D8510" w14:textId="71B015CA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68017" w14:textId="54B5506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CE4ED" w14:textId="412725D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8.15</w:t>
            </w:r>
          </w:p>
        </w:tc>
      </w:tr>
      <w:tr w:rsidR="00491138" w:rsidRPr="004B29D4" w14:paraId="2AF11002" w14:textId="77777777" w:rsidTr="0027089A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C729EC" w14:textId="77777777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4B29D4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020EC" w14:textId="46B84A21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BBD92" w14:textId="6227780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480F4" w14:textId="324795D9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3CE3C" w14:textId="33D66626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B931D" w14:textId="48DA5898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785AC" w14:textId="51309065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5.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FCB8E" w14:textId="24D452B4" w:rsidR="00491138" w:rsidRPr="004B29D4" w:rsidRDefault="00491138" w:rsidP="0049113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>
              <w:rPr>
                <w:rFonts w:cs="Calibri"/>
                <w:color w:val="000000"/>
              </w:rPr>
              <w:t>28.15</w:t>
            </w:r>
          </w:p>
        </w:tc>
      </w:tr>
    </w:tbl>
    <w:p w14:paraId="7CFFD54B" w14:textId="77777777" w:rsidR="00901DAD" w:rsidRDefault="00901DAD" w:rsidP="00901DAD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10C30E50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3AF75F52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7B66B2AC" w14:textId="654210E2" w:rsidR="00165755" w:rsidRDefault="00165755" w:rsidP="004744B3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p w14:paraId="2F92EABB" w14:textId="0031372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  <w:r>
        <w:rPr>
          <w:rFonts w:ascii="Times New Roman" w:eastAsiaTheme="minorHAnsi" w:hAnsi="Times New Roman"/>
          <w:b/>
          <w:bCs/>
          <w:sz w:val="24"/>
          <w:szCs w:val="24"/>
        </w:rPr>
        <w:lastRenderedPageBreak/>
        <w:t xml:space="preserve">Hasil </w:t>
      </w:r>
      <w:proofErr w:type="spellStart"/>
      <w:r>
        <w:rPr>
          <w:rFonts w:ascii="Times New Roman" w:eastAsiaTheme="minorHAnsi" w:hAnsi="Times New Roman"/>
          <w:b/>
          <w:bCs/>
          <w:sz w:val="24"/>
          <w:szCs w:val="24"/>
        </w:rPr>
        <w:t>Analisis</w:t>
      </w:r>
      <w:proofErr w:type="spellEnd"/>
      <w:r>
        <w:rPr>
          <w:rFonts w:ascii="Times New Roman" w:eastAsiaTheme="minorHAnsi" w:hAnsi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/>
          <w:b/>
          <w:bCs/>
          <w:sz w:val="24"/>
          <w:szCs w:val="24"/>
        </w:rPr>
        <w:t>Statistik</w:t>
      </w:r>
      <w:proofErr w:type="spellEnd"/>
      <w:r>
        <w:rPr>
          <w:rFonts w:ascii="Times New Roman" w:eastAsiaTheme="minorHAnsi" w:hAnsi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/>
          <w:b/>
          <w:bCs/>
          <w:sz w:val="24"/>
          <w:szCs w:val="24"/>
        </w:rPr>
        <w:t>Deskriptif</w:t>
      </w:r>
      <w:proofErr w:type="spellEnd"/>
    </w:p>
    <w:p w14:paraId="1DCA99D8" w14:textId="77777777" w:rsidR="00B81A24" w:rsidRPr="00B81A24" w:rsidRDefault="00B81A24" w:rsidP="00B81A24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810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7"/>
        <w:gridCol w:w="1024"/>
        <w:gridCol w:w="1071"/>
        <w:gridCol w:w="1102"/>
        <w:gridCol w:w="1025"/>
        <w:gridCol w:w="1438"/>
      </w:tblGrid>
      <w:tr w:rsidR="00B81A24" w:rsidRPr="00B81A24" w14:paraId="4DDD4CE1" w14:textId="77777777">
        <w:trPr>
          <w:cantSplit/>
        </w:trPr>
        <w:tc>
          <w:tcPr>
            <w:tcW w:w="810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07CC6A5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B81A24">
              <w:rPr>
                <w:rFonts w:ascii="Arial" w:eastAsiaTheme="minorHAnsi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B81A24" w:rsidRPr="00B81A24" w14:paraId="480BA3C9" w14:textId="77777777">
        <w:trPr>
          <w:cantSplit/>
        </w:trPr>
        <w:tc>
          <w:tcPr>
            <w:tcW w:w="244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DDB42A2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981F90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7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9FFA191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EE611BD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B43663C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3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3B5FF31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B81A24" w:rsidRPr="00B81A24" w14:paraId="0DDCE820" w14:textId="77777777">
        <w:trPr>
          <w:cantSplit/>
        </w:trPr>
        <w:tc>
          <w:tcPr>
            <w:tcW w:w="244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1973D93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</w:t>
            </w:r>
          </w:p>
        </w:tc>
        <w:tc>
          <w:tcPr>
            <w:tcW w:w="102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21E4EE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07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583E9B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6.76</w:t>
            </w:r>
          </w:p>
        </w:tc>
        <w:tc>
          <w:tcPr>
            <w:tcW w:w="110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666B82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55.46</w:t>
            </w:r>
          </w:p>
        </w:tc>
        <w:tc>
          <w:tcPr>
            <w:tcW w:w="102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93715FC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3.5770</w:t>
            </w:r>
          </w:p>
        </w:tc>
        <w:tc>
          <w:tcPr>
            <w:tcW w:w="143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15325C6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.81252</w:t>
            </w:r>
          </w:p>
        </w:tc>
      </w:tr>
      <w:tr w:rsidR="00B81A24" w:rsidRPr="00B81A24" w14:paraId="0D91F3A8" w14:textId="77777777">
        <w:trPr>
          <w:cantSplit/>
        </w:trPr>
        <w:tc>
          <w:tcPr>
            <w:tcW w:w="244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EC1BE85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B6E0ED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DFB5D9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3.84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4FFFD3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8.59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16321F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2.4422</w:t>
            </w:r>
          </w:p>
        </w:tc>
        <w:tc>
          <w:tcPr>
            <w:tcW w:w="14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8D9B78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.96204</w:t>
            </w:r>
          </w:p>
        </w:tc>
      </w:tr>
      <w:tr w:rsidR="00B81A24" w:rsidRPr="00B81A24" w14:paraId="0070EADA" w14:textId="77777777">
        <w:trPr>
          <w:cantSplit/>
        </w:trPr>
        <w:tc>
          <w:tcPr>
            <w:tcW w:w="244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33D3C31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KERJA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3AEB35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5E2E11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4.60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1A058A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8.15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533DED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2.4397</w:t>
            </w:r>
          </w:p>
        </w:tc>
        <w:tc>
          <w:tcPr>
            <w:tcW w:w="14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37B68D2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.26354</w:t>
            </w:r>
          </w:p>
        </w:tc>
      </w:tr>
      <w:tr w:rsidR="00B81A24" w:rsidRPr="00B81A24" w14:paraId="58066635" w14:textId="77777777">
        <w:trPr>
          <w:cantSplit/>
        </w:trPr>
        <w:tc>
          <w:tcPr>
            <w:tcW w:w="244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6EE6745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INERJA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2FC6CC8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8E5E1CD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7.74</w:t>
            </w: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144CF5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61.49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3D90CD0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54.6652</w:t>
            </w:r>
          </w:p>
        </w:tc>
        <w:tc>
          <w:tcPr>
            <w:tcW w:w="143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8CD536D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.31123</w:t>
            </w:r>
          </w:p>
        </w:tc>
      </w:tr>
      <w:tr w:rsidR="00B81A24" w:rsidRPr="00B81A24" w14:paraId="69FB24D4" w14:textId="77777777">
        <w:trPr>
          <w:cantSplit/>
        </w:trPr>
        <w:tc>
          <w:tcPr>
            <w:tcW w:w="244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88BED1A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alid N (listwise)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B13BCDB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B81A24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3</w:t>
            </w:r>
          </w:p>
        </w:tc>
        <w:tc>
          <w:tcPr>
            <w:tcW w:w="107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F412986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10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1E2DF35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799D2D0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43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2339583F" w14:textId="77777777" w:rsidR="00B81A24" w:rsidRPr="00B81A24" w:rsidRDefault="00B81A24" w:rsidP="00B81A2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</w:tbl>
    <w:p w14:paraId="62C0BED7" w14:textId="77777777" w:rsidR="00B81A24" w:rsidRPr="00B81A24" w:rsidRDefault="00B81A24" w:rsidP="00B81A24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37083683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579CFD02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59C67ABF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2F657AD1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2E59D0C4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20F25C8A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5FF11104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6DFC6B18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6D8CBD61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7602A773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28D716EE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716C63D0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74FA16B7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5A0AD4D7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08C44EF6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57461529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31EBB9BA" w14:textId="77777777" w:rsidR="00B81A24" w:rsidRDefault="00B81A24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4B8AB628" w14:textId="1FDAFFC5" w:rsidR="00165755" w:rsidRPr="004744B3" w:rsidRDefault="00165755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  <w:r w:rsidRPr="004744B3">
        <w:rPr>
          <w:rFonts w:ascii="Times New Roman" w:eastAsiaTheme="minorHAnsi" w:hAnsi="Times New Roman"/>
          <w:b/>
          <w:bCs/>
          <w:sz w:val="24"/>
          <w:szCs w:val="24"/>
        </w:rPr>
        <w:lastRenderedPageBreak/>
        <w:t xml:space="preserve">Hasil Uji </w:t>
      </w:r>
      <w:proofErr w:type="spellStart"/>
      <w:r w:rsidRPr="004744B3">
        <w:rPr>
          <w:rFonts w:ascii="Times New Roman" w:eastAsiaTheme="minorHAnsi" w:hAnsi="Times New Roman"/>
          <w:b/>
          <w:bCs/>
          <w:sz w:val="24"/>
          <w:szCs w:val="24"/>
        </w:rPr>
        <w:t>Asumsi</w:t>
      </w:r>
      <w:proofErr w:type="spellEnd"/>
      <w:r w:rsidRPr="004744B3">
        <w:rPr>
          <w:rFonts w:ascii="Times New Roman" w:eastAsiaTheme="minorHAnsi" w:hAnsi="Times New Roman"/>
          <w:b/>
          <w:bCs/>
          <w:sz w:val="24"/>
          <w:szCs w:val="24"/>
        </w:rPr>
        <w:t xml:space="preserve"> </w:t>
      </w:r>
      <w:proofErr w:type="spellStart"/>
      <w:r w:rsidRPr="004744B3">
        <w:rPr>
          <w:rFonts w:ascii="Times New Roman" w:eastAsiaTheme="minorHAnsi" w:hAnsi="Times New Roman"/>
          <w:b/>
          <w:bCs/>
          <w:sz w:val="24"/>
          <w:szCs w:val="24"/>
        </w:rPr>
        <w:t>Klasik</w:t>
      </w:r>
      <w:proofErr w:type="spellEnd"/>
    </w:p>
    <w:p w14:paraId="6D49963A" w14:textId="5A3627E5" w:rsidR="00165755" w:rsidRPr="004744B3" w:rsidRDefault="004744B3">
      <w:pPr>
        <w:pStyle w:val="ListParagraph"/>
        <w:numPr>
          <w:ilvl w:val="0"/>
          <w:numId w:val="65"/>
        </w:num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b/>
          <w:bCs/>
          <w:sz w:val="24"/>
          <w:szCs w:val="24"/>
        </w:rPr>
      </w:pPr>
      <w:r w:rsidRPr="004744B3">
        <w:rPr>
          <w:rFonts w:ascii="Times New Roman" w:eastAsiaTheme="minorHAnsi" w:hAnsi="Times New Roman"/>
          <w:b/>
          <w:bCs/>
          <w:sz w:val="24"/>
          <w:szCs w:val="24"/>
        </w:rPr>
        <w:t xml:space="preserve">Hasil </w:t>
      </w:r>
      <w:r w:rsidR="00165755" w:rsidRPr="004744B3">
        <w:rPr>
          <w:rFonts w:ascii="Times New Roman" w:eastAsiaTheme="minorHAnsi" w:hAnsi="Times New Roman"/>
          <w:b/>
          <w:bCs/>
          <w:sz w:val="24"/>
          <w:szCs w:val="24"/>
        </w:rPr>
        <w:t xml:space="preserve">Uji </w:t>
      </w:r>
      <w:proofErr w:type="spellStart"/>
      <w:r w:rsidR="00165755" w:rsidRPr="004744B3">
        <w:rPr>
          <w:rFonts w:ascii="Times New Roman" w:eastAsiaTheme="minorHAnsi" w:hAnsi="Times New Roman"/>
          <w:b/>
          <w:bCs/>
          <w:sz w:val="24"/>
          <w:szCs w:val="24"/>
        </w:rPr>
        <w:t>Normalitas</w:t>
      </w:r>
      <w:proofErr w:type="spellEnd"/>
    </w:p>
    <w:p w14:paraId="5554E20F" w14:textId="22886599" w:rsidR="00165755" w:rsidRDefault="00165755">
      <w:pPr>
        <w:pStyle w:val="ListParagraph"/>
        <w:numPr>
          <w:ilvl w:val="0"/>
          <w:numId w:val="66"/>
        </w:num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  <w:r>
        <w:rPr>
          <w:rFonts w:ascii="Times New Roman" w:eastAsiaTheme="minorHAnsi" w:hAnsi="Times New Roman"/>
          <w:sz w:val="24"/>
          <w:szCs w:val="24"/>
        </w:rPr>
        <w:t xml:space="preserve">Hasil Non </w:t>
      </w:r>
      <w:proofErr w:type="spellStart"/>
      <w:r>
        <w:rPr>
          <w:rFonts w:ascii="Times New Roman" w:eastAsiaTheme="minorHAnsi" w:hAnsi="Times New Roman"/>
          <w:sz w:val="24"/>
          <w:szCs w:val="24"/>
        </w:rPr>
        <w:t>Parametic</w:t>
      </w:r>
      <w:proofErr w:type="spellEnd"/>
      <w:r>
        <w:rPr>
          <w:rFonts w:ascii="Times New Roman" w:eastAsiaTheme="minorHAnsi" w:hAnsi="Times New Roman"/>
          <w:sz w:val="24"/>
          <w:szCs w:val="24"/>
        </w:rPr>
        <w:t xml:space="preserve"> one Kolmogorov Smirnov</w:t>
      </w:r>
    </w:p>
    <w:tbl>
      <w:tblPr>
        <w:tblpPr w:leftFromText="180" w:rightFromText="180" w:vertAnchor="text" w:horzAnchor="page" w:tblpX="3885" w:tblpY="197"/>
        <w:tblW w:w="53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1"/>
        <w:gridCol w:w="1438"/>
        <w:gridCol w:w="1469"/>
      </w:tblGrid>
      <w:tr w:rsidR="009834C6" w:rsidRPr="009834C6" w14:paraId="5C561F18" w14:textId="77777777" w:rsidTr="009834C6">
        <w:trPr>
          <w:cantSplit/>
        </w:trPr>
        <w:tc>
          <w:tcPr>
            <w:tcW w:w="53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C211602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9834C6">
              <w:rPr>
                <w:rFonts w:ascii="Arial" w:eastAsiaTheme="minorHAnsi" w:hAnsi="Arial" w:cs="Arial"/>
                <w:b/>
                <w:bCs/>
                <w:color w:val="010205"/>
              </w:rPr>
              <w:t>One-Sample Kolmogorov-Smirnov Test</w:t>
            </w:r>
          </w:p>
        </w:tc>
      </w:tr>
      <w:tr w:rsidR="009834C6" w:rsidRPr="009834C6" w14:paraId="6F2D5BA1" w14:textId="77777777" w:rsidTr="009834C6">
        <w:trPr>
          <w:cantSplit/>
        </w:trPr>
        <w:tc>
          <w:tcPr>
            <w:tcW w:w="3869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EF3C9C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9911DB5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Unstandardized Residual</w:t>
            </w:r>
          </w:p>
        </w:tc>
      </w:tr>
      <w:tr w:rsidR="009834C6" w:rsidRPr="009834C6" w14:paraId="20625EE0" w14:textId="77777777" w:rsidTr="009834C6">
        <w:trPr>
          <w:cantSplit/>
        </w:trPr>
        <w:tc>
          <w:tcPr>
            <w:tcW w:w="3869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A211624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6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225B373A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3</w:t>
            </w:r>
          </w:p>
        </w:tc>
      </w:tr>
      <w:tr w:rsidR="009834C6" w:rsidRPr="009834C6" w14:paraId="40EE11AD" w14:textId="77777777" w:rsidTr="009834C6">
        <w:trPr>
          <w:cantSplit/>
        </w:trPr>
        <w:tc>
          <w:tcPr>
            <w:tcW w:w="2431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8DE70B1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 xml:space="preserve">Normal </w:t>
            </w:r>
            <w:proofErr w:type="spellStart"/>
            <w:proofErr w:type="gramStart"/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arameters</w:t>
            </w: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9634C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0573A78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0000</w:t>
            </w:r>
          </w:p>
        </w:tc>
      </w:tr>
      <w:tr w:rsidR="009834C6" w:rsidRPr="009834C6" w14:paraId="1CEEE74B" w14:textId="77777777" w:rsidTr="009834C6">
        <w:trPr>
          <w:cantSplit/>
        </w:trPr>
        <w:tc>
          <w:tcPr>
            <w:tcW w:w="2431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828DF76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115B88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6BF12394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.79951793</w:t>
            </w:r>
          </w:p>
        </w:tc>
      </w:tr>
      <w:tr w:rsidR="009834C6" w:rsidRPr="009834C6" w14:paraId="0C8FBA17" w14:textId="77777777" w:rsidTr="009834C6">
        <w:trPr>
          <w:cantSplit/>
        </w:trPr>
        <w:tc>
          <w:tcPr>
            <w:tcW w:w="2431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42BEBE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405FDF1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Absolute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24EBFE8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106</w:t>
            </w:r>
          </w:p>
        </w:tc>
      </w:tr>
      <w:tr w:rsidR="009834C6" w:rsidRPr="009834C6" w14:paraId="63B214D7" w14:textId="77777777" w:rsidTr="009834C6">
        <w:trPr>
          <w:cantSplit/>
        </w:trPr>
        <w:tc>
          <w:tcPr>
            <w:tcW w:w="2431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00E2B750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149F18F6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368D3EE1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106</w:t>
            </w:r>
          </w:p>
        </w:tc>
      </w:tr>
      <w:tr w:rsidR="009834C6" w:rsidRPr="009834C6" w14:paraId="186D8DA9" w14:textId="77777777" w:rsidTr="009834C6">
        <w:trPr>
          <w:cantSplit/>
        </w:trPr>
        <w:tc>
          <w:tcPr>
            <w:tcW w:w="2431" w:type="dxa"/>
            <w:vMerge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1D66F32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3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A74AB00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48D1170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-.072</w:t>
            </w:r>
          </w:p>
        </w:tc>
      </w:tr>
      <w:tr w:rsidR="009834C6" w:rsidRPr="009834C6" w14:paraId="44A100EE" w14:textId="77777777" w:rsidTr="009834C6">
        <w:trPr>
          <w:cantSplit/>
        </w:trPr>
        <w:tc>
          <w:tcPr>
            <w:tcW w:w="3869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DE05A9F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14:paraId="6301518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106</w:t>
            </w:r>
          </w:p>
        </w:tc>
      </w:tr>
      <w:tr w:rsidR="009834C6" w:rsidRPr="009834C6" w14:paraId="540C280D" w14:textId="77777777" w:rsidTr="009834C6">
        <w:trPr>
          <w:cantSplit/>
        </w:trPr>
        <w:tc>
          <w:tcPr>
            <w:tcW w:w="3869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FAD8B57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proofErr w:type="spellStart"/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Asymp</w:t>
            </w:r>
            <w:proofErr w:type="spellEnd"/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. Sig. (2-tailed)</w:t>
            </w:r>
          </w:p>
        </w:tc>
        <w:tc>
          <w:tcPr>
            <w:tcW w:w="1469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 w14:paraId="6FC7837C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00</w:t>
            </w:r>
            <w:proofErr w:type="gramStart"/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c,d</w:t>
            </w:r>
            <w:proofErr w:type="gramEnd"/>
          </w:p>
        </w:tc>
      </w:tr>
      <w:tr w:rsidR="009834C6" w:rsidRPr="009834C6" w14:paraId="746A411D" w14:textId="77777777" w:rsidTr="009834C6">
        <w:trPr>
          <w:cantSplit/>
        </w:trPr>
        <w:tc>
          <w:tcPr>
            <w:tcW w:w="53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1696C3C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Test distribution is Normal.</w:t>
            </w:r>
          </w:p>
        </w:tc>
      </w:tr>
      <w:tr w:rsidR="009834C6" w:rsidRPr="009834C6" w14:paraId="5C35224D" w14:textId="77777777" w:rsidTr="009834C6">
        <w:trPr>
          <w:cantSplit/>
        </w:trPr>
        <w:tc>
          <w:tcPr>
            <w:tcW w:w="53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50F78A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b. Calculated from data.</w:t>
            </w:r>
          </w:p>
        </w:tc>
      </w:tr>
      <w:tr w:rsidR="009834C6" w:rsidRPr="009834C6" w14:paraId="12F29F0D" w14:textId="77777777" w:rsidTr="009834C6">
        <w:trPr>
          <w:cantSplit/>
        </w:trPr>
        <w:tc>
          <w:tcPr>
            <w:tcW w:w="53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71D48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c. Lilliefors Significance Correction.</w:t>
            </w:r>
          </w:p>
        </w:tc>
      </w:tr>
      <w:tr w:rsidR="009834C6" w:rsidRPr="009834C6" w14:paraId="3F763DF9" w14:textId="77777777" w:rsidTr="009834C6">
        <w:trPr>
          <w:cantSplit/>
        </w:trPr>
        <w:tc>
          <w:tcPr>
            <w:tcW w:w="53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CC7A2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d. This is a lower bound of the true significance.</w:t>
            </w:r>
          </w:p>
        </w:tc>
      </w:tr>
    </w:tbl>
    <w:p w14:paraId="26538195" w14:textId="77777777" w:rsidR="009834C6" w:rsidRPr="009834C6" w:rsidRDefault="009834C6" w:rsidP="009834C6">
      <w:pPr>
        <w:pStyle w:val="ListParagraph"/>
        <w:autoSpaceDE w:val="0"/>
        <w:autoSpaceDN w:val="0"/>
        <w:adjustRightInd w:val="0"/>
        <w:spacing w:after="0" w:line="240" w:lineRule="auto"/>
        <w:ind w:left="1080"/>
        <w:rPr>
          <w:rFonts w:ascii="Times New Roman" w:eastAsiaTheme="minorHAnsi" w:hAnsi="Times New Roman"/>
          <w:sz w:val="24"/>
          <w:szCs w:val="24"/>
        </w:rPr>
      </w:pPr>
    </w:p>
    <w:p w14:paraId="22BF78B6" w14:textId="77777777" w:rsidR="009834C6" w:rsidRPr="009834C6" w:rsidRDefault="009834C6" w:rsidP="009834C6">
      <w:pPr>
        <w:pStyle w:val="ListParagraph"/>
        <w:autoSpaceDE w:val="0"/>
        <w:autoSpaceDN w:val="0"/>
        <w:adjustRightInd w:val="0"/>
        <w:spacing w:after="0" w:line="400" w:lineRule="atLeast"/>
        <w:ind w:left="1080"/>
        <w:rPr>
          <w:rFonts w:ascii="Times New Roman" w:eastAsiaTheme="minorHAnsi" w:hAnsi="Times New Roman"/>
          <w:sz w:val="24"/>
          <w:szCs w:val="24"/>
        </w:rPr>
      </w:pPr>
    </w:p>
    <w:p w14:paraId="6BF65677" w14:textId="77777777" w:rsidR="00165755" w:rsidRPr="00165755" w:rsidRDefault="00165755" w:rsidP="00165755">
      <w:pPr>
        <w:pStyle w:val="ListParagraph"/>
        <w:autoSpaceDE w:val="0"/>
        <w:autoSpaceDN w:val="0"/>
        <w:adjustRightInd w:val="0"/>
        <w:spacing w:after="0" w:line="400" w:lineRule="atLeast"/>
        <w:ind w:left="1080"/>
        <w:rPr>
          <w:rFonts w:ascii="Times New Roman" w:eastAsiaTheme="minorHAnsi" w:hAnsi="Times New Roman"/>
          <w:sz w:val="24"/>
          <w:szCs w:val="24"/>
        </w:rPr>
      </w:pPr>
    </w:p>
    <w:p w14:paraId="0E5A28A9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4BBD7575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18280BC9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4C951171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3C65133A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5C1586FD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30B120CD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512E3A07" w14:textId="77777777" w:rsidR="00165755" w:rsidRDefault="00165755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575F7611" w14:textId="77777777" w:rsidR="004744B3" w:rsidRDefault="004744B3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69EEBAC0" w14:textId="77777777" w:rsidR="004744B3" w:rsidRDefault="004744B3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6DCB152A" w14:textId="77777777" w:rsidR="00491138" w:rsidRDefault="00491138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1C87B8FF" w14:textId="77777777" w:rsidR="00491138" w:rsidRDefault="00491138" w:rsidP="00AE2B75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eastAsiaTheme="minorHAnsi" w:hAnsi="Times New Roman"/>
          <w:sz w:val="24"/>
          <w:szCs w:val="24"/>
        </w:rPr>
      </w:pPr>
    </w:p>
    <w:p w14:paraId="3DD86BBF" w14:textId="4C1711B5" w:rsidR="00165755" w:rsidRDefault="004744B3">
      <w:pPr>
        <w:pStyle w:val="ListParagraph"/>
        <w:numPr>
          <w:ilvl w:val="0"/>
          <w:numId w:val="66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>
        <w:rPr>
          <w:rFonts w:ascii="Times New Roman" w:eastAsiaTheme="minorHAnsi" w:hAnsi="Times New Roman"/>
          <w:sz w:val="24"/>
          <w:szCs w:val="24"/>
        </w:rPr>
        <w:t xml:space="preserve">Hasil Uji </w:t>
      </w:r>
      <w:proofErr w:type="spellStart"/>
      <w:r>
        <w:rPr>
          <w:rFonts w:ascii="Times New Roman" w:eastAsiaTheme="minorHAnsi" w:hAnsi="Times New Roman"/>
          <w:sz w:val="24"/>
          <w:szCs w:val="24"/>
        </w:rPr>
        <w:t>Normalitas</w:t>
      </w:r>
      <w:proofErr w:type="spellEnd"/>
      <w:r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/>
          <w:sz w:val="24"/>
          <w:szCs w:val="24"/>
        </w:rPr>
        <w:t>Menggunakan</w:t>
      </w:r>
      <w:proofErr w:type="spellEnd"/>
      <w:r>
        <w:rPr>
          <w:rFonts w:ascii="Times New Roman" w:eastAsiaTheme="minorHAnsi" w:hAnsi="Times New Roman"/>
          <w:sz w:val="24"/>
          <w:szCs w:val="24"/>
        </w:rPr>
        <w:t xml:space="preserve"> </w:t>
      </w:r>
      <w:r w:rsidR="00165755">
        <w:rPr>
          <w:rFonts w:ascii="Times New Roman" w:eastAsiaTheme="minorHAnsi" w:hAnsi="Times New Roman"/>
          <w:sz w:val="24"/>
          <w:szCs w:val="24"/>
        </w:rPr>
        <w:t>P-Plot</w:t>
      </w:r>
    </w:p>
    <w:p w14:paraId="7305D7CF" w14:textId="2C0F1AC1" w:rsidR="004744B3" w:rsidRDefault="009834C6" w:rsidP="00647A6F">
      <w:pPr>
        <w:pStyle w:val="ListParagraph"/>
        <w:autoSpaceDE w:val="0"/>
        <w:autoSpaceDN w:val="0"/>
        <w:adjustRightInd w:val="0"/>
        <w:spacing w:after="0" w:line="400" w:lineRule="atLeast"/>
        <w:ind w:left="1080"/>
        <w:rPr>
          <w:rFonts w:ascii="Times New Roman" w:eastAsiaTheme="minorHAnsi" w:hAnsi="Times New Roman"/>
          <w:sz w:val="24"/>
          <w:szCs w:val="24"/>
        </w:rPr>
      </w:pPr>
      <w:r>
        <w:rPr>
          <w:rFonts w:ascii="Times New Roman" w:eastAsiaTheme="minorHAnsi" w:hAnsi="Times New Roman"/>
          <w:noProof/>
          <w:sz w:val="24"/>
          <w:szCs w:val="24"/>
        </w:rPr>
        <w:drawing>
          <wp:anchor distT="0" distB="0" distL="114300" distR="114300" simplePos="0" relativeHeight="251799552" behindDoc="1" locked="0" layoutInCell="1" allowOverlap="1" wp14:anchorId="2B7A16A5" wp14:editId="78B0246A">
            <wp:simplePos x="0" y="0"/>
            <wp:positionH relativeFrom="margin">
              <wp:posOffset>414655</wp:posOffset>
            </wp:positionH>
            <wp:positionV relativeFrom="paragraph">
              <wp:posOffset>5282727</wp:posOffset>
            </wp:positionV>
            <wp:extent cx="4822825" cy="2672715"/>
            <wp:effectExtent l="0" t="0" r="0" b="0"/>
            <wp:wrapTopAndBottom/>
            <wp:docPr id="1724284339" name="Picture 17242843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825" cy="2672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069417" w14:textId="7FD2CC73" w:rsidR="00647A6F" w:rsidRDefault="009834C6">
      <w:pPr>
        <w:pStyle w:val="ListParagraph"/>
        <w:numPr>
          <w:ilvl w:val="0"/>
          <w:numId w:val="66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  <w:r>
        <w:rPr>
          <w:rFonts w:ascii="Times New Roman" w:eastAsiaTheme="minorHAnsi" w:hAnsi="Times New Roman"/>
          <w:sz w:val="24"/>
          <w:szCs w:val="24"/>
        </w:rPr>
        <w:lastRenderedPageBreak/>
        <w:t xml:space="preserve">Hasil Uji </w:t>
      </w:r>
      <w:proofErr w:type="spellStart"/>
      <w:r>
        <w:rPr>
          <w:rFonts w:ascii="Times New Roman" w:eastAsiaTheme="minorHAnsi" w:hAnsi="Times New Roman"/>
          <w:sz w:val="24"/>
          <w:szCs w:val="24"/>
        </w:rPr>
        <w:t>Normalitas</w:t>
      </w:r>
      <w:proofErr w:type="spellEnd"/>
      <w:r>
        <w:rPr>
          <w:rFonts w:ascii="Times New Roman" w:eastAsiaTheme="minorHAnsi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HAnsi" w:hAnsi="Times New Roman"/>
          <w:sz w:val="24"/>
          <w:szCs w:val="24"/>
        </w:rPr>
        <w:t>Menggunakan</w:t>
      </w:r>
      <w:proofErr w:type="spellEnd"/>
      <w:r>
        <w:rPr>
          <w:rFonts w:ascii="Times New Roman" w:eastAsiaTheme="minorHAnsi" w:hAnsi="Times New Roman"/>
          <w:sz w:val="24"/>
          <w:szCs w:val="24"/>
        </w:rPr>
        <w:t xml:space="preserve"> Histogram</w:t>
      </w:r>
    </w:p>
    <w:p w14:paraId="316109FB" w14:textId="710C7A46" w:rsidR="009834C6" w:rsidRPr="009834C6" w:rsidRDefault="009834C6" w:rsidP="009834C6">
      <w:pPr>
        <w:pStyle w:val="ListParagraph"/>
        <w:rPr>
          <w:rFonts w:ascii="Times New Roman" w:eastAsiaTheme="minorHAnsi" w:hAnsi="Times New Roman"/>
          <w:sz w:val="24"/>
          <w:szCs w:val="24"/>
        </w:rPr>
      </w:pPr>
    </w:p>
    <w:p w14:paraId="767F652A" w14:textId="06BBBEED" w:rsidR="009834C6" w:rsidRDefault="009834C6" w:rsidP="009834C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  <w:r>
        <w:rPr>
          <w:rFonts w:ascii="Times New Roman" w:eastAsiaTheme="minorHAnsi" w:hAnsi="Times New Roman"/>
          <w:noProof/>
          <w:sz w:val="24"/>
          <w:szCs w:val="24"/>
        </w:rPr>
        <w:drawing>
          <wp:anchor distT="0" distB="0" distL="114300" distR="114300" simplePos="0" relativeHeight="251803648" behindDoc="1" locked="0" layoutInCell="1" allowOverlap="1" wp14:anchorId="4364362E" wp14:editId="5BFAD412">
            <wp:simplePos x="0" y="0"/>
            <wp:positionH relativeFrom="column">
              <wp:posOffset>568960</wp:posOffset>
            </wp:positionH>
            <wp:positionV relativeFrom="paragraph">
              <wp:posOffset>19685</wp:posOffset>
            </wp:positionV>
            <wp:extent cx="5039995" cy="2966085"/>
            <wp:effectExtent l="0" t="0" r="8255" b="5715"/>
            <wp:wrapTight wrapText="bothSides">
              <wp:wrapPolygon edited="0">
                <wp:start x="0" y="0"/>
                <wp:lineTo x="0" y="21503"/>
                <wp:lineTo x="21554" y="21503"/>
                <wp:lineTo x="21554" y="0"/>
                <wp:lineTo x="0" y="0"/>
              </wp:wrapPolygon>
            </wp:wrapTight>
            <wp:docPr id="91535885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966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058F006" w14:textId="77777777" w:rsidR="009834C6" w:rsidRDefault="009834C6" w:rsidP="009834C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3EFCE215" w14:textId="77777777" w:rsidR="009834C6" w:rsidRDefault="009834C6" w:rsidP="009834C6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7C585897" w14:textId="77777777" w:rsidR="009834C6" w:rsidRPr="009834C6" w:rsidRDefault="009834C6" w:rsidP="009834C6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09A1F2C2" w14:textId="3363B71C" w:rsidR="004744B3" w:rsidRDefault="004744B3">
      <w:pPr>
        <w:pStyle w:val="ListParagraph"/>
        <w:numPr>
          <w:ilvl w:val="0"/>
          <w:numId w:val="65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  <w:r w:rsidRPr="004744B3">
        <w:rPr>
          <w:rFonts w:ascii="Times New Roman" w:eastAsiaTheme="minorHAnsi" w:hAnsi="Times New Roman"/>
          <w:b/>
          <w:bCs/>
          <w:sz w:val="24"/>
          <w:szCs w:val="24"/>
        </w:rPr>
        <w:t xml:space="preserve">Hasil Uji </w:t>
      </w:r>
      <w:proofErr w:type="spellStart"/>
      <w:r w:rsidRPr="004744B3">
        <w:rPr>
          <w:rFonts w:ascii="Times New Roman" w:eastAsiaTheme="minorHAnsi" w:hAnsi="Times New Roman"/>
          <w:b/>
          <w:bCs/>
          <w:sz w:val="24"/>
          <w:szCs w:val="24"/>
        </w:rPr>
        <w:t>Hesteroskedastisitas</w:t>
      </w:r>
      <w:proofErr w:type="spellEnd"/>
    </w:p>
    <w:p w14:paraId="16CB5878" w14:textId="77777777" w:rsidR="00647A6F" w:rsidRDefault="00647A6F" w:rsidP="00647A6F">
      <w:pPr>
        <w:autoSpaceDE w:val="0"/>
        <w:autoSpaceDN w:val="0"/>
        <w:adjustRightInd w:val="0"/>
        <w:spacing w:after="0" w:line="240" w:lineRule="auto"/>
        <w:ind w:left="360"/>
        <w:rPr>
          <w:noProof/>
        </w:rPr>
      </w:pPr>
    </w:p>
    <w:p w14:paraId="2907B04B" w14:textId="082BE3B5" w:rsidR="004744B3" w:rsidRPr="00647A6F" w:rsidRDefault="00647A6F" w:rsidP="00647A6F">
      <w:pPr>
        <w:autoSpaceDE w:val="0"/>
        <w:autoSpaceDN w:val="0"/>
        <w:adjustRightInd w:val="0"/>
        <w:spacing w:after="0" w:line="240" w:lineRule="auto"/>
        <w:ind w:left="360"/>
        <w:rPr>
          <w:rFonts w:ascii="Times New Roman" w:eastAsiaTheme="minorHAnsi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688586F9" wp14:editId="572E0C2A">
            <wp:extent cx="5039995" cy="2967355"/>
            <wp:effectExtent l="0" t="0" r="8255" b="4445"/>
            <wp:docPr id="46000285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967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4F222C" w14:textId="77777777" w:rsidR="00647A6F" w:rsidRDefault="00647A6F" w:rsidP="00647A6F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6752C580" w14:textId="77777777" w:rsidR="009834C6" w:rsidRDefault="009834C6" w:rsidP="00647A6F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70B309BC" w14:textId="77777777" w:rsidR="009834C6" w:rsidRDefault="009834C6" w:rsidP="00647A6F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76B18ECC" w14:textId="77777777" w:rsidR="009834C6" w:rsidRPr="00647A6F" w:rsidRDefault="009834C6" w:rsidP="00647A6F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34DB6639" w14:textId="1C959A5A" w:rsidR="004744B3" w:rsidRDefault="004744B3">
      <w:pPr>
        <w:pStyle w:val="ListParagraph"/>
        <w:numPr>
          <w:ilvl w:val="0"/>
          <w:numId w:val="65"/>
        </w:num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  <w:r>
        <w:rPr>
          <w:rFonts w:ascii="Times New Roman" w:eastAsiaTheme="minorHAnsi" w:hAnsi="Times New Roman"/>
          <w:b/>
          <w:bCs/>
          <w:sz w:val="24"/>
          <w:szCs w:val="24"/>
        </w:rPr>
        <w:lastRenderedPageBreak/>
        <w:t xml:space="preserve">Hasil Uji </w:t>
      </w:r>
      <w:proofErr w:type="spellStart"/>
      <w:r>
        <w:rPr>
          <w:rFonts w:ascii="Times New Roman" w:eastAsiaTheme="minorHAnsi" w:hAnsi="Times New Roman"/>
          <w:b/>
          <w:bCs/>
          <w:sz w:val="24"/>
          <w:szCs w:val="24"/>
        </w:rPr>
        <w:t>Multikolonieritas</w:t>
      </w:r>
      <w:proofErr w:type="spellEnd"/>
    </w:p>
    <w:tbl>
      <w:tblPr>
        <w:tblpPr w:leftFromText="180" w:rightFromText="180" w:vertAnchor="page" w:horzAnchor="margin" w:tblpY="3334"/>
        <w:tblW w:w="89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560"/>
        <w:gridCol w:w="992"/>
        <w:gridCol w:w="850"/>
        <w:gridCol w:w="1276"/>
        <w:gridCol w:w="850"/>
        <w:gridCol w:w="993"/>
        <w:gridCol w:w="992"/>
        <w:gridCol w:w="992"/>
      </w:tblGrid>
      <w:tr w:rsidR="008600B4" w:rsidRPr="00896301" w14:paraId="75884979" w14:textId="77777777" w:rsidTr="00256CAB">
        <w:trPr>
          <w:cantSplit/>
        </w:trPr>
        <w:tc>
          <w:tcPr>
            <w:tcW w:w="893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A9C9EE3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proofErr w:type="spellStart"/>
            <w:r w:rsidRPr="00896301">
              <w:rPr>
                <w:rFonts w:ascii="Arial" w:eastAsiaTheme="minorHAnsi" w:hAnsi="Arial" w:cs="Arial"/>
                <w:b/>
                <w:bCs/>
                <w:color w:val="010205"/>
              </w:rPr>
              <w:t>Coefficients</w:t>
            </w:r>
            <w:r w:rsidRPr="00896301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8600B4" w:rsidRPr="00896301" w14:paraId="28B0C2B4" w14:textId="77777777" w:rsidTr="00256CAB">
        <w:trPr>
          <w:cantSplit/>
        </w:trPr>
        <w:tc>
          <w:tcPr>
            <w:tcW w:w="198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8778D17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6D6C4EA5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6F11FEFC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06FEAE2" w14:textId="67F345C2" w:rsidR="000367B7" w:rsidRPr="00896301" w:rsidRDefault="000367B7" w:rsidP="000367B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09291C9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1984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11EF698B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8600B4" w:rsidRPr="00896301" w14:paraId="4B8B79C7" w14:textId="77777777" w:rsidTr="00256CAB">
        <w:trPr>
          <w:cantSplit/>
        </w:trPr>
        <w:tc>
          <w:tcPr>
            <w:tcW w:w="198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02A442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08461D2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1A97D7C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E3FC51E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F79E193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51CF776E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258530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D734E30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8600B4" w:rsidRPr="00896301" w14:paraId="039ADFEC" w14:textId="77777777" w:rsidTr="00256CAB">
        <w:trPr>
          <w:cantSplit/>
        </w:trPr>
        <w:tc>
          <w:tcPr>
            <w:tcW w:w="42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0CBA853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56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0055A9B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871E013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8.593</w:t>
            </w: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AE04BB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.158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5F84CE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AA3080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5.888</w:t>
            </w:r>
          </w:p>
        </w:tc>
        <w:tc>
          <w:tcPr>
            <w:tcW w:w="9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9137364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2A3EBBD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43B7F766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8600B4" w:rsidRPr="00896301" w14:paraId="6D30CFAB" w14:textId="77777777" w:rsidTr="00256CAB">
        <w:trPr>
          <w:cantSplit/>
        </w:trPr>
        <w:tc>
          <w:tcPr>
            <w:tcW w:w="42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78D085F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88701B9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59EE8C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B21509E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9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81E9C7C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28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96607C8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.765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A45491D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12C5FC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8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1E42367B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047</w:t>
            </w:r>
          </w:p>
        </w:tc>
      </w:tr>
      <w:tr w:rsidR="008600B4" w:rsidRPr="00896301" w14:paraId="1E45C498" w14:textId="77777777" w:rsidTr="00256CAB">
        <w:trPr>
          <w:cantSplit/>
        </w:trPr>
        <w:tc>
          <w:tcPr>
            <w:tcW w:w="42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49BBBCD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580518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C3BE40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E663E72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13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7660CC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F6C5396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15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9CFADC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F49C684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08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C51841B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449</w:t>
            </w:r>
          </w:p>
        </w:tc>
      </w:tr>
      <w:tr w:rsidR="008600B4" w:rsidRPr="00896301" w14:paraId="3B5A9810" w14:textId="77777777" w:rsidTr="00256CAB">
        <w:trPr>
          <w:cantSplit/>
        </w:trPr>
        <w:tc>
          <w:tcPr>
            <w:tcW w:w="42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593CB50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1EBC2EF" w14:textId="77777777" w:rsidR="008600B4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</w:t>
            </w:r>
          </w:p>
          <w:p w14:paraId="0CA222DE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RJA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3206289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C70EAF9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2F33E0E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74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8A072A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909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E5A78A1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FD2B924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7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2156F45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.474</w:t>
            </w:r>
          </w:p>
        </w:tc>
      </w:tr>
      <w:tr w:rsidR="008600B4" w:rsidRPr="00896301" w14:paraId="155DAA9F" w14:textId="77777777" w:rsidTr="00256CAB">
        <w:trPr>
          <w:cantSplit/>
        </w:trPr>
        <w:tc>
          <w:tcPr>
            <w:tcW w:w="893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886A2B" w14:textId="77777777" w:rsidR="008600B4" w:rsidRPr="00896301" w:rsidRDefault="008600B4" w:rsidP="00256CA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Dependent Variable: KINERJA</w:t>
            </w:r>
          </w:p>
        </w:tc>
      </w:tr>
    </w:tbl>
    <w:p w14:paraId="3804F9D4" w14:textId="77777777" w:rsidR="004744B3" w:rsidRPr="004744B3" w:rsidRDefault="004744B3" w:rsidP="004744B3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1026E1AD" w14:textId="766C0CE6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147367C1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39C30AA0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3A361B43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215F37A3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5016D9A5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35C2500F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052A8D3E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6305F83D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659CCEA3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3F1AEAF7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62200AA9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4D6AE89A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1D83E755" w14:textId="77777777" w:rsidR="004744B3" w:rsidRDefault="004744B3" w:rsidP="004744B3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09A18D48" w14:textId="1DBBB3A2" w:rsidR="004744B3" w:rsidRDefault="004744B3" w:rsidP="00AC427F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p w14:paraId="27BB1AB6" w14:textId="77777777" w:rsidR="009834C6" w:rsidRDefault="009834C6" w:rsidP="00AC427F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p w14:paraId="225690C8" w14:textId="77777777" w:rsidR="009834C6" w:rsidRDefault="009834C6" w:rsidP="00AC427F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p w14:paraId="2C9AA519" w14:textId="77777777" w:rsidR="008600B4" w:rsidRDefault="008600B4" w:rsidP="00AC427F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pPr w:leftFromText="180" w:rightFromText="180" w:vertAnchor="page" w:horzAnchor="margin" w:tblpY="3383"/>
        <w:tblW w:w="89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560"/>
        <w:gridCol w:w="992"/>
        <w:gridCol w:w="850"/>
        <w:gridCol w:w="1276"/>
        <w:gridCol w:w="850"/>
        <w:gridCol w:w="993"/>
        <w:gridCol w:w="992"/>
        <w:gridCol w:w="992"/>
      </w:tblGrid>
      <w:tr w:rsidR="008600B4" w:rsidRPr="00896301" w14:paraId="1D954192" w14:textId="77777777" w:rsidTr="008600B4">
        <w:trPr>
          <w:cantSplit/>
        </w:trPr>
        <w:tc>
          <w:tcPr>
            <w:tcW w:w="893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365A5C4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proofErr w:type="spellStart"/>
            <w:r w:rsidRPr="00896301">
              <w:rPr>
                <w:rFonts w:ascii="Arial" w:eastAsiaTheme="minorHAnsi" w:hAnsi="Arial" w:cs="Arial"/>
                <w:b/>
                <w:bCs/>
                <w:color w:val="010205"/>
              </w:rPr>
              <w:lastRenderedPageBreak/>
              <w:t>Coefficients</w:t>
            </w:r>
            <w:r w:rsidRPr="00896301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8600B4" w:rsidRPr="00896301" w14:paraId="55D9C0B6" w14:textId="77777777" w:rsidTr="008600B4">
        <w:trPr>
          <w:cantSplit/>
        </w:trPr>
        <w:tc>
          <w:tcPr>
            <w:tcW w:w="198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2015123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842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792700E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17E16F61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3E7A9FBD" w14:textId="6ABA3FA2" w:rsidR="008600B4" w:rsidRPr="00896301" w:rsidRDefault="000367B7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014EF982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</w:t>
            </w:r>
          </w:p>
        </w:tc>
        <w:tc>
          <w:tcPr>
            <w:tcW w:w="1984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14:paraId="4DC691F2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8600B4" w:rsidRPr="00896301" w14:paraId="2EA2A335" w14:textId="77777777" w:rsidTr="008600B4">
        <w:trPr>
          <w:cantSplit/>
        </w:trPr>
        <w:tc>
          <w:tcPr>
            <w:tcW w:w="198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DC2FC95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C609A46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85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10B4779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8C1B0D8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29AA17AD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14:paraId="7D5B1894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ACAEE53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99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625AE75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8600B4" w:rsidRPr="00896301" w14:paraId="6444B8D2" w14:textId="77777777" w:rsidTr="008600B4">
        <w:trPr>
          <w:cantSplit/>
        </w:trPr>
        <w:tc>
          <w:tcPr>
            <w:tcW w:w="42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05C06E4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56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5811C1D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99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2062B8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8.593</w:t>
            </w: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678130B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.158</w:t>
            </w:r>
          </w:p>
        </w:tc>
        <w:tc>
          <w:tcPr>
            <w:tcW w:w="12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77F83E8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1F43F3C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5.888</w:t>
            </w:r>
          </w:p>
        </w:tc>
        <w:tc>
          <w:tcPr>
            <w:tcW w:w="99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22AC67A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E0CFC74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333DC895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8600B4" w:rsidRPr="00896301" w14:paraId="1638F5FC" w14:textId="77777777" w:rsidTr="008600B4">
        <w:trPr>
          <w:cantSplit/>
        </w:trPr>
        <w:tc>
          <w:tcPr>
            <w:tcW w:w="42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B732F13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CE1BD20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ARAKTERISTIK_INDIVIDU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B214A92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73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3683A1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99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16480FF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528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7B57162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.765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6CB7FA9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7ED6609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8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97059FC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047</w:t>
            </w:r>
          </w:p>
        </w:tc>
      </w:tr>
      <w:tr w:rsidR="008600B4" w:rsidRPr="00896301" w14:paraId="13332AF4" w14:textId="77777777" w:rsidTr="008600B4">
        <w:trPr>
          <w:cantSplit/>
        </w:trPr>
        <w:tc>
          <w:tcPr>
            <w:tcW w:w="42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2418B6E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78ECE5B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TERAMPILAN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C8F5944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85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260683C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132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78B9A2B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62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1A62B55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156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ED908D6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3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734D2FC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408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08ED94C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449</w:t>
            </w:r>
          </w:p>
        </w:tc>
      </w:tr>
      <w:tr w:rsidR="008600B4" w:rsidRPr="00896301" w14:paraId="6A32E2CB" w14:textId="77777777" w:rsidTr="008600B4">
        <w:trPr>
          <w:cantSplit/>
        </w:trPr>
        <w:tc>
          <w:tcPr>
            <w:tcW w:w="42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D038D29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56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7C4B3269" w14:textId="77777777" w:rsidR="008600B4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MAMPUAN_</w:t>
            </w:r>
          </w:p>
          <w:p w14:paraId="6BD9E226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KERJA</w:t>
            </w:r>
          </w:p>
        </w:tc>
        <w:tc>
          <w:tcPr>
            <w:tcW w:w="99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0C5BD53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77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CFCD3D2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95</w:t>
            </w:r>
          </w:p>
        </w:tc>
        <w:tc>
          <w:tcPr>
            <w:tcW w:w="12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A5701BE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274</w:t>
            </w:r>
          </w:p>
        </w:tc>
        <w:tc>
          <w:tcPr>
            <w:tcW w:w="85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6EAC9CA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.909</w:t>
            </w:r>
          </w:p>
        </w:tc>
        <w:tc>
          <w:tcPr>
            <w:tcW w:w="99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84C1637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7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9FCE890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679</w:t>
            </w:r>
          </w:p>
        </w:tc>
        <w:tc>
          <w:tcPr>
            <w:tcW w:w="99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672B913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.474</w:t>
            </w:r>
          </w:p>
        </w:tc>
      </w:tr>
      <w:tr w:rsidR="008600B4" w:rsidRPr="00896301" w14:paraId="7B7E7A44" w14:textId="77777777" w:rsidTr="008600B4">
        <w:trPr>
          <w:cantSplit/>
        </w:trPr>
        <w:tc>
          <w:tcPr>
            <w:tcW w:w="893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D337E3B" w14:textId="77777777" w:rsidR="008600B4" w:rsidRPr="00896301" w:rsidRDefault="008600B4" w:rsidP="008600B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896301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Dependent Variable: KINERJA</w:t>
            </w:r>
          </w:p>
        </w:tc>
      </w:tr>
    </w:tbl>
    <w:p w14:paraId="5A4F29D1" w14:textId="6525BBD0" w:rsidR="004744B3" w:rsidRDefault="004744B3" w:rsidP="00741A69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Hasil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Analisis</w:t>
      </w:r>
      <w:proofErr w:type="spellEnd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Regresi</w:t>
      </w:r>
      <w:proofErr w:type="spellEnd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 Linier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Berganda</w:t>
      </w:r>
      <w:proofErr w:type="spellEnd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 dan Uji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Hipotesis</w:t>
      </w:r>
      <w:proofErr w:type="spellEnd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 (Uji t dan Uji F</w:t>
      </w:r>
      <w:r w:rsidR="00741A69">
        <w:rPr>
          <w:rFonts w:ascii="Times New Roman" w:eastAsiaTheme="minorHAnsi" w:hAnsi="Times New Roman"/>
          <w:b/>
          <w:bCs/>
          <w:sz w:val="24"/>
          <w:szCs w:val="24"/>
        </w:rPr>
        <w:t>)</w:t>
      </w:r>
    </w:p>
    <w:p w14:paraId="585BC643" w14:textId="77777777" w:rsidR="00741A69" w:rsidRPr="00741A69" w:rsidRDefault="00741A69" w:rsidP="00741A69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22BACB92" w14:textId="77777777" w:rsidR="009834C6" w:rsidRPr="009834C6" w:rsidRDefault="009834C6" w:rsidP="009834C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1867C067" w14:textId="53D1CFB5" w:rsidR="00BD2BEA" w:rsidRPr="00741A69" w:rsidRDefault="00BD2BEA" w:rsidP="00741A69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76A23006" w14:textId="77777777" w:rsidR="009834C6" w:rsidRPr="009834C6" w:rsidRDefault="009834C6" w:rsidP="009834C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796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284"/>
        <w:gridCol w:w="1469"/>
        <w:gridCol w:w="1025"/>
        <w:gridCol w:w="1408"/>
        <w:gridCol w:w="1025"/>
        <w:gridCol w:w="1025"/>
      </w:tblGrid>
      <w:tr w:rsidR="009834C6" w:rsidRPr="009834C6" w14:paraId="32EB55BA" w14:textId="77777777">
        <w:trPr>
          <w:cantSplit/>
        </w:trPr>
        <w:tc>
          <w:tcPr>
            <w:tcW w:w="796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7195C00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proofErr w:type="spellStart"/>
            <w:r w:rsidRPr="009834C6">
              <w:rPr>
                <w:rFonts w:ascii="Arial" w:eastAsiaTheme="minorHAnsi" w:hAnsi="Arial" w:cs="Arial"/>
                <w:b/>
                <w:bCs/>
                <w:color w:val="010205"/>
              </w:rPr>
              <w:t>ANOVA</w:t>
            </w:r>
            <w:r w:rsidRPr="009834C6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9834C6" w:rsidRPr="009834C6" w14:paraId="28B7ED0A" w14:textId="77777777">
        <w:trPr>
          <w:cantSplit/>
        </w:trPr>
        <w:tc>
          <w:tcPr>
            <w:tcW w:w="201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9447F5D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3D6CE81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2BCFBCA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proofErr w:type="spellStart"/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0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7142E74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C46E937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576DC1FD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9834C6" w:rsidRPr="009834C6" w14:paraId="2D9733E4" w14:textId="77777777">
        <w:trPr>
          <w:cantSplit/>
        </w:trPr>
        <w:tc>
          <w:tcPr>
            <w:tcW w:w="734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30D6237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37D99B2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68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47E009B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91.151</w:t>
            </w:r>
          </w:p>
        </w:tc>
        <w:tc>
          <w:tcPr>
            <w:tcW w:w="102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0EA03F7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0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CA6E368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63.717</w:t>
            </w:r>
          </w:p>
        </w:tc>
        <w:tc>
          <w:tcPr>
            <w:tcW w:w="102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6F1454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45.817</w:t>
            </w:r>
          </w:p>
        </w:tc>
        <w:tc>
          <w:tcPr>
            <w:tcW w:w="102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56BA49F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000</w:t>
            </w: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9834C6" w:rsidRPr="009834C6" w14:paraId="4A4788A4" w14:textId="77777777">
        <w:trPr>
          <w:cantSplit/>
        </w:trPr>
        <w:tc>
          <w:tcPr>
            <w:tcW w:w="73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1CAE7A4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C960ECB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3C27E80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03.624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77BDEF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29</w:t>
            </w:r>
          </w:p>
        </w:tc>
        <w:tc>
          <w:tcPr>
            <w:tcW w:w="14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25D492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.573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4589DE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16AEC851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9834C6" w:rsidRPr="009834C6" w14:paraId="6E902D6B" w14:textId="77777777">
        <w:trPr>
          <w:cantSplit/>
        </w:trPr>
        <w:tc>
          <w:tcPr>
            <w:tcW w:w="73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551E4C7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28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1C2810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3DDCE87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594.775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ECF3841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32</w:t>
            </w:r>
          </w:p>
        </w:tc>
        <w:tc>
          <w:tcPr>
            <w:tcW w:w="140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EAE0EB2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0676B0E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126CAF5D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9834C6" w:rsidRPr="009834C6" w14:paraId="13A6CF62" w14:textId="77777777">
        <w:trPr>
          <w:cantSplit/>
        </w:trPr>
        <w:tc>
          <w:tcPr>
            <w:tcW w:w="796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C2B4946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Dependent Variable: KINERJA</w:t>
            </w:r>
          </w:p>
        </w:tc>
      </w:tr>
      <w:tr w:rsidR="009834C6" w:rsidRPr="009834C6" w14:paraId="0DA24ADC" w14:textId="77777777">
        <w:trPr>
          <w:cantSplit/>
        </w:trPr>
        <w:tc>
          <w:tcPr>
            <w:tcW w:w="796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6EAAFD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b. Predictors: (Constant), KEMAMPUAN_KERJA, KARAKTERISTIK_INDIVIDU, KETERAMPILAN</w:t>
            </w:r>
          </w:p>
        </w:tc>
      </w:tr>
    </w:tbl>
    <w:p w14:paraId="261E8E13" w14:textId="77777777" w:rsidR="009834C6" w:rsidRPr="009834C6" w:rsidRDefault="009834C6" w:rsidP="009834C6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1094FFE8" w14:textId="77777777" w:rsidR="00AC427F" w:rsidRPr="00AC427F" w:rsidRDefault="00AC427F" w:rsidP="00AC427F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p w14:paraId="457C3C77" w14:textId="77777777" w:rsidR="00AC427F" w:rsidRPr="00AC427F" w:rsidRDefault="00AC427F" w:rsidP="00AC427F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6FB75933" w14:textId="77777777" w:rsidR="004744B3" w:rsidRDefault="004744B3" w:rsidP="00741A69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p w14:paraId="38B0A295" w14:textId="77777777" w:rsidR="004744B3" w:rsidRDefault="004744B3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sz w:val="24"/>
          <w:szCs w:val="24"/>
        </w:rPr>
      </w:pPr>
    </w:p>
    <w:p w14:paraId="53345A35" w14:textId="77777777" w:rsidR="00AC427F" w:rsidRDefault="00AC427F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sz w:val="24"/>
          <w:szCs w:val="24"/>
        </w:rPr>
      </w:pPr>
    </w:p>
    <w:p w14:paraId="284713A7" w14:textId="77777777" w:rsidR="00AC427F" w:rsidRDefault="00AC427F" w:rsidP="004744B3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sz w:val="24"/>
          <w:szCs w:val="24"/>
        </w:rPr>
      </w:pPr>
    </w:p>
    <w:p w14:paraId="7CBA63A3" w14:textId="4EE8DB4D" w:rsidR="00AC427F" w:rsidRDefault="00AC427F" w:rsidP="00AC427F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p w14:paraId="50302670" w14:textId="77777777" w:rsidR="00741A69" w:rsidRPr="00AC427F" w:rsidRDefault="00741A69" w:rsidP="00AC427F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b/>
          <w:bCs/>
          <w:sz w:val="24"/>
          <w:szCs w:val="24"/>
        </w:rPr>
      </w:pPr>
    </w:p>
    <w:p w14:paraId="47188157" w14:textId="51EABEBA" w:rsidR="00AC427F" w:rsidRPr="00C965D5" w:rsidRDefault="00AC427F" w:rsidP="00C965D5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HAnsi" w:hAnsi="Times New Roman"/>
          <w:b/>
          <w:bCs/>
          <w:sz w:val="24"/>
          <w:szCs w:val="24"/>
        </w:rPr>
      </w:pPr>
      <w:r w:rsidRPr="00AC427F">
        <w:rPr>
          <w:rFonts w:ascii="Times New Roman" w:eastAsiaTheme="minorHAnsi" w:hAnsi="Times New Roman"/>
          <w:b/>
          <w:bCs/>
          <w:sz w:val="24"/>
          <w:szCs w:val="24"/>
        </w:rPr>
        <w:lastRenderedPageBreak/>
        <w:t xml:space="preserve">Hasil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Analisis</w:t>
      </w:r>
      <w:proofErr w:type="spellEnd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Koefisien</w:t>
      </w:r>
      <w:proofErr w:type="spellEnd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 xml:space="preserve"> </w:t>
      </w:r>
      <w:proofErr w:type="spellStart"/>
      <w:r w:rsidRPr="00AC427F">
        <w:rPr>
          <w:rFonts w:ascii="Times New Roman" w:eastAsiaTheme="minorHAnsi" w:hAnsi="Times New Roman"/>
          <w:b/>
          <w:bCs/>
          <w:sz w:val="24"/>
          <w:szCs w:val="24"/>
        </w:rPr>
        <w:t>Determinasi</w:t>
      </w:r>
      <w:proofErr w:type="spellEnd"/>
    </w:p>
    <w:p w14:paraId="6BC0A1AF" w14:textId="77777777" w:rsidR="009834C6" w:rsidRPr="009834C6" w:rsidRDefault="009834C6" w:rsidP="009834C6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5843" w:type="dxa"/>
        <w:tblInd w:w="118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5"/>
        <w:gridCol w:w="1024"/>
        <w:gridCol w:w="1086"/>
        <w:gridCol w:w="1469"/>
        <w:gridCol w:w="1469"/>
      </w:tblGrid>
      <w:tr w:rsidR="009834C6" w:rsidRPr="009834C6" w14:paraId="3B40BEF0" w14:textId="77777777" w:rsidTr="009834C6">
        <w:trPr>
          <w:cantSplit/>
        </w:trPr>
        <w:tc>
          <w:tcPr>
            <w:tcW w:w="58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807B89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010205"/>
              </w:rPr>
            </w:pPr>
            <w:r w:rsidRPr="009834C6">
              <w:rPr>
                <w:rFonts w:ascii="Arial" w:eastAsiaTheme="minorHAnsi" w:hAnsi="Arial" w:cs="Arial"/>
                <w:b/>
                <w:bCs/>
                <w:color w:val="010205"/>
              </w:rPr>
              <w:t xml:space="preserve">Model </w:t>
            </w:r>
            <w:proofErr w:type="spellStart"/>
            <w:r w:rsidRPr="009834C6">
              <w:rPr>
                <w:rFonts w:ascii="Arial" w:eastAsiaTheme="minorHAnsi" w:hAnsi="Arial" w:cs="Arial"/>
                <w:b/>
                <w:bCs/>
                <w:color w:val="010205"/>
              </w:rPr>
              <w:t>Summary</w:t>
            </w:r>
            <w:r w:rsidRPr="009834C6">
              <w:rPr>
                <w:rFonts w:ascii="Arial" w:eastAsiaTheme="minorHAnsi" w:hAnsi="Arial" w:cs="Arial"/>
                <w:b/>
                <w:bCs/>
                <w:color w:val="010205"/>
                <w:vertAlign w:val="superscript"/>
              </w:rPr>
              <w:t>b</w:t>
            </w:r>
            <w:proofErr w:type="spellEnd"/>
          </w:p>
        </w:tc>
      </w:tr>
      <w:tr w:rsidR="009834C6" w:rsidRPr="009834C6" w14:paraId="3B068B0A" w14:textId="77777777" w:rsidTr="009834C6">
        <w:trPr>
          <w:cantSplit/>
        </w:trPr>
        <w:tc>
          <w:tcPr>
            <w:tcW w:w="79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DE9C75E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4C92343E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8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FEB1939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6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19336C5D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6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4D0D84A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9834C6" w:rsidRPr="009834C6" w14:paraId="08532CD7" w14:textId="77777777" w:rsidTr="009834C6">
        <w:trPr>
          <w:cantSplit/>
        </w:trPr>
        <w:tc>
          <w:tcPr>
            <w:tcW w:w="795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510D7A7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264A60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24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22DCD0C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909</w:t>
            </w: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2204C14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26</w:t>
            </w:r>
          </w:p>
        </w:tc>
        <w:tc>
          <w:tcPr>
            <w:tcW w:w="14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0C138BE3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.808</w:t>
            </w:r>
          </w:p>
        </w:tc>
        <w:tc>
          <w:tcPr>
            <w:tcW w:w="146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64EA372A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1.89031</w:t>
            </w:r>
          </w:p>
        </w:tc>
      </w:tr>
      <w:tr w:rsidR="009834C6" w:rsidRPr="009834C6" w14:paraId="683486EA" w14:textId="77777777" w:rsidTr="009834C6">
        <w:trPr>
          <w:cantSplit/>
        </w:trPr>
        <w:tc>
          <w:tcPr>
            <w:tcW w:w="58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EBDAC4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a. Predictors: (Constant), KEMAMPUAN_KERJA, KARAKTERISTIK_INDIVIDU, KETERAMPILAN</w:t>
            </w:r>
          </w:p>
        </w:tc>
      </w:tr>
      <w:tr w:rsidR="009834C6" w:rsidRPr="009834C6" w14:paraId="2C8D76B6" w14:textId="77777777" w:rsidTr="009834C6">
        <w:trPr>
          <w:cantSplit/>
        </w:trPr>
        <w:tc>
          <w:tcPr>
            <w:tcW w:w="584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28A6A2" w14:textId="77777777" w:rsidR="009834C6" w:rsidRPr="009834C6" w:rsidRDefault="009834C6" w:rsidP="009834C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eastAsiaTheme="minorHAnsi" w:hAnsi="Arial" w:cs="Arial"/>
                <w:color w:val="010205"/>
                <w:sz w:val="18"/>
                <w:szCs w:val="18"/>
              </w:rPr>
            </w:pPr>
            <w:r w:rsidRPr="009834C6">
              <w:rPr>
                <w:rFonts w:ascii="Arial" w:eastAsiaTheme="minorHAnsi" w:hAnsi="Arial" w:cs="Arial"/>
                <w:color w:val="010205"/>
                <w:sz w:val="18"/>
                <w:szCs w:val="18"/>
              </w:rPr>
              <w:t>b. Dependent Variable: KINERJA</w:t>
            </w:r>
          </w:p>
        </w:tc>
      </w:tr>
    </w:tbl>
    <w:p w14:paraId="4A0FE022" w14:textId="77777777" w:rsidR="009834C6" w:rsidRPr="009834C6" w:rsidRDefault="009834C6" w:rsidP="009834C6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14:paraId="6BD70886" w14:textId="77777777" w:rsidR="00AC427F" w:rsidRPr="004744B3" w:rsidRDefault="00AC427F" w:rsidP="00741A69">
      <w:pPr>
        <w:autoSpaceDE w:val="0"/>
        <w:autoSpaceDN w:val="0"/>
        <w:adjustRightInd w:val="0"/>
        <w:spacing w:after="0" w:line="480" w:lineRule="auto"/>
        <w:rPr>
          <w:rFonts w:ascii="Times New Roman" w:eastAsiaTheme="minorHAnsi" w:hAnsi="Times New Roman"/>
          <w:sz w:val="24"/>
          <w:szCs w:val="24"/>
        </w:rPr>
      </w:pPr>
    </w:p>
    <w:sectPr w:rsidR="00AC427F" w:rsidRPr="004744B3" w:rsidSect="00F01058">
      <w:footerReference w:type="default" r:id="rId15"/>
      <w:headerReference w:type="first" r:id="rId16"/>
      <w:type w:val="continuous"/>
      <w:pgSz w:w="11906" w:h="16838" w:code="9"/>
      <w:pgMar w:top="2268" w:right="1701" w:bottom="1701" w:left="226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853F17" w14:textId="77777777" w:rsidR="006142A5" w:rsidRDefault="006142A5" w:rsidP="00351B48">
      <w:pPr>
        <w:spacing w:after="0" w:line="240" w:lineRule="auto"/>
      </w:pPr>
      <w:r>
        <w:separator/>
      </w:r>
    </w:p>
  </w:endnote>
  <w:endnote w:type="continuationSeparator" w:id="0">
    <w:p w14:paraId="4EE70398" w14:textId="77777777" w:rsidR="006142A5" w:rsidRDefault="006142A5" w:rsidP="00351B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C1C336" w14:textId="20C37480" w:rsidR="00C64FDE" w:rsidRDefault="00C64FDE">
    <w:pPr>
      <w:pStyle w:val="Footer"/>
      <w:jc w:val="center"/>
    </w:pPr>
  </w:p>
  <w:p w14:paraId="67503D53" w14:textId="77777777" w:rsidR="009A6708" w:rsidRDefault="009A67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9B2327" w14:textId="77777777" w:rsidR="006142A5" w:rsidRDefault="006142A5" w:rsidP="00351B48">
      <w:pPr>
        <w:spacing w:after="0" w:line="240" w:lineRule="auto"/>
      </w:pPr>
      <w:r>
        <w:separator/>
      </w:r>
    </w:p>
  </w:footnote>
  <w:footnote w:type="continuationSeparator" w:id="0">
    <w:p w14:paraId="5BD4CD6F" w14:textId="77777777" w:rsidR="006142A5" w:rsidRDefault="006142A5" w:rsidP="00351B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2869632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4FE87B1" w14:textId="11A60ED9" w:rsidR="0069762B" w:rsidRDefault="0069762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2712AC1" w14:textId="77777777" w:rsidR="00B222A6" w:rsidRDefault="00B222A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680593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D40464D" w14:textId="471508F1" w:rsidR="00866149" w:rsidRDefault="0086614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8FDE681" w14:textId="77777777" w:rsidR="00866149" w:rsidRDefault="0086614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09049885"/>
      <w:docPartObj>
        <w:docPartGallery w:val="Page Numbers (Top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14:paraId="7439856C" w14:textId="50494C5C" w:rsidR="00C221CF" w:rsidRPr="00C221CF" w:rsidRDefault="00C221CF">
        <w:pPr>
          <w:pStyle w:val="Header"/>
          <w:jc w:val="right"/>
          <w:rPr>
            <w:rFonts w:ascii="Times New Roman" w:hAnsi="Times New Roman"/>
            <w:sz w:val="24"/>
            <w:szCs w:val="24"/>
          </w:rPr>
        </w:pPr>
        <w:r w:rsidRPr="00C221CF">
          <w:rPr>
            <w:rFonts w:ascii="Times New Roman" w:hAnsi="Times New Roman"/>
            <w:sz w:val="24"/>
            <w:szCs w:val="24"/>
          </w:rPr>
          <w:fldChar w:fldCharType="begin"/>
        </w:r>
        <w:r w:rsidRPr="00C221CF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C221CF">
          <w:rPr>
            <w:rFonts w:ascii="Times New Roman" w:hAnsi="Times New Roman"/>
            <w:sz w:val="24"/>
            <w:szCs w:val="24"/>
          </w:rPr>
          <w:fldChar w:fldCharType="separate"/>
        </w:r>
        <w:r w:rsidRPr="00C221CF">
          <w:rPr>
            <w:rFonts w:ascii="Times New Roman" w:hAnsi="Times New Roman"/>
            <w:noProof/>
            <w:sz w:val="24"/>
            <w:szCs w:val="24"/>
          </w:rPr>
          <w:t>2</w:t>
        </w:r>
        <w:r w:rsidRPr="00C221CF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14:paraId="74F21DAA" w14:textId="77777777" w:rsidR="009A6708" w:rsidRDefault="009A670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8764B"/>
    <w:multiLevelType w:val="hybridMultilevel"/>
    <w:tmpl w:val="02523CCC"/>
    <w:lvl w:ilvl="0" w:tplc="5972FFFC">
      <w:start w:val="1"/>
      <w:numFmt w:val="decimal"/>
      <w:lvlText w:val="%1."/>
      <w:lvlJc w:val="left"/>
      <w:pPr>
        <w:ind w:left="21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59" w:hanging="360"/>
      </w:pPr>
    </w:lvl>
    <w:lvl w:ilvl="2" w:tplc="0409001B" w:tentative="1">
      <w:start w:val="1"/>
      <w:numFmt w:val="lowerRoman"/>
      <w:lvlText w:val="%3."/>
      <w:lvlJc w:val="right"/>
      <w:pPr>
        <w:ind w:left="3579" w:hanging="180"/>
      </w:pPr>
    </w:lvl>
    <w:lvl w:ilvl="3" w:tplc="0409000F" w:tentative="1">
      <w:start w:val="1"/>
      <w:numFmt w:val="decimal"/>
      <w:lvlText w:val="%4."/>
      <w:lvlJc w:val="left"/>
      <w:pPr>
        <w:ind w:left="4299" w:hanging="360"/>
      </w:pPr>
    </w:lvl>
    <w:lvl w:ilvl="4" w:tplc="04090019" w:tentative="1">
      <w:start w:val="1"/>
      <w:numFmt w:val="lowerLetter"/>
      <w:lvlText w:val="%5."/>
      <w:lvlJc w:val="left"/>
      <w:pPr>
        <w:ind w:left="5019" w:hanging="360"/>
      </w:pPr>
    </w:lvl>
    <w:lvl w:ilvl="5" w:tplc="0409001B" w:tentative="1">
      <w:start w:val="1"/>
      <w:numFmt w:val="lowerRoman"/>
      <w:lvlText w:val="%6."/>
      <w:lvlJc w:val="right"/>
      <w:pPr>
        <w:ind w:left="5739" w:hanging="180"/>
      </w:pPr>
    </w:lvl>
    <w:lvl w:ilvl="6" w:tplc="0409000F" w:tentative="1">
      <w:start w:val="1"/>
      <w:numFmt w:val="decimal"/>
      <w:lvlText w:val="%7."/>
      <w:lvlJc w:val="left"/>
      <w:pPr>
        <w:ind w:left="6459" w:hanging="360"/>
      </w:pPr>
    </w:lvl>
    <w:lvl w:ilvl="7" w:tplc="04090019" w:tentative="1">
      <w:start w:val="1"/>
      <w:numFmt w:val="lowerLetter"/>
      <w:lvlText w:val="%8."/>
      <w:lvlJc w:val="left"/>
      <w:pPr>
        <w:ind w:left="7179" w:hanging="360"/>
      </w:pPr>
    </w:lvl>
    <w:lvl w:ilvl="8" w:tplc="0409001B" w:tentative="1">
      <w:start w:val="1"/>
      <w:numFmt w:val="lowerRoman"/>
      <w:lvlText w:val="%9."/>
      <w:lvlJc w:val="right"/>
      <w:pPr>
        <w:ind w:left="7899" w:hanging="180"/>
      </w:pPr>
    </w:lvl>
  </w:abstractNum>
  <w:abstractNum w:abstractNumId="1" w15:restartNumberingAfterBreak="0">
    <w:nsid w:val="060B7D68"/>
    <w:multiLevelType w:val="hybridMultilevel"/>
    <w:tmpl w:val="BFE2FA80"/>
    <w:lvl w:ilvl="0" w:tplc="04090011">
      <w:start w:val="1"/>
      <w:numFmt w:val="decimal"/>
      <w:lvlText w:val="%1)"/>
      <w:lvlJc w:val="left"/>
      <w:pPr>
        <w:ind w:left="2630" w:hanging="360"/>
      </w:pPr>
    </w:lvl>
    <w:lvl w:ilvl="1" w:tplc="04090019" w:tentative="1">
      <w:start w:val="1"/>
      <w:numFmt w:val="lowerLetter"/>
      <w:lvlText w:val="%2."/>
      <w:lvlJc w:val="left"/>
      <w:pPr>
        <w:ind w:left="3666" w:hanging="360"/>
      </w:pPr>
    </w:lvl>
    <w:lvl w:ilvl="2" w:tplc="0409001B" w:tentative="1">
      <w:start w:val="1"/>
      <w:numFmt w:val="lowerRoman"/>
      <w:lvlText w:val="%3."/>
      <w:lvlJc w:val="right"/>
      <w:pPr>
        <w:ind w:left="4386" w:hanging="180"/>
      </w:pPr>
    </w:lvl>
    <w:lvl w:ilvl="3" w:tplc="0409000F" w:tentative="1">
      <w:start w:val="1"/>
      <w:numFmt w:val="decimal"/>
      <w:lvlText w:val="%4."/>
      <w:lvlJc w:val="left"/>
      <w:pPr>
        <w:ind w:left="5106" w:hanging="360"/>
      </w:pPr>
    </w:lvl>
    <w:lvl w:ilvl="4" w:tplc="04090019" w:tentative="1">
      <w:start w:val="1"/>
      <w:numFmt w:val="lowerLetter"/>
      <w:lvlText w:val="%5."/>
      <w:lvlJc w:val="left"/>
      <w:pPr>
        <w:ind w:left="5826" w:hanging="360"/>
      </w:pPr>
    </w:lvl>
    <w:lvl w:ilvl="5" w:tplc="0409001B" w:tentative="1">
      <w:start w:val="1"/>
      <w:numFmt w:val="lowerRoman"/>
      <w:lvlText w:val="%6."/>
      <w:lvlJc w:val="right"/>
      <w:pPr>
        <w:ind w:left="6546" w:hanging="180"/>
      </w:pPr>
    </w:lvl>
    <w:lvl w:ilvl="6" w:tplc="0409000F" w:tentative="1">
      <w:start w:val="1"/>
      <w:numFmt w:val="decimal"/>
      <w:lvlText w:val="%7."/>
      <w:lvlJc w:val="left"/>
      <w:pPr>
        <w:ind w:left="7266" w:hanging="360"/>
      </w:pPr>
    </w:lvl>
    <w:lvl w:ilvl="7" w:tplc="04090019" w:tentative="1">
      <w:start w:val="1"/>
      <w:numFmt w:val="lowerLetter"/>
      <w:lvlText w:val="%8."/>
      <w:lvlJc w:val="left"/>
      <w:pPr>
        <w:ind w:left="7986" w:hanging="360"/>
      </w:pPr>
    </w:lvl>
    <w:lvl w:ilvl="8" w:tplc="0409001B" w:tentative="1">
      <w:start w:val="1"/>
      <w:numFmt w:val="lowerRoman"/>
      <w:lvlText w:val="%9."/>
      <w:lvlJc w:val="right"/>
      <w:pPr>
        <w:ind w:left="8706" w:hanging="180"/>
      </w:pPr>
    </w:lvl>
  </w:abstractNum>
  <w:abstractNum w:abstractNumId="2" w15:restartNumberingAfterBreak="0">
    <w:nsid w:val="06201EC7"/>
    <w:multiLevelType w:val="hybridMultilevel"/>
    <w:tmpl w:val="20A24EB0"/>
    <w:lvl w:ilvl="0" w:tplc="4EC66E28">
      <w:start w:val="1"/>
      <w:numFmt w:val="decimal"/>
      <w:lvlText w:val="%1."/>
      <w:lvlJc w:val="left"/>
      <w:pPr>
        <w:ind w:left="1854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 w15:restartNumberingAfterBreak="0">
    <w:nsid w:val="08781C95"/>
    <w:multiLevelType w:val="hybridMultilevel"/>
    <w:tmpl w:val="F58EDEC6"/>
    <w:lvl w:ilvl="0" w:tplc="2372374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095831B3"/>
    <w:multiLevelType w:val="hybridMultilevel"/>
    <w:tmpl w:val="59268C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150671"/>
    <w:multiLevelType w:val="hybridMultilevel"/>
    <w:tmpl w:val="F71A4A12"/>
    <w:lvl w:ilvl="0" w:tplc="04090011">
      <w:start w:val="1"/>
      <w:numFmt w:val="decimal"/>
      <w:lvlText w:val="%1)"/>
      <w:lvlJc w:val="left"/>
      <w:pPr>
        <w:ind w:left="177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6" w15:restartNumberingAfterBreak="0">
    <w:nsid w:val="0A33087B"/>
    <w:multiLevelType w:val="hybridMultilevel"/>
    <w:tmpl w:val="60F4F53A"/>
    <w:lvl w:ilvl="0" w:tplc="D142491E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0AF16F3D"/>
    <w:multiLevelType w:val="hybridMultilevel"/>
    <w:tmpl w:val="B50CFF58"/>
    <w:lvl w:ilvl="0" w:tplc="113A41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0B2F396F"/>
    <w:multiLevelType w:val="hybridMultilevel"/>
    <w:tmpl w:val="B81A461E"/>
    <w:lvl w:ilvl="0" w:tplc="E9D42654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9" w15:restartNumberingAfterBreak="0">
    <w:nsid w:val="0B99278E"/>
    <w:multiLevelType w:val="hybridMultilevel"/>
    <w:tmpl w:val="4BE63DFE"/>
    <w:lvl w:ilvl="0" w:tplc="ACE66B76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CB23875"/>
    <w:multiLevelType w:val="hybridMultilevel"/>
    <w:tmpl w:val="45181AA4"/>
    <w:lvl w:ilvl="0" w:tplc="832C8EA2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101E04A7"/>
    <w:multiLevelType w:val="hybridMultilevel"/>
    <w:tmpl w:val="42C85A8A"/>
    <w:lvl w:ilvl="0" w:tplc="D4DCB182">
      <w:start w:val="2"/>
      <w:numFmt w:val="decimal"/>
      <w:lvlText w:val="%1."/>
      <w:lvlJc w:val="left"/>
      <w:pPr>
        <w:ind w:left="4137" w:hanging="360"/>
      </w:pPr>
      <w:rPr>
        <w:rFonts w:ascii="Times New Roman" w:eastAsia="Times New Roman" w:hAnsi="Times New Roman" w:cs="Times New Roman" w:hint="default"/>
        <w:b/>
        <w:bCs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0571B71"/>
    <w:multiLevelType w:val="hybridMultilevel"/>
    <w:tmpl w:val="E04A3478"/>
    <w:lvl w:ilvl="0" w:tplc="C4127228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3" w15:restartNumberingAfterBreak="0">
    <w:nsid w:val="116923F3"/>
    <w:multiLevelType w:val="hybridMultilevel"/>
    <w:tmpl w:val="AC4461B0"/>
    <w:lvl w:ilvl="0" w:tplc="368C2412">
      <w:start w:val="1"/>
      <w:numFmt w:val="lowerLetter"/>
      <w:lvlText w:val="%1)"/>
      <w:lvlJc w:val="left"/>
      <w:pPr>
        <w:ind w:left="1779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14" w15:restartNumberingAfterBreak="0">
    <w:nsid w:val="12713602"/>
    <w:multiLevelType w:val="hybridMultilevel"/>
    <w:tmpl w:val="F0EC1082"/>
    <w:lvl w:ilvl="0" w:tplc="A4922054">
      <w:start w:val="1"/>
      <w:numFmt w:val="lowerLetter"/>
      <w:pStyle w:val="Style6"/>
      <w:lvlText w:val="%1."/>
      <w:lvlJc w:val="left"/>
      <w:pPr>
        <w:ind w:left="1429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12A57805"/>
    <w:multiLevelType w:val="hybridMultilevel"/>
    <w:tmpl w:val="33D6067E"/>
    <w:lvl w:ilvl="0" w:tplc="499076F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B7467B7"/>
    <w:multiLevelType w:val="hybridMultilevel"/>
    <w:tmpl w:val="44EA2778"/>
    <w:lvl w:ilvl="0" w:tplc="3F1452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1B827966"/>
    <w:multiLevelType w:val="hybridMultilevel"/>
    <w:tmpl w:val="E9F4DE50"/>
    <w:lvl w:ilvl="0" w:tplc="20B644AC">
      <w:start w:val="1"/>
      <w:numFmt w:val="lowerLetter"/>
      <w:lvlText w:val="%1."/>
      <w:lvlJc w:val="left"/>
      <w:pPr>
        <w:ind w:left="213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8" w15:restartNumberingAfterBreak="0">
    <w:nsid w:val="20C308ED"/>
    <w:multiLevelType w:val="hybridMultilevel"/>
    <w:tmpl w:val="7F9C1E56"/>
    <w:lvl w:ilvl="0" w:tplc="2D5A4A68">
      <w:start w:val="1"/>
      <w:numFmt w:val="lowerLetter"/>
      <w:pStyle w:val="Heading4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21B97CE7"/>
    <w:multiLevelType w:val="hybridMultilevel"/>
    <w:tmpl w:val="A3D8401A"/>
    <w:lvl w:ilvl="0" w:tplc="5F1C25E0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29F5D6A"/>
    <w:multiLevelType w:val="hybridMultilevel"/>
    <w:tmpl w:val="428C6C5C"/>
    <w:lvl w:ilvl="0" w:tplc="864A318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28BA34C7"/>
    <w:multiLevelType w:val="hybridMultilevel"/>
    <w:tmpl w:val="08E4888C"/>
    <w:lvl w:ilvl="0" w:tplc="91828E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2A326A9C"/>
    <w:multiLevelType w:val="hybridMultilevel"/>
    <w:tmpl w:val="CE98405A"/>
    <w:lvl w:ilvl="0" w:tplc="481CCFCA">
      <w:start w:val="1"/>
      <w:numFmt w:val="upperLetter"/>
      <w:pStyle w:val="SUBBAB2"/>
      <w:lvlText w:val="%1."/>
      <w:lvlJc w:val="left"/>
      <w:pPr>
        <w:ind w:left="72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D990170"/>
    <w:multiLevelType w:val="hybridMultilevel"/>
    <w:tmpl w:val="6CDA817A"/>
    <w:lvl w:ilvl="0" w:tplc="43A0E234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E495610"/>
    <w:multiLevelType w:val="hybridMultilevel"/>
    <w:tmpl w:val="82428396"/>
    <w:lvl w:ilvl="0" w:tplc="0E623C24">
      <w:start w:val="1"/>
      <w:numFmt w:val="lowerLetter"/>
      <w:lvlText w:val="%1."/>
      <w:lvlJc w:val="left"/>
      <w:pPr>
        <w:ind w:left="2203" w:hanging="360"/>
      </w:pPr>
      <w:rPr>
        <w:rFonts w:ascii="Calibri" w:hAnsi="Calibr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25" w15:restartNumberingAfterBreak="0">
    <w:nsid w:val="2E54117D"/>
    <w:multiLevelType w:val="hybridMultilevel"/>
    <w:tmpl w:val="BCC094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FCE228A"/>
    <w:multiLevelType w:val="hybridMultilevel"/>
    <w:tmpl w:val="0B562FA6"/>
    <w:lvl w:ilvl="0" w:tplc="DB70DA2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7" w15:restartNumberingAfterBreak="0">
    <w:nsid w:val="32A76807"/>
    <w:multiLevelType w:val="hybridMultilevel"/>
    <w:tmpl w:val="856CEFB4"/>
    <w:lvl w:ilvl="0" w:tplc="4680F932">
      <w:start w:val="1"/>
      <w:numFmt w:val="decimal"/>
      <w:lvlText w:val="%1."/>
      <w:lvlJc w:val="left"/>
      <w:pPr>
        <w:ind w:left="17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8" w15:restartNumberingAfterBreak="0">
    <w:nsid w:val="32EA7A37"/>
    <w:multiLevelType w:val="hybridMultilevel"/>
    <w:tmpl w:val="DD68800A"/>
    <w:lvl w:ilvl="0" w:tplc="04090017">
      <w:start w:val="1"/>
      <w:numFmt w:val="lowerLetter"/>
      <w:lvlText w:val="%1)"/>
      <w:lvlJc w:val="left"/>
      <w:pPr>
        <w:ind w:left="177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29" w15:restartNumberingAfterBreak="0">
    <w:nsid w:val="345D1497"/>
    <w:multiLevelType w:val="hybridMultilevel"/>
    <w:tmpl w:val="2DAC8292"/>
    <w:lvl w:ilvl="0" w:tplc="1892ECE6">
      <w:start w:val="2"/>
      <w:numFmt w:val="decimal"/>
      <w:lvlText w:val="%1.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5DE3912"/>
    <w:multiLevelType w:val="hybridMultilevel"/>
    <w:tmpl w:val="67FCC86E"/>
    <w:lvl w:ilvl="0" w:tplc="855A3766">
      <w:start w:val="1"/>
      <w:numFmt w:val="decimal"/>
      <w:lvlText w:val="%1."/>
      <w:lvlJc w:val="left"/>
      <w:pPr>
        <w:ind w:left="1069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1" w15:restartNumberingAfterBreak="0">
    <w:nsid w:val="37351CD3"/>
    <w:multiLevelType w:val="hybridMultilevel"/>
    <w:tmpl w:val="D6506F72"/>
    <w:lvl w:ilvl="0" w:tplc="4A1CA9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3C304A36"/>
    <w:multiLevelType w:val="hybridMultilevel"/>
    <w:tmpl w:val="E09A26F8"/>
    <w:lvl w:ilvl="0" w:tplc="800CC42E">
      <w:start w:val="1"/>
      <w:numFmt w:val="decimal"/>
      <w:lvlText w:val="%1."/>
      <w:lvlJc w:val="left"/>
      <w:pPr>
        <w:ind w:left="144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3E242BB0"/>
    <w:multiLevelType w:val="hybridMultilevel"/>
    <w:tmpl w:val="B5C609BE"/>
    <w:lvl w:ilvl="0" w:tplc="CF9E9A08">
      <w:start w:val="1"/>
      <w:numFmt w:val="decimal"/>
      <w:lvlText w:val="%1."/>
      <w:lvlJc w:val="left"/>
      <w:pPr>
        <w:ind w:left="1353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4" w15:restartNumberingAfterBreak="0">
    <w:nsid w:val="455B7492"/>
    <w:multiLevelType w:val="hybridMultilevel"/>
    <w:tmpl w:val="EB2A6B54"/>
    <w:lvl w:ilvl="0" w:tplc="FFFFFFFF">
      <w:start w:val="1"/>
      <w:numFmt w:val="decimal"/>
      <w:lvlText w:val="%1."/>
      <w:lvlJc w:val="left"/>
      <w:pPr>
        <w:ind w:left="1779" w:hanging="360"/>
      </w:pPr>
    </w:lvl>
    <w:lvl w:ilvl="1" w:tplc="FFFFFFFF" w:tentative="1">
      <w:start w:val="1"/>
      <w:numFmt w:val="lowerLetter"/>
      <w:lvlText w:val="%2."/>
      <w:lvlJc w:val="left"/>
      <w:pPr>
        <w:ind w:left="2499" w:hanging="360"/>
      </w:pPr>
    </w:lvl>
    <w:lvl w:ilvl="2" w:tplc="FFFFFFFF" w:tentative="1">
      <w:start w:val="1"/>
      <w:numFmt w:val="lowerRoman"/>
      <w:lvlText w:val="%3."/>
      <w:lvlJc w:val="right"/>
      <w:pPr>
        <w:ind w:left="3219" w:hanging="180"/>
      </w:pPr>
    </w:lvl>
    <w:lvl w:ilvl="3" w:tplc="FFFFFFFF" w:tentative="1">
      <w:start w:val="1"/>
      <w:numFmt w:val="decimal"/>
      <w:lvlText w:val="%4."/>
      <w:lvlJc w:val="left"/>
      <w:pPr>
        <w:ind w:left="3939" w:hanging="360"/>
      </w:pPr>
    </w:lvl>
    <w:lvl w:ilvl="4" w:tplc="FFFFFFFF" w:tentative="1">
      <w:start w:val="1"/>
      <w:numFmt w:val="lowerLetter"/>
      <w:lvlText w:val="%5."/>
      <w:lvlJc w:val="left"/>
      <w:pPr>
        <w:ind w:left="4659" w:hanging="360"/>
      </w:pPr>
    </w:lvl>
    <w:lvl w:ilvl="5" w:tplc="FFFFFFFF" w:tentative="1">
      <w:start w:val="1"/>
      <w:numFmt w:val="lowerRoman"/>
      <w:lvlText w:val="%6."/>
      <w:lvlJc w:val="right"/>
      <w:pPr>
        <w:ind w:left="5379" w:hanging="180"/>
      </w:pPr>
    </w:lvl>
    <w:lvl w:ilvl="6" w:tplc="FFFFFFFF" w:tentative="1">
      <w:start w:val="1"/>
      <w:numFmt w:val="decimal"/>
      <w:lvlText w:val="%7."/>
      <w:lvlJc w:val="left"/>
      <w:pPr>
        <w:ind w:left="6099" w:hanging="360"/>
      </w:pPr>
    </w:lvl>
    <w:lvl w:ilvl="7" w:tplc="FFFFFFFF" w:tentative="1">
      <w:start w:val="1"/>
      <w:numFmt w:val="lowerLetter"/>
      <w:lvlText w:val="%8."/>
      <w:lvlJc w:val="left"/>
      <w:pPr>
        <w:ind w:left="6819" w:hanging="360"/>
      </w:pPr>
    </w:lvl>
    <w:lvl w:ilvl="8" w:tplc="FFFFFFFF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35" w15:restartNumberingAfterBreak="0">
    <w:nsid w:val="45E06DBC"/>
    <w:multiLevelType w:val="hybridMultilevel"/>
    <w:tmpl w:val="E10C3914"/>
    <w:lvl w:ilvl="0" w:tplc="33547282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6350FB4"/>
    <w:multiLevelType w:val="hybridMultilevel"/>
    <w:tmpl w:val="15D02E5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6572F40"/>
    <w:multiLevelType w:val="hybridMultilevel"/>
    <w:tmpl w:val="0AB06B02"/>
    <w:lvl w:ilvl="0" w:tplc="456CD0F6">
      <w:start w:val="1"/>
      <w:numFmt w:val="decimal"/>
      <w:pStyle w:val="Heading3"/>
      <w:lvlText w:val="%1."/>
      <w:lvlJc w:val="left"/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46AD1FA7"/>
    <w:multiLevelType w:val="hybridMultilevel"/>
    <w:tmpl w:val="F210FBAA"/>
    <w:lvl w:ilvl="0" w:tplc="9BC2CA18">
      <w:start w:val="2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4BD72AA3"/>
    <w:multiLevelType w:val="hybridMultilevel"/>
    <w:tmpl w:val="40CA06F4"/>
    <w:lvl w:ilvl="0" w:tplc="6464E3B6">
      <w:start w:val="1"/>
      <w:numFmt w:val="decimal"/>
      <w:lvlText w:val="%1."/>
      <w:lvlJc w:val="left"/>
      <w:pPr>
        <w:ind w:left="177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40" w15:restartNumberingAfterBreak="0">
    <w:nsid w:val="4DBF6FBE"/>
    <w:multiLevelType w:val="hybridMultilevel"/>
    <w:tmpl w:val="5B08D842"/>
    <w:lvl w:ilvl="0" w:tplc="076C0A1A">
      <w:start w:val="1"/>
      <w:numFmt w:val="decimal"/>
      <w:lvlText w:val="%1."/>
      <w:lvlJc w:val="left"/>
      <w:pPr>
        <w:ind w:left="2062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1" w15:restartNumberingAfterBreak="0">
    <w:nsid w:val="51893E8E"/>
    <w:multiLevelType w:val="hybridMultilevel"/>
    <w:tmpl w:val="0058915E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2" w15:restartNumberingAfterBreak="0">
    <w:nsid w:val="53813934"/>
    <w:multiLevelType w:val="hybridMultilevel"/>
    <w:tmpl w:val="71F2BE9E"/>
    <w:lvl w:ilvl="0" w:tplc="B1EAEDCE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46F690E"/>
    <w:multiLevelType w:val="hybridMultilevel"/>
    <w:tmpl w:val="2958734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 w15:restartNumberingAfterBreak="0">
    <w:nsid w:val="56DE48E3"/>
    <w:multiLevelType w:val="hybridMultilevel"/>
    <w:tmpl w:val="6EDEAFB8"/>
    <w:lvl w:ilvl="0" w:tplc="04090019">
      <w:start w:val="1"/>
      <w:numFmt w:val="lowerLetter"/>
      <w:lvlText w:val="%1."/>
      <w:lvlJc w:val="left"/>
      <w:pPr>
        <w:ind w:left="64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576923DD"/>
    <w:multiLevelType w:val="hybridMultilevel"/>
    <w:tmpl w:val="4EC6527E"/>
    <w:lvl w:ilvl="0" w:tplc="7E6A194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576A4558"/>
    <w:multiLevelType w:val="hybridMultilevel"/>
    <w:tmpl w:val="D5A00BB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57BA4102"/>
    <w:multiLevelType w:val="hybridMultilevel"/>
    <w:tmpl w:val="73E0BD24"/>
    <w:lvl w:ilvl="0" w:tplc="DAA0DDCC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8" w15:restartNumberingAfterBreak="0">
    <w:nsid w:val="57BE4EA8"/>
    <w:multiLevelType w:val="hybridMultilevel"/>
    <w:tmpl w:val="5C022932"/>
    <w:lvl w:ilvl="0" w:tplc="FFFFFFFF">
      <w:start w:val="1"/>
      <w:numFmt w:val="lowerLetter"/>
      <w:lvlText w:val="%1)"/>
      <w:lvlJc w:val="left"/>
      <w:pPr>
        <w:ind w:left="1779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499" w:hanging="360"/>
      </w:pPr>
    </w:lvl>
    <w:lvl w:ilvl="2" w:tplc="FFFFFFFF" w:tentative="1">
      <w:start w:val="1"/>
      <w:numFmt w:val="lowerRoman"/>
      <w:lvlText w:val="%3."/>
      <w:lvlJc w:val="right"/>
      <w:pPr>
        <w:ind w:left="3219" w:hanging="180"/>
      </w:pPr>
    </w:lvl>
    <w:lvl w:ilvl="3" w:tplc="FFFFFFFF" w:tentative="1">
      <w:start w:val="1"/>
      <w:numFmt w:val="decimal"/>
      <w:lvlText w:val="%4."/>
      <w:lvlJc w:val="left"/>
      <w:pPr>
        <w:ind w:left="3939" w:hanging="360"/>
      </w:pPr>
    </w:lvl>
    <w:lvl w:ilvl="4" w:tplc="FFFFFFFF" w:tentative="1">
      <w:start w:val="1"/>
      <w:numFmt w:val="lowerLetter"/>
      <w:lvlText w:val="%5."/>
      <w:lvlJc w:val="left"/>
      <w:pPr>
        <w:ind w:left="4659" w:hanging="360"/>
      </w:pPr>
    </w:lvl>
    <w:lvl w:ilvl="5" w:tplc="FFFFFFFF" w:tentative="1">
      <w:start w:val="1"/>
      <w:numFmt w:val="lowerRoman"/>
      <w:lvlText w:val="%6."/>
      <w:lvlJc w:val="right"/>
      <w:pPr>
        <w:ind w:left="5379" w:hanging="180"/>
      </w:pPr>
    </w:lvl>
    <w:lvl w:ilvl="6" w:tplc="FFFFFFFF" w:tentative="1">
      <w:start w:val="1"/>
      <w:numFmt w:val="decimal"/>
      <w:lvlText w:val="%7."/>
      <w:lvlJc w:val="left"/>
      <w:pPr>
        <w:ind w:left="6099" w:hanging="360"/>
      </w:pPr>
    </w:lvl>
    <w:lvl w:ilvl="7" w:tplc="FFFFFFFF" w:tentative="1">
      <w:start w:val="1"/>
      <w:numFmt w:val="lowerLetter"/>
      <w:lvlText w:val="%8."/>
      <w:lvlJc w:val="left"/>
      <w:pPr>
        <w:ind w:left="6819" w:hanging="360"/>
      </w:pPr>
    </w:lvl>
    <w:lvl w:ilvl="8" w:tplc="FFFFFFFF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49" w15:restartNumberingAfterBreak="0">
    <w:nsid w:val="582D77E3"/>
    <w:multiLevelType w:val="hybridMultilevel"/>
    <w:tmpl w:val="211EF39E"/>
    <w:lvl w:ilvl="0" w:tplc="5EE61266">
      <w:start w:val="1"/>
      <w:numFmt w:val="decimal"/>
      <w:lvlText w:val="%1."/>
      <w:lvlJc w:val="left"/>
      <w:pPr>
        <w:ind w:left="1800" w:hanging="360"/>
      </w:pPr>
      <w:rPr>
        <w:rFonts w:asciiTheme="minorHAnsi" w:hAnsiTheme="minorHAnsi" w:cstheme="minorBid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0" w15:restartNumberingAfterBreak="0">
    <w:nsid w:val="58C00461"/>
    <w:multiLevelType w:val="hybridMultilevel"/>
    <w:tmpl w:val="957E8D52"/>
    <w:lvl w:ilvl="0" w:tplc="E674B0AA">
      <w:start w:val="1"/>
      <w:numFmt w:val="lowerLetter"/>
      <w:pStyle w:val="subbab4"/>
      <w:lvlText w:val="%1."/>
      <w:lvlJc w:val="left"/>
      <w:pPr>
        <w:ind w:left="144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1" w15:restartNumberingAfterBreak="0">
    <w:nsid w:val="5927792D"/>
    <w:multiLevelType w:val="hybridMultilevel"/>
    <w:tmpl w:val="9166753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2" w15:restartNumberingAfterBreak="0">
    <w:nsid w:val="5BA0417F"/>
    <w:multiLevelType w:val="hybridMultilevel"/>
    <w:tmpl w:val="FC200A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5C9332BD"/>
    <w:multiLevelType w:val="hybridMultilevel"/>
    <w:tmpl w:val="8C4A595E"/>
    <w:lvl w:ilvl="0" w:tplc="04090017">
      <w:start w:val="1"/>
      <w:numFmt w:val="lowerLetter"/>
      <w:lvlText w:val="%1)"/>
      <w:lvlJc w:val="left"/>
      <w:pPr>
        <w:ind w:left="32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54" w15:restartNumberingAfterBreak="0">
    <w:nsid w:val="60A3296C"/>
    <w:multiLevelType w:val="hybridMultilevel"/>
    <w:tmpl w:val="58F077CA"/>
    <w:lvl w:ilvl="0" w:tplc="A20EA6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 w15:restartNumberingAfterBreak="0">
    <w:nsid w:val="645A1119"/>
    <w:multiLevelType w:val="hybridMultilevel"/>
    <w:tmpl w:val="26F4BB84"/>
    <w:lvl w:ilvl="0" w:tplc="381878D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 w15:restartNumberingAfterBreak="0">
    <w:nsid w:val="66440BC9"/>
    <w:multiLevelType w:val="hybridMultilevel"/>
    <w:tmpl w:val="D370E5AA"/>
    <w:lvl w:ilvl="0" w:tplc="E7D0C5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 w15:restartNumberingAfterBreak="0">
    <w:nsid w:val="68845E8D"/>
    <w:multiLevelType w:val="hybridMultilevel"/>
    <w:tmpl w:val="D9F8781A"/>
    <w:lvl w:ilvl="0" w:tplc="1068DD1C">
      <w:start w:val="1"/>
      <w:numFmt w:val="upperLetter"/>
      <w:pStyle w:val="Style3"/>
      <w:lvlText w:val="%1."/>
      <w:lvlJc w:val="left"/>
      <w:pPr>
        <w:ind w:left="643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68E8617B"/>
    <w:multiLevelType w:val="hybridMultilevel"/>
    <w:tmpl w:val="56CC6334"/>
    <w:lvl w:ilvl="0" w:tplc="3F8895D6">
      <w:start w:val="1"/>
      <w:numFmt w:val="decimal"/>
      <w:lvlText w:val="%1."/>
      <w:lvlJc w:val="left"/>
      <w:pPr>
        <w:ind w:left="4137" w:hanging="360"/>
      </w:pPr>
      <w:rPr>
        <w:rFonts w:ascii="Times New Roman" w:eastAsia="Times New Roman" w:hAnsi="Times New Roman" w:cs="Times New Roman"/>
        <w:b/>
        <w:bCs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4857" w:hanging="360"/>
      </w:pPr>
    </w:lvl>
    <w:lvl w:ilvl="2" w:tplc="0409001B" w:tentative="1">
      <w:start w:val="1"/>
      <w:numFmt w:val="lowerRoman"/>
      <w:lvlText w:val="%3."/>
      <w:lvlJc w:val="right"/>
      <w:pPr>
        <w:ind w:left="5577" w:hanging="180"/>
      </w:pPr>
    </w:lvl>
    <w:lvl w:ilvl="3" w:tplc="0409000F" w:tentative="1">
      <w:start w:val="1"/>
      <w:numFmt w:val="decimal"/>
      <w:lvlText w:val="%4."/>
      <w:lvlJc w:val="left"/>
      <w:pPr>
        <w:ind w:left="6297" w:hanging="360"/>
      </w:pPr>
    </w:lvl>
    <w:lvl w:ilvl="4" w:tplc="04090019" w:tentative="1">
      <w:start w:val="1"/>
      <w:numFmt w:val="lowerLetter"/>
      <w:lvlText w:val="%5."/>
      <w:lvlJc w:val="left"/>
      <w:pPr>
        <w:ind w:left="7017" w:hanging="360"/>
      </w:pPr>
    </w:lvl>
    <w:lvl w:ilvl="5" w:tplc="0409001B" w:tentative="1">
      <w:start w:val="1"/>
      <w:numFmt w:val="lowerRoman"/>
      <w:lvlText w:val="%6."/>
      <w:lvlJc w:val="right"/>
      <w:pPr>
        <w:ind w:left="7737" w:hanging="180"/>
      </w:pPr>
    </w:lvl>
    <w:lvl w:ilvl="6" w:tplc="0409000F" w:tentative="1">
      <w:start w:val="1"/>
      <w:numFmt w:val="decimal"/>
      <w:lvlText w:val="%7."/>
      <w:lvlJc w:val="left"/>
      <w:pPr>
        <w:ind w:left="8457" w:hanging="360"/>
      </w:pPr>
    </w:lvl>
    <w:lvl w:ilvl="7" w:tplc="04090019" w:tentative="1">
      <w:start w:val="1"/>
      <w:numFmt w:val="lowerLetter"/>
      <w:lvlText w:val="%8."/>
      <w:lvlJc w:val="left"/>
      <w:pPr>
        <w:ind w:left="9177" w:hanging="360"/>
      </w:pPr>
    </w:lvl>
    <w:lvl w:ilvl="8" w:tplc="0409001B" w:tentative="1">
      <w:start w:val="1"/>
      <w:numFmt w:val="lowerRoman"/>
      <w:lvlText w:val="%9."/>
      <w:lvlJc w:val="right"/>
      <w:pPr>
        <w:ind w:left="9897" w:hanging="180"/>
      </w:pPr>
    </w:lvl>
  </w:abstractNum>
  <w:abstractNum w:abstractNumId="59" w15:restartNumberingAfterBreak="0">
    <w:nsid w:val="6B863A69"/>
    <w:multiLevelType w:val="hybridMultilevel"/>
    <w:tmpl w:val="2696949E"/>
    <w:lvl w:ilvl="0" w:tplc="BA060E7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6D8C55C4"/>
    <w:multiLevelType w:val="hybridMultilevel"/>
    <w:tmpl w:val="488A3FF6"/>
    <w:lvl w:ilvl="0" w:tplc="2ED4C698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 w15:restartNumberingAfterBreak="0">
    <w:nsid w:val="714001EC"/>
    <w:multiLevelType w:val="hybridMultilevel"/>
    <w:tmpl w:val="7FA8EF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24218A0"/>
    <w:multiLevelType w:val="hybridMultilevel"/>
    <w:tmpl w:val="39222E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3BD7242"/>
    <w:multiLevelType w:val="hybridMultilevel"/>
    <w:tmpl w:val="73E0BD24"/>
    <w:lvl w:ilvl="0" w:tplc="FFFFFFFF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214" w:hanging="360"/>
      </w:pPr>
    </w:lvl>
    <w:lvl w:ilvl="2" w:tplc="FFFFFFFF" w:tentative="1">
      <w:start w:val="1"/>
      <w:numFmt w:val="lowerRoman"/>
      <w:lvlText w:val="%3."/>
      <w:lvlJc w:val="right"/>
      <w:pPr>
        <w:ind w:left="2934" w:hanging="180"/>
      </w:pPr>
    </w:lvl>
    <w:lvl w:ilvl="3" w:tplc="FFFFFFFF" w:tentative="1">
      <w:start w:val="1"/>
      <w:numFmt w:val="decimal"/>
      <w:lvlText w:val="%4."/>
      <w:lvlJc w:val="left"/>
      <w:pPr>
        <w:ind w:left="3654" w:hanging="360"/>
      </w:pPr>
    </w:lvl>
    <w:lvl w:ilvl="4" w:tplc="FFFFFFFF" w:tentative="1">
      <w:start w:val="1"/>
      <w:numFmt w:val="lowerLetter"/>
      <w:lvlText w:val="%5."/>
      <w:lvlJc w:val="left"/>
      <w:pPr>
        <w:ind w:left="4374" w:hanging="360"/>
      </w:pPr>
    </w:lvl>
    <w:lvl w:ilvl="5" w:tplc="FFFFFFFF" w:tentative="1">
      <w:start w:val="1"/>
      <w:numFmt w:val="lowerRoman"/>
      <w:lvlText w:val="%6."/>
      <w:lvlJc w:val="right"/>
      <w:pPr>
        <w:ind w:left="5094" w:hanging="180"/>
      </w:pPr>
    </w:lvl>
    <w:lvl w:ilvl="6" w:tplc="FFFFFFFF" w:tentative="1">
      <w:start w:val="1"/>
      <w:numFmt w:val="decimal"/>
      <w:lvlText w:val="%7."/>
      <w:lvlJc w:val="left"/>
      <w:pPr>
        <w:ind w:left="5814" w:hanging="360"/>
      </w:pPr>
    </w:lvl>
    <w:lvl w:ilvl="7" w:tplc="FFFFFFFF" w:tentative="1">
      <w:start w:val="1"/>
      <w:numFmt w:val="lowerLetter"/>
      <w:lvlText w:val="%8."/>
      <w:lvlJc w:val="left"/>
      <w:pPr>
        <w:ind w:left="6534" w:hanging="360"/>
      </w:pPr>
    </w:lvl>
    <w:lvl w:ilvl="8" w:tplc="FFFFFFFF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64" w15:restartNumberingAfterBreak="0">
    <w:nsid w:val="73C76888"/>
    <w:multiLevelType w:val="hybridMultilevel"/>
    <w:tmpl w:val="4F087FD6"/>
    <w:lvl w:ilvl="0" w:tplc="74487086">
      <w:start w:val="1"/>
      <w:numFmt w:val="decimal"/>
      <w:lvlText w:val="%1."/>
      <w:lvlJc w:val="left"/>
      <w:pPr>
        <w:ind w:left="1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65" w15:restartNumberingAfterBreak="0">
    <w:nsid w:val="75742D0A"/>
    <w:multiLevelType w:val="hybridMultilevel"/>
    <w:tmpl w:val="24646BFE"/>
    <w:lvl w:ilvl="0" w:tplc="71F8DAD6">
      <w:start w:val="1"/>
      <w:numFmt w:val="lowerLetter"/>
      <w:pStyle w:val="SUBBAB5"/>
      <w:lvlText w:val="%1."/>
      <w:lvlJc w:val="left"/>
      <w:pPr>
        <w:ind w:left="1353" w:hanging="360"/>
      </w:p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66" w15:restartNumberingAfterBreak="0">
    <w:nsid w:val="76475669"/>
    <w:multiLevelType w:val="hybridMultilevel"/>
    <w:tmpl w:val="6A92FCFE"/>
    <w:lvl w:ilvl="0" w:tplc="9506AB4C">
      <w:start w:val="2"/>
      <w:numFmt w:val="lowerLetter"/>
      <w:lvlText w:val="%1."/>
      <w:lvlJc w:val="left"/>
      <w:pPr>
        <w:ind w:left="21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7B5C46A3"/>
    <w:multiLevelType w:val="hybridMultilevel"/>
    <w:tmpl w:val="9F60B7A4"/>
    <w:lvl w:ilvl="0" w:tplc="C02E2FB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8" w15:restartNumberingAfterBreak="0">
    <w:nsid w:val="7C0B13FB"/>
    <w:multiLevelType w:val="hybridMultilevel"/>
    <w:tmpl w:val="D19E2060"/>
    <w:lvl w:ilvl="0" w:tplc="4C386DC6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69" w15:restartNumberingAfterBreak="0">
    <w:nsid w:val="7C481A94"/>
    <w:multiLevelType w:val="hybridMultilevel"/>
    <w:tmpl w:val="AD227FE2"/>
    <w:lvl w:ilvl="0" w:tplc="977A9EEE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0" w15:restartNumberingAfterBreak="0">
    <w:nsid w:val="7DC838ED"/>
    <w:multiLevelType w:val="hybridMultilevel"/>
    <w:tmpl w:val="E1BA2536"/>
    <w:lvl w:ilvl="0" w:tplc="0409000F">
      <w:start w:val="1"/>
      <w:numFmt w:val="decimal"/>
      <w:lvlText w:val="%1."/>
      <w:lvlJc w:val="left"/>
      <w:pPr>
        <w:ind w:left="1779" w:hanging="360"/>
      </w:pPr>
    </w:lvl>
    <w:lvl w:ilvl="1" w:tplc="04090019" w:tentative="1">
      <w:start w:val="1"/>
      <w:numFmt w:val="lowerLetter"/>
      <w:lvlText w:val="%2."/>
      <w:lvlJc w:val="left"/>
      <w:pPr>
        <w:ind w:left="2499" w:hanging="360"/>
      </w:pPr>
    </w:lvl>
    <w:lvl w:ilvl="2" w:tplc="0409001B" w:tentative="1">
      <w:start w:val="1"/>
      <w:numFmt w:val="lowerRoman"/>
      <w:lvlText w:val="%3."/>
      <w:lvlJc w:val="right"/>
      <w:pPr>
        <w:ind w:left="3219" w:hanging="180"/>
      </w:pPr>
    </w:lvl>
    <w:lvl w:ilvl="3" w:tplc="0409000F" w:tentative="1">
      <w:start w:val="1"/>
      <w:numFmt w:val="decimal"/>
      <w:lvlText w:val="%4."/>
      <w:lvlJc w:val="left"/>
      <w:pPr>
        <w:ind w:left="3939" w:hanging="360"/>
      </w:pPr>
    </w:lvl>
    <w:lvl w:ilvl="4" w:tplc="04090019" w:tentative="1">
      <w:start w:val="1"/>
      <w:numFmt w:val="lowerLetter"/>
      <w:lvlText w:val="%5."/>
      <w:lvlJc w:val="left"/>
      <w:pPr>
        <w:ind w:left="4659" w:hanging="360"/>
      </w:pPr>
    </w:lvl>
    <w:lvl w:ilvl="5" w:tplc="0409001B" w:tentative="1">
      <w:start w:val="1"/>
      <w:numFmt w:val="lowerRoman"/>
      <w:lvlText w:val="%6."/>
      <w:lvlJc w:val="right"/>
      <w:pPr>
        <w:ind w:left="5379" w:hanging="180"/>
      </w:pPr>
    </w:lvl>
    <w:lvl w:ilvl="6" w:tplc="0409000F" w:tentative="1">
      <w:start w:val="1"/>
      <w:numFmt w:val="decimal"/>
      <w:lvlText w:val="%7."/>
      <w:lvlJc w:val="left"/>
      <w:pPr>
        <w:ind w:left="6099" w:hanging="360"/>
      </w:pPr>
    </w:lvl>
    <w:lvl w:ilvl="7" w:tplc="04090019" w:tentative="1">
      <w:start w:val="1"/>
      <w:numFmt w:val="lowerLetter"/>
      <w:lvlText w:val="%8."/>
      <w:lvlJc w:val="left"/>
      <w:pPr>
        <w:ind w:left="6819" w:hanging="360"/>
      </w:pPr>
    </w:lvl>
    <w:lvl w:ilvl="8" w:tplc="04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71" w15:restartNumberingAfterBreak="0">
    <w:nsid w:val="7F010D7C"/>
    <w:multiLevelType w:val="hybridMultilevel"/>
    <w:tmpl w:val="941A1B48"/>
    <w:lvl w:ilvl="0" w:tplc="11043036">
      <w:start w:val="1"/>
      <w:numFmt w:val="decimal"/>
      <w:lvlText w:val="%1."/>
      <w:lvlJc w:val="left"/>
      <w:pPr>
        <w:ind w:left="180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7F623089"/>
    <w:multiLevelType w:val="hybridMultilevel"/>
    <w:tmpl w:val="F30E0AB8"/>
    <w:lvl w:ilvl="0" w:tplc="A51235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3" w15:restartNumberingAfterBreak="0">
    <w:nsid w:val="7F9F5B3C"/>
    <w:multiLevelType w:val="hybridMultilevel"/>
    <w:tmpl w:val="B078994C"/>
    <w:lvl w:ilvl="0" w:tplc="68C230C8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7FC1645D"/>
    <w:multiLevelType w:val="hybridMultilevel"/>
    <w:tmpl w:val="6EDEAFB8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80978130">
    <w:abstractNumId w:val="31"/>
  </w:num>
  <w:num w:numId="2" w16cid:durableId="1192954095">
    <w:abstractNumId w:val="45"/>
  </w:num>
  <w:num w:numId="3" w16cid:durableId="1902250676">
    <w:abstractNumId w:val="30"/>
  </w:num>
  <w:num w:numId="4" w16cid:durableId="2097172121">
    <w:abstractNumId w:val="37"/>
  </w:num>
  <w:num w:numId="5" w16cid:durableId="935400601">
    <w:abstractNumId w:val="47"/>
  </w:num>
  <w:num w:numId="6" w16cid:durableId="1041596184">
    <w:abstractNumId w:val="70"/>
  </w:num>
  <w:num w:numId="7" w16cid:durableId="1167591839">
    <w:abstractNumId w:val="28"/>
  </w:num>
  <w:num w:numId="8" w16cid:durableId="651717819">
    <w:abstractNumId w:val="5"/>
  </w:num>
  <w:num w:numId="9" w16cid:durableId="496069924">
    <w:abstractNumId w:val="68"/>
  </w:num>
  <w:num w:numId="10" w16cid:durableId="1823619730">
    <w:abstractNumId w:val="39"/>
  </w:num>
  <w:num w:numId="11" w16cid:durableId="862935227">
    <w:abstractNumId w:val="8"/>
  </w:num>
  <w:num w:numId="12" w16cid:durableId="1340542152">
    <w:abstractNumId w:val="69"/>
  </w:num>
  <w:num w:numId="13" w16cid:durableId="17970445">
    <w:abstractNumId w:val="57"/>
  </w:num>
  <w:num w:numId="14" w16cid:durableId="2004967972">
    <w:abstractNumId w:val="19"/>
  </w:num>
  <w:num w:numId="15" w16cid:durableId="1663006654">
    <w:abstractNumId w:val="64"/>
  </w:num>
  <w:num w:numId="16" w16cid:durableId="1512909738">
    <w:abstractNumId w:val="23"/>
  </w:num>
  <w:num w:numId="17" w16cid:durableId="1250581220">
    <w:abstractNumId w:val="56"/>
  </w:num>
  <w:num w:numId="18" w16cid:durableId="89669466">
    <w:abstractNumId w:val="59"/>
  </w:num>
  <w:num w:numId="19" w16cid:durableId="831026531">
    <w:abstractNumId w:val="63"/>
  </w:num>
  <w:num w:numId="20" w16cid:durableId="113213261">
    <w:abstractNumId w:val="6"/>
  </w:num>
  <w:num w:numId="21" w16cid:durableId="1896425557">
    <w:abstractNumId w:val="20"/>
  </w:num>
  <w:num w:numId="22" w16cid:durableId="2097439266">
    <w:abstractNumId w:val="12"/>
  </w:num>
  <w:num w:numId="23" w16cid:durableId="2111970671">
    <w:abstractNumId w:val="17"/>
  </w:num>
  <w:num w:numId="24" w16cid:durableId="1578249184">
    <w:abstractNumId w:val="24"/>
  </w:num>
  <w:num w:numId="25" w16cid:durableId="1561402686">
    <w:abstractNumId w:val="40"/>
  </w:num>
  <w:num w:numId="26" w16cid:durableId="691304269">
    <w:abstractNumId w:val="1"/>
  </w:num>
  <w:num w:numId="27" w16cid:durableId="915701693">
    <w:abstractNumId w:val="18"/>
  </w:num>
  <w:num w:numId="28" w16cid:durableId="535001099">
    <w:abstractNumId w:val="73"/>
  </w:num>
  <w:num w:numId="29" w16cid:durableId="1545142796">
    <w:abstractNumId w:val="22"/>
  </w:num>
  <w:num w:numId="30" w16cid:durableId="1459761232">
    <w:abstractNumId w:val="50"/>
  </w:num>
  <w:num w:numId="31" w16cid:durableId="1885091799">
    <w:abstractNumId w:val="2"/>
  </w:num>
  <w:num w:numId="32" w16cid:durableId="1806853298">
    <w:abstractNumId w:val="10"/>
  </w:num>
  <w:num w:numId="33" w16cid:durableId="1786920272">
    <w:abstractNumId w:val="65"/>
  </w:num>
  <w:num w:numId="34" w16cid:durableId="134296202">
    <w:abstractNumId w:val="13"/>
  </w:num>
  <w:num w:numId="35" w16cid:durableId="609623978">
    <w:abstractNumId w:val="14"/>
  </w:num>
  <w:num w:numId="36" w16cid:durableId="794637170">
    <w:abstractNumId w:val="46"/>
  </w:num>
  <w:num w:numId="37" w16cid:durableId="1780878875">
    <w:abstractNumId w:val="72"/>
  </w:num>
  <w:num w:numId="38" w16cid:durableId="1186023219">
    <w:abstractNumId w:val="34"/>
  </w:num>
  <w:num w:numId="39" w16cid:durableId="1733578101">
    <w:abstractNumId w:val="29"/>
  </w:num>
  <w:num w:numId="40" w16cid:durableId="1343505621">
    <w:abstractNumId w:val="48"/>
  </w:num>
  <w:num w:numId="41" w16cid:durableId="1476486208">
    <w:abstractNumId w:val="0"/>
  </w:num>
  <w:num w:numId="42" w16cid:durableId="2129473903">
    <w:abstractNumId w:val="58"/>
  </w:num>
  <w:num w:numId="43" w16cid:durableId="1419863700">
    <w:abstractNumId w:val="52"/>
  </w:num>
  <w:num w:numId="44" w16cid:durableId="1935164214">
    <w:abstractNumId w:val="27"/>
  </w:num>
  <w:num w:numId="45" w16cid:durableId="1017463991">
    <w:abstractNumId w:val="35"/>
  </w:num>
  <w:num w:numId="46" w16cid:durableId="1937865150">
    <w:abstractNumId w:val="54"/>
  </w:num>
  <w:num w:numId="47" w16cid:durableId="1322999854">
    <w:abstractNumId w:val="55"/>
  </w:num>
  <w:num w:numId="48" w16cid:durableId="490297224">
    <w:abstractNumId w:val="49"/>
  </w:num>
  <w:num w:numId="49" w16cid:durableId="1418743100">
    <w:abstractNumId w:val="16"/>
  </w:num>
  <w:num w:numId="50" w16cid:durableId="51930741">
    <w:abstractNumId w:val="35"/>
    <w:lvlOverride w:ilvl="0">
      <w:startOverride w:val="1"/>
    </w:lvlOverride>
  </w:num>
  <w:num w:numId="51" w16cid:durableId="1900676638">
    <w:abstractNumId w:val="51"/>
  </w:num>
  <w:num w:numId="52" w16cid:durableId="170724235">
    <w:abstractNumId w:val="41"/>
  </w:num>
  <w:num w:numId="53" w16cid:durableId="1384477299">
    <w:abstractNumId w:val="71"/>
  </w:num>
  <w:num w:numId="54" w16cid:durableId="1385718074">
    <w:abstractNumId w:val="67"/>
  </w:num>
  <w:num w:numId="55" w16cid:durableId="963659940">
    <w:abstractNumId w:val="53"/>
  </w:num>
  <w:num w:numId="56" w16cid:durableId="38939710">
    <w:abstractNumId w:val="9"/>
  </w:num>
  <w:num w:numId="57" w16cid:durableId="1715546059">
    <w:abstractNumId w:val="43"/>
  </w:num>
  <w:num w:numId="58" w16cid:durableId="158622107">
    <w:abstractNumId w:val="15"/>
  </w:num>
  <w:num w:numId="59" w16cid:durableId="1878590454">
    <w:abstractNumId w:val="3"/>
  </w:num>
  <w:num w:numId="60" w16cid:durableId="1364137031">
    <w:abstractNumId w:val="35"/>
    <w:lvlOverride w:ilvl="0">
      <w:startOverride w:val="1"/>
    </w:lvlOverride>
  </w:num>
  <w:num w:numId="61" w16cid:durableId="111018164">
    <w:abstractNumId w:val="32"/>
  </w:num>
  <w:num w:numId="62" w16cid:durableId="1240140834">
    <w:abstractNumId w:val="62"/>
  </w:num>
  <w:num w:numId="63" w16cid:durableId="157817551">
    <w:abstractNumId w:val="4"/>
  </w:num>
  <w:num w:numId="64" w16cid:durableId="286199302">
    <w:abstractNumId w:val="61"/>
  </w:num>
  <w:num w:numId="65" w16cid:durableId="90012656">
    <w:abstractNumId w:val="36"/>
  </w:num>
  <w:num w:numId="66" w16cid:durableId="158929907">
    <w:abstractNumId w:val="7"/>
  </w:num>
  <w:num w:numId="67" w16cid:durableId="1695498545">
    <w:abstractNumId w:val="21"/>
  </w:num>
  <w:num w:numId="68" w16cid:durableId="1663118517">
    <w:abstractNumId w:val="25"/>
  </w:num>
  <w:num w:numId="69" w16cid:durableId="2144495938">
    <w:abstractNumId w:val="33"/>
  </w:num>
  <w:num w:numId="70" w16cid:durableId="1379432557">
    <w:abstractNumId w:val="38"/>
  </w:num>
  <w:num w:numId="71" w16cid:durableId="716590389">
    <w:abstractNumId w:val="44"/>
  </w:num>
  <w:num w:numId="72" w16cid:durableId="40788132">
    <w:abstractNumId w:val="74"/>
  </w:num>
  <w:num w:numId="73" w16cid:durableId="2121029577">
    <w:abstractNumId w:val="66"/>
  </w:num>
  <w:num w:numId="74" w16cid:durableId="1810661103">
    <w:abstractNumId w:val="26"/>
  </w:num>
  <w:num w:numId="75" w16cid:durableId="1596594129">
    <w:abstractNumId w:val="42"/>
  </w:num>
  <w:num w:numId="76" w16cid:durableId="183401887">
    <w:abstractNumId w:val="11"/>
  </w:num>
  <w:num w:numId="77" w16cid:durableId="2131246283">
    <w:abstractNumId w:val="60"/>
  </w:num>
  <w:numIdMacAtCleanup w:val="7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7755"/>
    <w:rsid w:val="00001C66"/>
    <w:rsid w:val="00004870"/>
    <w:rsid w:val="00004B97"/>
    <w:rsid w:val="00004D9F"/>
    <w:rsid w:val="00005658"/>
    <w:rsid w:val="0000661A"/>
    <w:rsid w:val="000070C8"/>
    <w:rsid w:val="00007ABF"/>
    <w:rsid w:val="00010617"/>
    <w:rsid w:val="000178D0"/>
    <w:rsid w:val="000200E6"/>
    <w:rsid w:val="00021937"/>
    <w:rsid w:val="00023F45"/>
    <w:rsid w:val="00024F63"/>
    <w:rsid w:val="000322E7"/>
    <w:rsid w:val="00032441"/>
    <w:rsid w:val="0003289B"/>
    <w:rsid w:val="00035AAD"/>
    <w:rsid w:val="000367B7"/>
    <w:rsid w:val="00036E0E"/>
    <w:rsid w:val="00044643"/>
    <w:rsid w:val="00045AB5"/>
    <w:rsid w:val="00046670"/>
    <w:rsid w:val="00047908"/>
    <w:rsid w:val="00051EAB"/>
    <w:rsid w:val="00055097"/>
    <w:rsid w:val="000610BD"/>
    <w:rsid w:val="0006317E"/>
    <w:rsid w:val="000652EF"/>
    <w:rsid w:val="00065EFF"/>
    <w:rsid w:val="00066851"/>
    <w:rsid w:val="00066D08"/>
    <w:rsid w:val="0006707F"/>
    <w:rsid w:val="0007052E"/>
    <w:rsid w:val="000724BB"/>
    <w:rsid w:val="00072EA1"/>
    <w:rsid w:val="000734AE"/>
    <w:rsid w:val="0007565B"/>
    <w:rsid w:val="00076B84"/>
    <w:rsid w:val="000821A0"/>
    <w:rsid w:val="00082207"/>
    <w:rsid w:val="0008235E"/>
    <w:rsid w:val="0008450F"/>
    <w:rsid w:val="00084CCC"/>
    <w:rsid w:val="00085282"/>
    <w:rsid w:val="00086487"/>
    <w:rsid w:val="000951E1"/>
    <w:rsid w:val="000A0D9C"/>
    <w:rsid w:val="000A3FDC"/>
    <w:rsid w:val="000A64E8"/>
    <w:rsid w:val="000B1294"/>
    <w:rsid w:val="000B55C2"/>
    <w:rsid w:val="000B57C6"/>
    <w:rsid w:val="000C0A06"/>
    <w:rsid w:val="000C14F0"/>
    <w:rsid w:val="000C1642"/>
    <w:rsid w:val="000C1C6E"/>
    <w:rsid w:val="000C2110"/>
    <w:rsid w:val="000C3D38"/>
    <w:rsid w:val="000C627D"/>
    <w:rsid w:val="000D13FC"/>
    <w:rsid w:val="000D3C38"/>
    <w:rsid w:val="000D3F2B"/>
    <w:rsid w:val="000E0979"/>
    <w:rsid w:val="000E1B3E"/>
    <w:rsid w:val="000E219B"/>
    <w:rsid w:val="000E3104"/>
    <w:rsid w:val="000E3A4E"/>
    <w:rsid w:val="000E4843"/>
    <w:rsid w:val="000E7C0E"/>
    <w:rsid w:val="000E7C6E"/>
    <w:rsid w:val="000F0BEB"/>
    <w:rsid w:val="000F27D2"/>
    <w:rsid w:val="000F4989"/>
    <w:rsid w:val="000F65D7"/>
    <w:rsid w:val="001026DE"/>
    <w:rsid w:val="00106485"/>
    <w:rsid w:val="001073A9"/>
    <w:rsid w:val="0010763B"/>
    <w:rsid w:val="0011109D"/>
    <w:rsid w:val="00111D2C"/>
    <w:rsid w:val="001200AC"/>
    <w:rsid w:val="001235E8"/>
    <w:rsid w:val="00124E50"/>
    <w:rsid w:val="00124F46"/>
    <w:rsid w:val="00132B76"/>
    <w:rsid w:val="00134635"/>
    <w:rsid w:val="00136677"/>
    <w:rsid w:val="001368B9"/>
    <w:rsid w:val="00137301"/>
    <w:rsid w:val="00137F69"/>
    <w:rsid w:val="001402C7"/>
    <w:rsid w:val="001452CB"/>
    <w:rsid w:val="00146594"/>
    <w:rsid w:val="00146C5C"/>
    <w:rsid w:val="00147824"/>
    <w:rsid w:val="00152747"/>
    <w:rsid w:val="00153625"/>
    <w:rsid w:val="00154B5B"/>
    <w:rsid w:val="00154C6B"/>
    <w:rsid w:val="0015597C"/>
    <w:rsid w:val="00155FC1"/>
    <w:rsid w:val="00156DBA"/>
    <w:rsid w:val="00157971"/>
    <w:rsid w:val="00160F90"/>
    <w:rsid w:val="00161A3D"/>
    <w:rsid w:val="00164421"/>
    <w:rsid w:val="00165755"/>
    <w:rsid w:val="00165E51"/>
    <w:rsid w:val="00170B38"/>
    <w:rsid w:val="00172C9D"/>
    <w:rsid w:val="001744E0"/>
    <w:rsid w:val="00174F06"/>
    <w:rsid w:val="00180DD3"/>
    <w:rsid w:val="0018482B"/>
    <w:rsid w:val="00190DCE"/>
    <w:rsid w:val="001962DD"/>
    <w:rsid w:val="001A368B"/>
    <w:rsid w:val="001A3DE3"/>
    <w:rsid w:val="001A5C31"/>
    <w:rsid w:val="001B00F5"/>
    <w:rsid w:val="001B1433"/>
    <w:rsid w:val="001B357C"/>
    <w:rsid w:val="001B4DB4"/>
    <w:rsid w:val="001B5DF3"/>
    <w:rsid w:val="001B693F"/>
    <w:rsid w:val="001B6A98"/>
    <w:rsid w:val="001C059F"/>
    <w:rsid w:val="001C2D4A"/>
    <w:rsid w:val="001C37C1"/>
    <w:rsid w:val="001C5545"/>
    <w:rsid w:val="001C762F"/>
    <w:rsid w:val="001C7FA8"/>
    <w:rsid w:val="001D1101"/>
    <w:rsid w:val="001D211B"/>
    <w:rsid w:val="001D4F55"/>
    <w:rsid w:val="001E34C0"/>
    <w:rsid w:val="001E6965"/>
    <w:rsid w:val="001F0602"/>
    <w:rsid w:val="001F060D"/>
    <w:rsid w:val="001F33E9"/>
    <w:rsid w:val="001F488E"/>
    <w:rsid w:val="0020051C"/>
    <w:rsid w:val="00201574"/>
    <w:rsid w:val="0020420A"/>
    <w:rsid w:val="00205066"/>
    <w:rsid w:val="0021632F"/>
    <w:rsid w:val="00220E47"/>
    <w:rsid w:val="00221BEC"/>
    <w:rsid w:val="00221F0A"/>
    <w:rsid w:val="00221F13"/>
    <w:rsid w:val="00222489"/>
    <w:rsid w:val="00226F1B"/>
    <w:rsid w:val="0023031D"/>
    <w:rsid w:val="00240BEE"/>
    <w:rsid w:val="00241DB2"/>
    <w:rsid w:val="00245A8C"/>
    <w:rsid w:val="0024642F"/>
    <w:rsid w:val="00246C2D"/>
    <w:rsid w:val="00246E36"/>
    <w:rsid w:val="00247224"/>
    <w:rsid w:val="00247C81"/>
    <w:rsid w:val="00251140"/>
    <w:rsid w:val="00251FFC"/>
    <w:rsid w:val="002523D1"/>
    <w:rsid w:val="002530CE"/>
    <w:rsid w:val="00253D8B"/>
    <w:rsid w:val="00257F78"/>
    <w:rsid w:val="002638C5"/>
    <w:rsid w:val="00265AA3"/>
    <w:rsid w:val="00267D9C"/>
    <w:rsid w:val="002727C6"/>
    <w:rsid w:val="002743E4"/>
    <w:rsid w:val="0027647C"/>
    <w:rsid w:val="00280901"/>
    <w:rsid w:val="00281E87"/>
    <w:rsid w:val="00282500"/>
    <w:rsid w:val="00282CCE"/>
    <w:rsid w:val="0028350B"/>
    <w:rsid w:val="00283581"/>
    <w:rsid w:val="002839E2"/>
    <w:rsid w:val="002861C5"/>
    <w:rsid w:val="00286BF3"/>
    <w:rsid w:val="002905A7"/>
    <w:rsid w:val="00291636"/>
    <w:rsid w:val="0029417B"/>
    <w:rsid w:val="00294229"/>
    <w:rsid w:val="00294F99"/>
    <w:rsid w:val="00295CE6"/>
    <w:rsid w:val="00297D6B"/>
    <w:rsid w:val="002A0B16"/>
    <w:rsid w:val="002A1609"/>
    <w:rsid w:val="002A3A4A"/>
    <w:rsid w:val="002A56C8"/>
    <w:rsid w:val="002A7EAF"/>
    <w:rsid w:val="002B37FC"/>
    <w:rsid w:val="002B7CD8"/>
    <w:rsid w:val="002C079B"/>
    <w:rsid w:val="002C07C7"/>
    <w:rsid w:val="002C15F0"/>
    <w:rsid w:val="002C4CFB"/>
    <w:rsid w:val="002C524C"/>
    <w:rsid w:val="002C711F"/>
    <w:rsid w:val="002D4BC4"/>
    <w:rsid w:val="002D5CE6"/>
    <w:rsid w:val="002E3F4B"/>
    <w:rsid w:val="002E40E0"/>
    <w:rsid w:val="002E6BE0"/>
    <w:rsid w:val="002E6F71"/>
    <w:rsid w:val="002F2F54"/>
    <w:rsid w:val="002F78BD"/>
    <w:rsid w:val="00301DE6"/>
    <w:rsid w:val="003029F0"/>
    <w:rsid w:val="003058C4"/>
    <w:rsid w:val="00305F36"/>
    <w:rsid w:val="00307BC0"/>
    <w:rsid w:val="00313300"/>
    <w:rsid w:val="00317351"/>
    <w:rsid w:val="0031784F"/>
    <w:rsid w:val="00320DCF"/>
    <w:rsid w:val="003228D8"/>
    <w:rsid w:val="00325036"/>
    <w:rsid w:val="003265FE"/>
    <w:rsid w:val="00327BB7"/>
    <w:rsid w:val="0033762E"/>
    <w:rsid w:val="00337DAF"/>
    <w:rsid w:val="003401AB"/>
    <w:rsid w:val="00342CC0"/>
    <w:rsid w:val="00343079"/>
    <w:rsid w:val="00345F06"/>
    <w:rsid w:val="003461DC"/>
    <w:rsid w:val="003467D5"/>
    <w:rsid w:val="003472FD"/>
    <w:rsid w:val="003477F1"/>
    <w:rsid w:val="00347D71"/>
    <w:rsid w:val="00350629"/>
    <w:rsid w:val="00351B48"/>
    <w:rsid w:val="00352A42"/>
    <w:rsid w:val="00354079"/>
    <w:rsid w:val="00354D46"/>
    <w:rsid w:val="0035506B"/>
    <w:rsid w:val="003566D6"/>
    <w:rsid w:val="00357254"/>
    <w:rsid w:val="003623ED"/>
    <w:rsid w:val="003633BD"/>
    <w:rsid w:val="003650C2"/>
    <w:rsid w:val="0037069F"/>
    <w:rsid w:val="003729F8"/>
    <w:rsid w:val="0037425D"/>
    <w:rsid w:val="003811EF"/>
    <w:rsid w:val="00384540"/>
    <w:rsid w:val="00385AD3"/>
    <w:rsid w:val="003860CD"/>
    <w:rsid w:val="003876C7"/>
    <w:rsid w:val="003918CF"/>
    <w:rsid w:val="003923F4"/>
    <w:rsid w:val="00392935"/>
    <w:rsid w:val="0039474D"/>
    <w:rsid w:val="00394A2B"/>
    <w:rsid w:val="003A10AC"/>
    <w:rsid w:val="003A3A58"/>
    <w:rsid w:val="003A5314"/>
    <w:rsid w:val="003A544C"/>
    <w:rsid w:val="003A601A"/>
    <w:rsid w:val="003B5FAB"/>
    <w:rsid w:val="003B6920"/>
    <w:rsid w:val="003B72B4"/>
    <w:rsid w:val="003B74A6"/>
    <w:rsid w:val="003B7645"/>
    <w:rsid w:val="003C164B"/>
    <w:rsid w:val="003C37E1"/>
    <w:rsid w:val="003C3CBC"/>
    <w:rsid w:val="003C4EF5"/>
    <w:rsid w:val="003C4F4B"/>
    <w:rsid w:val="003C52CA"/>
    <w:rsid w:val="003C5684"/>
    <w:rsid w:val="003C73C6"/>
    <w:rsid w:val="003C7488"/>
    <w:rsid w:val="003C7864"/>
    <w:rsid w:val="003D0368"/>
    <w:rsid w:val="003D166E"/>
    <w:rsid w:val="003D2A06"/>
    <w:rsid w:val="003D30D0"/>
    <w:rsid w:val="003D5681"/>
    <w:rsid w:val="003E6B28"/>
    <w:rsid w:val="003E7AF8"/>
    <w:rsid w:val="003E7F3C"/>
    <w:rsid w:val="003F1FD9"/>
    <w:rsid w:val="003F3ADC"/>
    <w:rsid w:val="003F7107"/>
    <w:rsid w:val="00401AE0"/>
    <w:rsid w:val="00403C3C"/>
    <w:rsid w:val="00403E3C"/>
    <w:rsid w:val="00404008"/>
    <w:rsid w:val="004050A8"/>
    <w:rsid w:val="00405E36"/>
    <w:rsid w:val="00407AD1"/>
    <w:rsid w:val="00412383"/>
    <w:rsid w:val="004132EB"/>
    <w:rsid w:val="0042092D"/>
    <w:rsid w:val="00421772"/>
    <w:rsid w:val="00422048"/>
    <w:rsid w:val="004251DA"/>
    <w:rsid w:val="00430184"/>
    <w:rsid w:val="004313FA"/>
    <w:rsid w:val="004320D2"/>
    <w:rsid w:val="004351B4"/>
    <w:rsid w:val="00435CA9"/>
    <w:rsid w:val="00436E53"/>
    <w:rsid w:val="00440FB1"/>
    <w:rsid w:val="004447FF"/>
    <w:rsid w:val="004515B2"/>
    <w:rsid w:val="00452A75"/>
    <w:rsid w:val="004532E2"/>
    <w:rsid w:val="00454E7F"/>
    <w:rsid w:val="00456394"/>
    <w:rsid w:val="00456822"/>
    <w:rsid w:val="00457EE7"/>
    <w:rsid w:val="00460912"/>
    <w:rsid w:val="00460F61"/>
    <w:rsid w:val="004640C2"/>
    <w:rsid w:val="00465BAC"/>
    <w:rsid w:val="004677F5"/>
    <w:rsid w:val="0047039D"/>
    <w:rsid w:val="00473D6E"/>
    <w:rsid w:val="004744B3"/>
    <w:rsid w:val="00475B93"/>
    <w:rsid w:val="004763E4"/>
    <w:rsid w:val="00476E65"/>
    <w:rsid w:val="004837B4"/>
    <w:rsid w:val="004849B1"/>
    <w:rsid w:val="00485829"/>
    <w:rsid w:val="00486E6E"/>
    <w:rsid w:val="00487651"/>
    <w:rsid w:val="00491138"/>
    <w:rsid w:val="0049214D"/>
    <w:rsid w:val="00493E93"/>
    <w:rsid w:val="00493EA8"/>
    <w:rsid w:val="004A0D1E"/>
    <w:rsid w:val="004A2AD9"/>
    <w:rsid w:val="004A44F5"/>
    <w:rsid w:val="004A521A"/>
    <w:rsid w:val="004A60D4"/>
    <w:rsid w:val="004A7013"/>
    <w:rsid w:val="004A77B4"/>
    <w:rsid w:val="004B1ED0"/>
    <w:rsid w:val="004B29D4"/>
    <w:rsid w:val="004B539B"/>
    <w:rsid w:val="004B60D6"/>
    <w:rsid w:val="004B7FCF"/>
    <w:rsid w:val="004C08FE"/>
    <w:rsid w:val="004C4BF0"/>
    <w:rsid w:val="004C4F7C"/>
    <w:rsid w:val="004D2ED3"/>
    <w:rsid w:val="004D5309"/>
    <w:rsid w:val="004D6C05"/>
    <w:rsid w:val="004E012F"/>
    <w:rsid w:val="004E0CEB"/>
    <w:rsid w:val="004E286C"/>
    <w:rsid w:val="004E2D0A"/>
    <w:rsid w:val="004E4D36"/>
    <w:rsid w:val="004E57AC"/>
    <w:rsid w:val="004E6DAD"/>
    <w:rsid w:val="004F0161"/>
    <w:rsid w:val="004F0EBD"/>
    <w:rsid w:val="004F420C"/>
    <w:rsid w:val="004F5835"/>
    <w:rsid w:val="004F5BD4"/>
    <w:rsid w:val="0050157A"/>
    <w:rsid w:val="00501BD8"/>
    <w:rsid w:val="00503FF9"/>
    <w:rsid w:val="00505A7D"/>
    <w:rsid w:val="005078D9"/>
    <w:rsid w:val="005145BA"/>
    <w:rsid w:val="00517225"/>
    <w:rsid w:val="00527DCF"/>
    <w:rsid w:val="00530738"/>
    <w:rsid w:val="00532B0D"/>
    <w:rsid w:val="00532B8B"/>
    <w:rsid w:val="00533EC3"/>
    <w:rsid w:val="00534393"/>
    <w:rsid w:val="00534889"/>
    <w:rsid w:val="005349FD"/>
    <w:rsid w:val="00537154"/>
    <w:rsid w:val="005374CF"/>
    <w:rsid w:val="00537AE0"/>
    <w:rsid w:val="00543DB6"/>
    <w:rsid w:val="005500D4"/>
    <w:rsid w:val="005509C7"/>
    <w:rsid w:val="00550C34"/>
    <w:rsid w:val="005527BD"/>
    <w:rsid w:val="00553512"/>
    <w:rsid w:val="00560D8C"/>
    <w:rsid w:val="00565A75"/>
    <w:rsid w:val="00566E4B"/>
    <w:rsid w:val="00567713"/>
    <w:rsid w:val="00571452"/>
    <w:rsid w:val="005725C2"/>
    <w:rsid w:val="00573476"/>
    <w:rsid w:val="005740BE"/>
    <w:rsid w:val="005752B7"/>
    <w:rsid w:val="005754A9"/>
    <w:rsid w:val="00581A12"/>
    <w:rsid w:val="0058218F"/>
    <w:rsid w:val="0058292B"/>
    <w:rsid w:val="00583505"/>
    <w:rsid w:val="00583B72"/>
    <w:rsid w:val="00583F4D"/>
    <w:rsid w:val="00586510"/>
    <w:rsid w:val="005872AE"/>
    <w:rsid w:val="005875EC"/>
    <w:rsid w:val="00593A88"/>
    <w:rsid w:val="005A4BCA"/>
    <w:rsid w:val="005A6397"/>
    <w:rsid w:val="005A6E68"/>
    <w:rsid w:val="005B0345"/>
    <w:rsid w:val="005B0EF8"/>
    <w:rsid w:val="005B13F7"/>
    <w:rsid w:val="005B3AB7"/>
    <w:rsid w:val="005B5F87"/>
    <w:rsid w:val="005B753D"/>
    <w:rsid w:val="005C0ADA"/>
    <w:rsid w:val="005C2B35"/>
    <w:rsid w:val="005C7036"/>
    <w:rsid w:val="005C7723"/>
    <w:rsid w:val="005D053E"/>
    <w:rsid w:val="005D26FC"/>
    <w:rsid w:val="005D43ED"/>
    <w:rsid w:val="005D6049"/>
    <w:rsid w:val="005D6D8A"/>
    <w:rsid w:val="005D77BF"/>
    <w:rsid w:val="005D7DC1"/>
    <w:rsid w:val="005E08DD"/>
    <w:rsid w:val="005E11D5"/>
    <w:rsid w:val="005E6973"/>
    <w:rsid w:val="005F1C12"/>
    <w:rsid w:val="005F1C47"/>
    <w:rsid w:val="005F3134"/>
    <w:rsid w:val="005F50EE"/>
    <w:rsid w:val="005F6FF4"/>
    <w:rsid w:val="00600767"/>
    <w:rsid w:val="006007FC"/>
    <w:rsid w:val="00602698"/>
    <w:rsid w:val="00604CB4"/>
    <w:rsid w:val="006061A4"/>
    <w:rsid w:val="0061172C"/>
    <w:rsid w:val="0061395A"/>
    <w:rsid w:val="006142A5"/>
    <w:rsid w:val="00622C2E"/>
    <w:rsid w:val="00623753"/>
    <w:rsid w:val="006248F9"/>
    <w:rsid w:val="00624A0F"/>
    <w:rsid w:val="00631AE7"/>
    <w:rsid w:val="00635DFF"/>
    <w:rsid w:val="00636535"/>
    <w:rsid w:val="00636F3B"/>
    <w:rsid w:val="00640E94"/>
    <w:rsid w:val="00641969"/>
    <w:rsid w:val="0064262D"/>
    <w:rsid w:val="00642C50"/>
    <w:rsid w:val="00643537"/>
    <w:rsid w:val="00644AE6"/>
    <w:rsid w:val="00647A6F"/>
    <w:rsid w:val="00653493"/>
    <w:rsid w:val="00654831"/>
    <w:rsid w:val="0065533D"/>
    <w:rsid w:val="0065581E"/>
    <w:rsid w:val="00661A65"/>
    <w:rsid w:val="0066422D"/>
    <w:rsid w:val="0066690C"/>
    <w:rsid w:val="00666B0F"/>
    <w:rsid w:val="00666F83"/>
    <w:rsid w:val="006716C3"/>
    <w:rsid w:val="00672111"/>
    <w:rsid w:val="0067285F"/>
    <w:rsid w:val="006733CA"/>
    <w:rsid w:val="00673402"/>
    <w:rsid w:val="00680553"/>
    <w:rsid w:val="006817F1"/>
    <w:rsid w:val="0068277C"/>
    <w:rsid w:val="00682A0E"/>
    <w:rsid w:val="0068491F"/>
    <w:rsid w:val="00684FBC"/>
    <w:rsid w:val="00687847"/>
    <w:rsid w:val="006878DA"/>
    <w:rsid w:val="0069762B"/>
    <w:rsid w:val="00697D3F"/>
    <w:rsid w:val="006A2401"/>
    <w:rsid w:val="006A3C61"/>
    <w:rsid w:val="006A5905"/>
    <w:rsid w:val="006A6C20"/>
    <w:rsid w:val="006A7C24"/>
    <w:rsid w:val="006B07F0"/>
    <w:rsid w:val="006B08DA"/>
    <w:rsid w:val="006B1113"/>
    <w:rsid w:val="006B33DA"/>
    <w:rsid w:val="006B6622"/>
    <w:rsid w:val="006B71CE"/>
    <w:rsid w:val="006B78DA"/>
    <w:rsid w:val="006C0E17"/>
    <w:rsid w:val="006C453A"/>
    <w:rsid w:val="006C73AD"/>
    <w:rsid w:val="006D1B0B"/>
    <w:rsid w:val="006D5C52"/>
    <w:rsid w:val="006D6E94"/>
    <w:rsid w:val="006E06AD"/>
    <w:rsid w:val="006E49B4"/>
    <w:rsid w:val="006E4D60"/>
    <w:rsid w:val="006E554B"/>
    <w:rsid w:val="006E5737"/>
    <w:rsid w:val="006E6F5C"/>
    <w:rsid w:val="006E7145"/>
    <w:rsid w:val="006E77E0"/>
    <w:rsid w:val="006E79C7"/>
    <w:rsid w:val="006E7C25"/>
    <w:rsid w:val="006E7F5C"/>
    <w:rsid w:val="006F04BD"/>
    <w:rsid w:val="006F1950"/>
    <w:rsid w:val="006F1A8E"/>
    <w:rsid w:val="006F4B57"/>
    <w:rsid w:val="006F5CF8"/>
    <w:rsid w:val="006F75EC"/>
    <w:rsid w:val="00701AA5"/>
    <w:rsid w:val="00703929"/>
    <w:rsid w:val="00706665"/>
    <w:rsid w:val="00710F18"/>
    <w:rsid w:val="00715948"/>
    <w:rsid w:val="00715FA2"/>
    <w:rsid w:val="007200E3"/>
    <w:rsid w:val="00721369"/>
    <w:rsid w:val="007251CC"/>
    <w:rsid w:val="00725C92"/>
    <w:rsid w:val="007273C2"/>
    <w:rsid w:val="0073173D"/>
    <w:rsid w:val="00731A25"/>
    <w:rsid w:val="00732693"/>
    <w:rsid w:val="00732779"/>
    <w:rsid w:val="007330A7"/>
    <w:rsid w:val="007342CA"/>
    <w:rsid w:val="00735E52"/>
    <w:rsid w:val="00736433"/>
    <w:rsid w:val="007403E3"/>
    <w:rsid w:val="00740D5F"/>
    <w:rsid w:val="0074176B"/>
    <w:rsid w:val="00741A1E"/>
    <w:rsid w:val="00741A69"/>
    <w:rsid w:val="007437FE"/>
    <w:rsid w:val="00743AE6"/>
    <w:rsid w:val="0074405C"/>
    <w:rsid w:val="00745412"/>
    <w:rsid w:val="007456A6"/>
    <w:rsid w:val="007540CD"/>
    <w:rsid w:val="00755947"/>
    <w:rsid w:val="00755E31"/>
    <w:rsid w:val="00756A70"/>
    <w:rsid w:val="00761805"/>
    <w:rsid w:val="007639B5"/>
    <w:rsid w:val="00763CC3"/>
    <w:rsid w:val="00766764"/>
    <w:rsid w:val="007715E2"/>
    <w:rsid w:val="00773142"/>
    <w:rsid w:val="00773D91"/>
    <w:rsid w:val="00773E9C"/>
    <w:rsid w:val="007742CA"/>
    <w:rsid w:val="00775EB8"/>
    <w:rsid w:val="00776A82"/>
    <w:rsid w:val="00776E4A"/>
    <w:rsid w:val="0077721F"/>
    <w:rsid w:val="00777826"/>
    <w:rsid w:val="007779E5"/>
    <w:rsid w:val="00783AD3"/>
    <w:rsid w:val="007848E7"/>
    <w:rsid w:val="00785F84"/>
    <w:rsid w:val="00791896"/>
    <w:rsid w:val="007950F5"/>
    <w:rsid w:val="007977EA"/>
    <w:rsid w:val="007A15E5"/>
    <w:rsid w:val="007A1CD3"/>
    <w:rsid w:val="007A3294"/>
    <w:rsid w:val="007A35CD"/>
    <w:rsid w:val="007A3E66"/>
    <w:rsid w:val="007A5AEF"/>
    <w:rsid w:val="007A5ED8"/>
    <w:rsid w:val="007A7B8D"/>
    <w:rsid w:val="007B025A"/>
    <w:rsid w:val="007B0E4E"/>
    <w:rsid w:val="007B3DF9"/>
    <w:rsid w:val="007B5831"/>
    <w:rsid w:val="007B7C46"/>
    <w:rsid w:val="007C0AA0"/>
    <w:rsid w:val="007C114F"/>
    <w:rsid w:val="007C1648"/>
    <w:rsid w:val="007C1F4E"/>
    <w:rsid w:val="007C2197"/>
    <w:rsid w:val="007C228B"/>
    <w:rsid w:val="007C3407"/>
    <w:rsid w:val="007C357A"/>
    <w:rsid w:val="007C3CD0"/>
    <w:rsid w:val="007C50CE"/>
    <w:rsid w:val="007C77F2"/>
    <w:rsid w:val="007D0326"/>
    <w:rsid w:val="007D08BE"/>
    <w:rsid w:val="007D4B27"/>
    <w:rsid w:val="007D5C4C"/>
    <w:rsid w:val="007D6B8A"/>
    <w:rsid w:val="007D73B5"/>
    <w:rsid w:val="007D73EE"/>
    <w:rsid w:val="007D7C0B"/>
    <w:rsid w:val="007E0636"/>
    <w:rsid w:val="007E20B3"/>
    <w:rsid w:val="007E57E6"/>
    <w:rsid w:val="007E6B60"/>
    <w:rsid w:val="007F11E6"/>
    <w:rsid w:val="007F26F8"/>
    <w:rsid w:val="007F4949"/>
    <w:rsid w:val="007F581F"/>
    <w:rsid w:val="00800BF9"/>
    <w:rsid w:val="00801BD5"/>
    <w:rsid w:val="008041A2"/>
    <w:rsid w:val="008050A6"/>
    <w:rsid w:val="00807B38"/>
    <w:rsid w:val="008119EF"/>
    <w:rsid w:val="0081232A"/>
    <w:rsid w:val="008126A9"/>
    <w:rsid w:val="008141D8"/>
    <w:rsid w:val="00814C68"/>
    <w:rsid w:val="0081713D"/>
    <w:rsid w:val="008218B9"/>
    <w:rsid w:val="00824EAD"/>
    <w:rsid w:val="008252BA"/>
    <w:rsid w:val="00825C0B"/>
    <w:rsid w:val="00827DD1"/>
    <w:rsid w:val="00833764"/>
    <w:rsid w:val="00835163"/>
    <w:rsid w:val="008360D5"/>
    <w:rsid w:val="008360DB"/>
    <w:rsid w:val="00841F64"/>
    <w:rsid w:val="00844A0A"/>
    <w:rsid w:val="00847CB2"/>
    <w:rsid w:val="0085030A"/>
    <w:rsid w:val="00851052"/>
    <w:rsid w:val="00851AA7"/>
    <w:rsid w:val="00851B3D"/>
    <w:rsid w:val="00851BE0"/>
    <w:rsid w:val="00857282"/>
    <w:rsid w:val="00857F2A"/>
    <w:rsid w:val="008600B4"/>
    <w:rsid w:val="00863146"/>
    <w:rsid w:val="0086324B"/>
    <w:rsid w:val="00864364"/>
    <w:rsid w:val="00866149"/>
    <w:rsid w:val="00873728"/>
    <w:rsid w:val="00875FB8"/>
    <w:rsid w:val="00876708"/>
    <w:rsid w:val="00880CF8"/>
    <w:rsid w:val="00882C25"/>
    <w:rsid w:val="0088390D"/>
    <w:rsid w:val="0089065E"/>
    <w:rsid w:val="008921F3"/>
    <w:rsid w:val="00893533"/>
    <w:rsid w:val="00896301"/>
    <w:rsid w:val="00896FAD"/>
    <w:rsid w:val="008A05EE"/>
    <w:rsid w:val="008A082A"/>
    <w:rsid w:val="008A086C"/>
    <w:rsid w:val="008A234A"/>
    <w:rsid w:val="008A4046"/>
    <w:rsid w:val="008B06FC"/>
    <w:rsid w:val="008B617D"/>
    <w:rsid w:val="008B7755"/>
    <w:rsid w:val="008C0AD3"/>
    <w:rsid w:val="008C36F4"/>
    <w:rsid w:val="008C3749"/>
    <w:rsid w:val="008C4053"/>
    <w:rsid w:val="008C4438"/>
    <w:rsid w:val="008C5288"/>
    <w:rsid w:val="008C629D"/>
    <w:rsid w:val="008D1821"/>
    <w:rsid w:val="008D3580"/>
    <w:rsid w:val="008D670B"/>
    <w:rsid w:val="008D6A30"/>
    <w:rsid w:val="008D7E9E"/>
    <w:rsid w:val="008E17CC"/>
    <w:rsid w:val="008E24EC"/>
    <w:rsid w:val="008E3294"/>
    <w:rsid w:val="008E3A26"/>
    <w:rsid w:val="008E3A95"/>
    <w:rsid w:val="008E40C5"/>
    <w:rsid w:val="008E5E9A"/>
    <w:rsid w:val="008E7973"/>
    <w:rsid w:val="008F001D"/>
    <w:rsid w:val="008F4AC2"/>
    <w:rsid w:val="008F7ACC"/>
    <w:rsid w:val="00900C54"/>
    <w:rsid w:val="00901DAD"/>
    <w:rsid w:val="00901F43"/>
    <w:rsid w:val="0090273D"/>
    <w:rsid w:val="00904D39"/>
    <w:rsid w:val="00904D3B"/>
    <w:rsid w:val="00905ADE"/>
    <w:rsid w:val="00905B68"/>
    <w:rsid w:val="00906715"/>
    <w:rsid w:val="00913008"/>
    <w:rsid w:val="00913C80"/>
    <w:rsid w:val="009200E5"/>
    <w:rsid w:val="00921C26"/>
    <w:rsid w:val="00925171"/>
    <w:rsid w:val="0093138C"/>
    <w:rsid w:val="009321D0"/>
    <w:rsid w:val="009331BE"/>
    <w:rsid w:val="009333EB"/>
    <w:rsid w:val="00933981"/>
    <w:rsid w:val="0094191B"/>
    <w:rsid w:val="00944509"/>
    <w:rsid w:val="00945C35"/>
    <w:rsid w:val="00947863"/>
    <w:rsid w:val="00950A70"/>
    <w:rsid w:val="00950DA3"/>
    <w:rsid w:val="009535CD"/>
    <w:rsid w:val="00960AD9"/>
    <w:rsid w:val="00962C42"/>
    <w:rsid w:val="00964EA4"/>
    <w:rsid w:val="009659F2"/>
    <w:rsid w:val="00966F19"/>
    <w:rsid w:val="00967F7C"/>
    <w:rsid w:val="0097035F"/>
    <w:rsid w:val="009745E7"/>
    <w:rsid w:val="009834C6"/>
    <w:rsid w:val="00986096"/>
    <w:rsid w:val="0098635B"/>
    <w:rsid w:val="009926B5"/>
    <w:rsid w:val="009947CE"/>
    <w:rsid w:val="009A2C6D"/>
    <w:rsid w:val="009A34B2"/>
    <w:rsid w:val="009A515A"/>
    <w:rsid w:val="009A6708"/>
    <w:rsid w:val="009A6C1D"/>
    <w:rsid w:val="009A6DD0"/>
    <w:rsid w:val="009B10E6"/>
    <w:rsid w:val="009B788E"/>
    <w:rsid w:val="009B7EE9"/>
    <w:rsid w:val="009C06EF"/>
    <w:rsid w:val="009C23F7"/>
    <w:rsid w:val="009C378F"/>
    <w:rsid w:val="009C497C"/>
    <w:rsid w:val="009C64C2"/>
    <w:rsid w:val="009D52BD"/>
    <w:rsid w:val="009E6534"/>
    <w:rsid w:val="009F0000"/>
    <w:rsid w:val="009F30A1"/>
    <w:rsid w:val="009F4865"/>
    <w:rsid w:val="009F4E7E"/>
    <w:rsid w:val="009F6024"/>
    <w:rsid w:val="00A00850"/>
    <w:rsid w:val="00A00DF2"/>
    <w:rsid w:val="00A02341"/>
    <w:rsid w:val="00A02FC3"/>
    <w:rsid w:val="00A12172"/>
    <w:rsid w:val="00A121C0"/>
    <w:rsid w:val="00A140E6"/>
    <w:rsid w:val="00A14802"/>
    <w:rsid w:val="00A157F8"/>
    <w:rsid w:val="00A17EF2"/>
    <w:rsid w:val="00A22177"/>
    <w:rsid w:val="00A23745"/>
    <w:rsid w:val="00A24BE6"/>
    <w:rsid w:val="00A27314"/>
    <w:rsid w:val="00A278A6"/>
    <w:rsid w:val="00A27A1F"/>
    <w:rsid w:val="00A30AF4"/>
    <w:rsid w:val="00A350A4"/>
    <w:rsid w:val="00A41F6B"/>
    <w:rsid w:val="00A424C0"/>
    <w:rsid w:val="00A436E7"/>
    <w:rsid w:val="00A47495"/>
    <w:rsid w:val="00A507AC"/>
    <w:rsid w:val="00A51378"/>
    <w:rsid w:val="00A51FBF"/>
    <w:rsid w:val="00A5262D"/>
    <w:rsid w:val="00A53787"/>
    <w:rsid w:val="00A5408E"/>
    <w:rsid w:val="00A55167"/>
    <w:rsid w:val="00A55697"/>
    <w:rsid w:val="00A55A0B"/>
    <w:rsid w:val="00A55B7F"/>
    <w:rsid w:val="00A5799F"/>
    <w:rsid w:val="00A60908"/>
    <w:rsid w:val="00A611F3"/>
    <w:rsid w:val="00A615F4"/>
    <w:rsid w:val="00A621C1"/>
    <w:rsid w:val="00A6264C"/>
    <w:rsid w:val="00A627E3"/>
    <w:rsid w:val="00A63D47"/>
    <w:rsid w:val="00A71829"/>
    <w:rsid w:val="00A72E1C"/>
    <w:rsid w:val="00A73316"/>
    <w:rsid w:val="00A75A5C"/>
    <w:rsid w:val="00A75B0D"/>
    <w:rsid w:val="00A830A8"/>
    <w:rsid w:val="00A83CAA"/>
    <w:rsid w:val="00A856EC"/>
    <w:rsid w:val="00A85969"/>
    <w:rsid w:val="00A86A0B"/>
    <w:rsid w:val="00A872C1"/>
    <w:rsid w:val="00A93849"/>
    <w:rsid w:val="00A93DBA"/>
    <w:rsid w:val="00A9698C"/>
    <w:rsid w:val="00AA0C0F"/>
    <w:rsid w:val="00AA2B34"/>
    <w:rsid w:val="00AA2EBE"/>
    <w:rsid w:val="00AA2F2E"/>
    <w:rsid w:val="00AA4EAD"/>
    <w:rsid w:val="00AA54F9"/>
    <w:rsid w:val="00AA5661"/>
    <w:rsid w:val="00AB094A"/>
    <w:rsid w:val="00AB3F04"/>
    <w:rsid w:val="00AB41FC"/>
    <w:rsid w:val="00AB4478"/>
    <w:rsid w:val="00AB654F"/>
    <w:rsid w:val="00AB689C"/>
    <w:rsid w:val="00AB7297"/>
    <w:rsid w:val="00AC0548"/>
    <w:rsid w:val="00AC2E40"/>
    <w:rsid w:val="00AC37BF"/>
    <w:rsid w:val="00AC427F"/>
    <w:rsid w:val="00AD1244"/>
    <w:rsid w:val="00AD13EF"/>
    <w:rsid w:val="00AD2B95"/>
    <w:rsid w:val="00AD55D2"/>
    <w:rsid w:val="00AD5D67"/>
    <w:rsid w:val="00AD6627"/>
    <w:rsid w:val="00AD6BA8"/>
    <w:rsid w:val="00AD7394"/>
    <w:rsid w:val="00AE2B75"/>
    <w:rsid w:val="00AF0870"/>
    <w:rsid w:val="00AF1A4B"/>
    <w:rsid w:val="00B041FF"/>
    <w:rsid w:val="00B05C02"/>
    <w:rsid w:val="00B10284"/>
    <w:rsid w:val="00B1103A"/>
    <w:rsid w:val="00B11C98"/>
    <w:rsid w:val="00B11D3B"/>
    <w:rsid w:val="00B126B2"/>
    <w:rsid w:val="00B132AF"/>
    <w:rsid w:val="00B1398A"/>
    <w:rsid w:val="00B14125"/>
    <w:rsid w:val="00B150E7"/>
    <w:rsid w:val="00B1682A"/>
    <w:rsid w:val="00B16EDF"/>
    <w:rsid w:val="00B17E4E"/>
    <w:rsid w:val="00B208B4"/>
    <w:rsid w:val="00B21A00"/>
    <w:rsid w:val="00B222A6"/>
    <w:rsid w:val="00B2430F"/>
    <w:rsid w:val="00B267DA"/>
    <w:rsid w:val="00B30D83"/>
    <w:rsid w:val="00B40D2C"/>
    <w:rsid w:val="00B4231C"/>
    <w:rsid w:val="00B4282E"/>
    <w:rsid w:val="00B42A55"/>
    <w:rsid w:val="00B44B9A"/>
    <w:rsid w:val="00B47938"/>
    <w:rsid w:val="00B51385"/>
    <w:rsid w:val="00B52516"/>
    <w:rsid w:val="00B60103"/>
    <w:rsid w:val="00B6029A"/>
    <w:rsid w:val="00B6279D"/>
    <w:rsid w:val="00B628B7"/>
    <w:rsid w:val="00B659AD"/>
    <w:rsid w:val="00B66A9B"/>
    <w:rsid w:val="00B70CA3"/>
    <w:rsid w:val="00B713FB"/>
    <w:rsid w:val="00B71C5C"/>
    <w:rsid w:val="00B74E0E"/>
    <w:rsid w:val="00B75876"/>
    <w:rsid w:val="00B75B9E"/>
    <w:rsid w:val="00B75FD9"/>
    <w:rsid w:val="00B76A1B"/>
    <w:rsid w:val="00B76E3B"/>
    <w:rsid w:val="00B807A0"/>
    <w:rsid w:val="00B81A24"/>
    <w:rsid w:val="00B83440"/>
    <w:rsid w:val="00B85E50"/>
    <w:rsid w:val="00B86A42"/>
    <w:rsid w:val="00B920A3"/>
    <w:rsid w:val="00B93886"/>
    <w:rsid w:val="00B93E45"/>
    <w:rsid w:val="00B95354"/>
    <w:rsid w:val="00B97D3A"/>
    <w:rsid w:val="00B97F56"/>
    <w:rsid w:val="00BA020F"/>
    <w:rsid w:val="00BA33F2"/>
    <w:rsid w:val="00BA7D39"/>
    <w:rsid w:val="00BB1DA3"/>
    <w:rsid w:val="00BC04E5"/>
    <w:rsid w:val="00BC05DA"/>
    <w:rsid w:val="00BC14AB"/>
    <w:rsid w:val="00BC22AE"/>
    <w:rsid w:val="00BC493D"/>
    <w:rsid w:val="00BC75E2"/>
    <w:rsid w:val="00BD073D"/>
    <w:rsid w:val="00BD1EEF"/>
    <w:rsid w:val="00BD2B1B"/>
    <w:rsid w:val="00BD2BEA"/>
    <w:rsid w:val="00BD39DD"/>
    <w:rsid w:val="00BD5376"/>
    <w:rsid w:val="00BD6CB0"/>
    <w:rsid w:val="00BD7C7C"/>
    <w:rsid w:val="00BE01C2"/>
    <w:rsid w:val="00BE2A48"/>
    <w:rsid w:val="00BE3608"/>
    <w:rsid w:val="00BE45B3"/>
    <w:rsid w:val="00BE570C"/>
    <w:rsid w:val="00BF6F82"/>
    <w:rsid w:val="00BF7448"/>
    <w:rsid w:val="00BF7D85"/>
    <w:rsid w:val="00BF7E41"/>
    <w:rsid w:val="00BF7F4E"/>
    <w:rsid w:val="00C01D16"/>
    <w:rsid w:val="00C02942"/>
    <w:rsid w:val="00C03012"/>
    <w:rsid w:val="00C03DA4"/>
    <w:rsid w:val="00C04F93"/>
    <w:rsid w:val="00C04FC6"/>
    <w:rsid w:val="00C05613"/>
    <w:rsid w:val="00C05912"/>
    <w:rsid w:val="00C069A5"/>
    <w:rsid w:val="00C0726C"/>
    <w:rsid w:val="00C1012E"/>
    <w:rsid w:val="00C106CA"/>
    <w:rsid w:val="00C15AC7"/>
    <w:rsid w:val="00C15F1F"/>
    <w:rsid w:val="00C17BD8"/>
    <w:rsid w:val="00C214D6"/>
    <w:rsid w:val="00C2219A"/>
    <w:rsid w:val="00C221CF"/>
    <w:rsid w:val="00C22562"/>
    <w:rsid w:val="00C25C24"/>
    <w:rsid w:val="00C275CF"/>
    <w:rsid w:val="00C305F8"/>
    <w:rsid w:val="00C31E7F"/>
    <w:rsid w:val="00C33B01"/>
    <w:rsid w:val="00C36956"/>
    <w:rsid w:val="00C37748"/>
    <w:rsid w:val="00C40FE6"/>
    <w:rsid w:val="00C44CE8"/>
    <w:rsid w:val="00C45F48"/>
    <w:rsid w:val="00C46732"/>
    <w:rsid w:val="00C51A39"/>
    <w:rsid w:val="00C53E37"/>
    <w:rsid w:val="00C54465"/>
    <w:rsid w:val="00C55DCD"/>
    <w:rsid w:val="00C5626C"/>
    <w:rsid w:val="00C6060B"/>
    <w:rsid w:val="00C62998"/>
    <w:rsid w:val="00C639D7"/>
    <w:rsid w:val="00C64C6C"/>
    <w:rsid w:val="00C64FDE"/>
    <w:rsid w:val="00C65204"/>
    <w:rsid w:val="00C65C05"/>
    <w:rsid w:val="00C66266"/>
    <w:rsid w:val="00C66511"/>
    <w:rsid w:val="00C677DC"/>
    <w:rsid w:val="00C71B0D"/>
    <w:rsid w:val="00C73459"/>
    <w:rsid w:val="00C734BB"/>
    <w:rsid w:val="00C74B6D"/>
    <w:rsid w:val="00C74FEB"/>
    <w:rsid w:val="00C75737"/>
    <w:rsid w:val="00C767D6"/>
    <w:rsid w:val="00C76FC8"/>
    <w:rsid w:val="00C8797F"/>
    <w:rsid w:val="00C87B7E"/>
    <w:rsid w:val="00C90327"/>
    <w:rsid w:val="00C90B46"/>
    <w:rsid w:val="00C91EC4"/>
    <w:rsid w:val="00C965D5"/>
    <w:rsid w:val="00CA041E"/>
    <w:rsid w:val="00CA31E9"/>
    <w:rsid w:val="00CA3365"/>
    <w:rsid w:val="00CA42F8"/>
    <w:rsid w:val="00CA4935"/>
    <w:rsid w:val="00CA4E91"/>
    <w:rsid w:val="00CA6D7A"/>
    <w:rsid w:val="00CB0FF2"/>
    <w:rsid w:val="00CB28C0"/>
    <w:rsid w:val="00CB33C6"/>
    <w:rsid w:val="00CB48F0"/>
    <w:rsid w:val="00CB579A"/>
    <w:rsid w:val="00CB6D32"/>
    <w:rsid w:val="00CC01A5"/>
    <w:rsid w:val="00CC0538"/>
    <w:rsid w:val="00CC0BFA"/>
    <w:rsid w:val="00CC2CC1"/>
    <w:rsid w:val="00CC38C3"/>
    <w:rsid w:val="00CC4EBB"/>
    <w:rsid w:val="00CC6C6B"/>
    <w:rsid w:val="00CD02F1"/>
    <w:rsid w:val="00CD38E1"/>
    <w:rsid w:val="00CD638F"/>
    <w:rsid w:val="00CD6889"/>
    <w:rsid w:val="00CD7DD2"/>
    <w:rsid w:val="00CE0D1D"/>
    <w:rsid w:val="00CE24C9"/>
    <w:rsid w:val="00CE76C6"/>
    <w:rsid w:val="00CF02B1"/>
    <w:rsid w:val="00CF069A"/>
    <w:rsid w:val="00CF08D1"/>
    <w:rsid w:val="00CF23AD"/>
    <w:rsid w:val="00CF2B1E"/>
    <w:rsid w:val="00D02704"/>
    <w:rsid w:val="00D04DDA"/>
    <w:rsid w:val="00D061B7"/>
    <w:rsid w:val="00D07128"/>
    <w:rsid w:val="00D118FA"/>
    <w:rsid w:val="00D12F3A"/>
    <w:rsid w:val="00D1307A"/>
    <w:rsid w:val="00D1551C"/>
    <w:rsid w:val="00D15D88"/>
    <w:rsid w:val="00D161DB"/>
    <w:rsid w:val="00D163E3"/>
    <w:rsid w:val="00D20F82"/>
    <w:rsid w:val="00D3064F"/>
    <w:rsid w:val="00D30D10"/>
    <w:rsid w:val="00D31619"/>
    <w:rsid w:val="00D330B1"/>
    <w:rsid w:val="00D3336F"/>
    <w:rsid w:val="00D35A17"/>
    <w:rsid w:val="00D36D63"/>
    <w:rsid w:val="00D36FAB"/>
    <w:rsid w:val="00D37230"/>
    <w:rsid w:val="00D3747A"/>
    <w:rsid w:val="00D37B79"/>
    <w:rsid w:val="00D433E0"/>
    <w:rsid w:val="00D504DD"/>
    <w:rsid w:val="00D50CEE"/>
    <w:rsid w:val="00D50E89"/>
    <w:rsid w:val="00D51F9E"/>
    <w:rsid w:val="00D541B9"/>
    <w:rsid w:val="00D550F4"/>
    <w:rsid w:val="00D579B2"/>
    <w:rsid w:val="00D60A84"/>
    <w:rsid w:val="00D6167F"/>
    <w:rsid w:val="00D6220F"/>
    <w:rsid w:val="00D62762"/>
    <w:rsid w:val="00D63CA6"/>
    <w:rsid w:val="00D63FD7"/>
    <w:rsid w:val="00D66BB4"/>
    <w:rsid w:val="00D677F2"/>
    <w:rsid w:val="00D70947"/>
    <w:rsid w:val="00D72BBA"/>
    <w:rsid w:val="00D72D82"/>
    <w:rsid w:val="00D7479D"/>
    <w:rsid w:val="00D8383D"/>
    <w:rsid w:val="00D85260"/>
    <w:rsid w:val="00D85C28"/>
    <w:rsid w:val="00D86FB2"/>
    <w:rsid w:val="00D874B8"/>
    <w:rsid w:val="00D90BF0"/>
    <w:rsid w:val="00D92FA0"/>
    <w:rsid w:val="00D94058"/>
    <w:rsid w:val="00D9458D"/>
    <w:rsid w:val="00D95A3C"/>
    <w:rsid w:val="00D9716A"/>
    <w:rsid w:val="00D976AC"/>
    <w:rsid w:val="00D97D0E"/>
    <w:rsid w:val="00DA35A0"/>
    <w:rsid w:val="00DA3E8D"/>
    <w:rsid w:val="00DA4953"/>
    <w:rsid w:val="00DA4B98"/>
    <w:rsid w:val="00DA6479"/>
    <w:rsid w:val="00DB124B"/>
    <w:rsid w:val="00DB15B3"/>
    <w:rsid w:val="00DB2B6A"/>
    <w:rsid w:val="00DB3BEF"/>
    <w:rsid w:val="00DB558A"/>
    <w:rsid w:val="00DC3524"/>
    <w:rsid w:val="00DD07C9"/>
    <w:rsid w:val="00DD2BFB"/>
    <w:rsid w:val="00DD2C2A"/>
    <w:rsid w:val="00DE050E"/>
    <w:rsid w:val="00DF105A"/>
    <w:rsid w:val="00DF2B41"/>
    <w:rsid w:val="00DF4FC5"/>
    <w:rsid w:val="00E00A6D"/>
    <w:rsid w:val="00E0114B"/>
    <w:rsid w:val="00E014A6"/>
    <w:rsid w:val="00E01FF9"/>
    <w:rsid w:val="00E04592"/>
    <w:rsid w:val="00E06434"/>
    <w:rsid w:val="00E07522"/>
    <w:rsid w:val="00E07804"/>
    <w:rsid w:val="00E1011F"/>
    <w:rsid w:val="00E128E2"/>
    <w:rsid w:val="00E16247"/>
    <w:rsid w:val="00E17FCA"/>
    <w:rsid w:val="00E2080A"/>
    <w:rsid w:val="00E210E0"/>
    <w:rsid w:val="00E2111A"/>
    <w:rsid w:val="00E234C4"/>
    <w:rsid w:val="00E24381"/>
    <w:rsid w:val="00E24F15"/>
    <w:rsid w:val="00E255A0"/>
    <w:rsid w:val="00E25B31"/>
    <w:rsid w:val="00E262A1"/>
    <w:rsid w:val="00E32BEE"/>
    <w:rsid w:val="00E35F7D"/>
    <w:rsid w:val="00E35F7E"/>
    <w:rsid w:val="00E3632B"/>
    <w:rsid w:val="00E36C79"/>
    <w:rsid w:val="00E40DB6"/>
    <w:rsid w:val="00E41886"/>
    <w:rsid w:val="00E45D2E"/>
    <w:rsid w:val="00E47066"/>
    <w:rsid w:val="00E47FEF"/>
    <w:rsid w:val="00E530CE"/>
    <w:rsid w:val="00E53FCC"/>
    <w:rsid w:val="00E56527"/>
    <w:rsid w:val="00E56AC0"/>
    <w:rsid w:val="00E57F94"/>
    <w:rsid w:val="00E6032C"/>
    <w:rsid w:val="00E616C3"/>
    <w:rsid w:val="00E70A4C"/>
    <w:rsid w:val="00E72660"/>
    <w:rsid w:val="00E73632"/>
    <w:rsid w:val="00E743E2"/>
    <w:rsid w:val="00E75D6F"/>
    <w:rsid w:val="00E75E5E"/>
    <w:rsid w:val="00E80ECD"/>
    <w:rsid w:val="00E81511"/>
    <w:rsid w:val="00E83691"/>
    <w:rsid w:val="00E86E7D"/>
    <w:rsid w:val="00E87650"/>
    <w:rsid w:val="00E90F67"/>
    <w:rsid w:val="00E95769"/>
    <w:rsid w:val="00EA2D60"/>
    <w:rsid w:val="00EA57C7"/>
    <w:rsid w:val="00EA57E1"/>
    <w:rsid w:val="00EA6630"/>
    <w:rsid w:val="00EB3A05"/>
    <w:rsid w:val="00EB58EB"/>
    <w:rsid w:val="00EB7D7E"/>
    <w:rsid w:val="00EC5700"/>
    <w:rsid w:val="00ED56DA"/>
    <w:rsid w:val="00ED6617"/>
    <w:rsid w:val="00ED74A5"/>
    <w:rsid w:val="00EE0277"/>
    <w:rsid w:val="00EE22A5"/>
    <w:rsid w:val="00EE3315"/>
    <w:rsid w:val="00EE4522"/>
    <w:rsid w:val="00EE4C0B"/>
    <w:rsid w:val="00EE7BFC"/>
    <w:rsid w:val="00EF171B"/>
    <w:rsid w:val="00EF1A6C"/>
    <w:rsid w:val="00EF4F98"/>
    <w:rsid w:val="00EF6975"/>
    <w:rsid w:val="00F01058"/>
    <w:rsid w:val="00F02F19"/>
    <w:rsid w:val="00F06412"/>
    <w:rsid w:val="00F102E6"/>
    <w:rsid w:val="00F10363"/>
    <w:rsid w:val="00F119BB"/>
    <w:rsid w:val="00F17AAF"/>
    <w:rsid w:val="00F21036"/>
    <w:rsid w:val="00F26B45"/>
    <w:rsid w:val="00F27F67"/>
    <w:rsid w:val="00F31813"/>
    <w:rsid w:val="00F35827"/>
    <w:rsid w:val="00F3750C"/>
    <w:rsid w:val="00F37613"/>
    <w:rsid w:val="00F40735"/>
    <w:rsid w:val="00F4145D"/>
    <w:rsid w:val="00F42626"/>
    <w:rsid w:val="00F42B9E"/>
    <w:rsid w:val="00F451CD"/>
    <w:rsid w:val="00F4740E"/>
    <w:rsid w:val="00F47FFE"/>
    <w:rsid w:val="00F5567E"/>
    <w:rsid w:val="00F626D0"/>
    <w:rsid w:val="00F63669"/>
    <w:rsid w:val="00F643D5"/>
    <w:rsid w:val="00F6498E"/>
    <w:rsid w:val="00F65945"/>
    <w:rsid w:val="00F6731A"/>
    <w:rsid w:val="00F71ED5"/>
    <w:rsid w:val="00F7306E"/>
    <w:rsid w:val="00F74759"/>
    <w:rsid w:val="00F80269"/>
    <w:rsid w:val="00F8192E"/>
    <w:rsid w:val="00F85514"/>
    <w:rsid w:val="00F85FB9"/>
    <w:rsid w:val="00F93790"/>
    <w:rsid w:val="00F93BE9"/>
    <w:rsid w:val="00F93E65"/>
    <w:rsid w:val="00F956A2"/>
    <w:rsid w:val="00F96CA7"/>
    <w:rsid w:val="00F97FEC"/>
    <w:rsid w:val="00FA0BA6"/>
    <w:rsid w:val="00FA159D"/>
    <w:rsid w:val="00FA1B7F"/>
    <w:rsid w:val="00FA241E"/>
    <w:rsid w:val="00FA2827"/>
    <w:rsid w:val="00FA5695"/>
    <w:rsid w:val="00FB0E08"/>
    <w:rsid w:val="00FB3D81"/>
    <w:rsid w:val="00FB406E"/>
    <w:rsid w:val="00FB773A"/>
    <w:rsid w:val="00FC2827"/>
    <w:rsid w:val="00FC4C67"/>
    <w:rsid w:val="00FC571E"/>
    <w:rsid w:val="00FC6134"/>
    <w:rsid w:val="00FC6FAF"/>
    <w:rsid w:val="00FD0429"/>
    <w:rsid w:val="00FD2D35"/>
    <w:rsid w:val="00FD2EBE"/>
    <w:rsid w:val="00FD663D"/>
    <w:rsid w:val="00FD6BCD"/>
    <w:rsid w:val="00FD7B8A"/>
    <w:rsid w:val="00FD7CAD"/>
    <w:rsid w:val="00FE3ED1"/>
    <w:rsid w:val="00FE4B36"/>
    <w:rsid w:val="00FF1E54"/>
    <w:rsid w:val="00FF4AD7"/>
    <w:rsid w:val="00FF79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FA58CB4"/>
  <w15:chartTrackingRefBased/>
  <w15:docId w15:val="{5ECDA112-1374-4726-A79F-F2EFEAA9BC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7755"/>
    <w:rPr>
      <w:rFonts w:ascii="Calibri" w:eastAsia="Calibri" w:hAnsi="Calibri" w:cs="Times New Roman"/>
    </w:rPr>
  </w:style>
  <w:style w:type="paragraph" w:styleId="Heading1">
    <w:name w:val="heading 1"/>
    <w:basedOn w:val="Normal"/>
    <w:link w:val="Heading1Char"/>
    <w:uiPriority w:val="9"/>
    <w:qFormat/>
    <w:rsid w:val="00E210E0"/>
    <w:pPr>
      <w:spacing w:before="120" w:after="120" w:line="240" w:lineRule="auto"/>
      <w:jc w:val="center"/>
      <w:outlineLvl w:val="0"/>
    </w:pPr>
    <w:rPr>
      <w:rFonts w:ascii="Times New Roman" w:hAnsi="Times New Roman"/>
      <w:b/>
      <w:bCs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D36D63"/>
    <w:pPr>
      <w:numPr>
        <w:numId w:val="45"/>
      </w:numPr>
      <w:spacing w:line="480" w:lineRule="auto"/>
      <w:outlineLvl w:val="1"/>
    </w:pPr>
    <w:rPr>
      <w:rFonts w:ascii="Times New Roman" w:hAnsi="Times New Roman"/>
      <w:b/>
      <w:bCs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88390D"/>
    <w:pPr>
      <w:numPr>
        <w:numId w:val="4"/>
      </w:numPr>
      <w:spacing w:line="480" w:lineRule="auto"/>
      <w:jc w:val="both"/>
      <w:outlineLvl w:val="2"/>
    </w:pPr>
    <w:rPr>
      <w:rFonts w:ascii="Times New Roman" w:hAnsi="Times New Roman"/>
      <w:b/>
      <w:bCs/>
      <w:sz w:val="24"/>
      <w:szCs w:val="24"/>
      <w:lang w:val="id-ID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88390D"/>
    <w:pPr>
      <w:numPr>
        <w:numId w:val="27"/>
      </w:numPr>
      <w:spacing w:line="480" w:lineRule="auto"/>
      <w:jc w:val="both"/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skripsi,Body Text Char1,Char Char2,List Paragraph2,Char Char21,spasi 2 taiiii,sub bab,kepala,Light Grid - Accent 31,List Paragraph Inventariasi,Tabel,ANNEX,awal,UGEX'Z,normal,gambar,Body of text+2,Dalam Tabel"/>
    <w:basedOn w:val="Normal"/>
    <w:link w:val="ListParagraphChar"/>
    <w:uiPriority w:val="34"/>
    <w:qFormat/>
    <w:rsid w:val="008B7755"/>
    <w:pPr>
      <w:ind w:left="720"/>
      <w:contextualSpacing/>
    </w:pPr>
  </w:style>
  <w:style w:type="table" w:styleId="TableGrid">
    <w:name w:val="Table Grid"/>
    <w:basedOn w:val="TableNormal"/>
    <w:uiPriority w:val="39"/>
    <w:qFormat/>
    <w:rsid w:val="008B7755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uiPriority w:val="99"/>
    <w:semiHidden/>
    <w:rsid w:val="008B7755"/>
    <w:rPr>
      <w:color w:val="808080"/>
    </w:rPr>
  </w:style>
  <w:style w:type="character" w:customStyle="1" w:styleId="ListParagraphChar">
    <w:name w:val="List Paragraph Char"/>
    <w:aliases w:val="Body of text Char,List Paragraph1 Char,skripsi Char,Body Text Char1 Char,Char Char2 Char,List Paragraph2 Char,Char Char21 Char,spasi 2 taiiii Char,sub bab Char,kepala Char,Light Grid - Accent 31 Char,List Paragraph Inventariasi Char"/>
    <w:link w:val="ListParagraph"/>
    <w:uiPriority w:val="34"/>
    <w:qFormat/>
    <w:locked/>
    <w:rsid w:val="008B7755"/>
    <w:rPr>
      <w:rFonts w:ascii="Calibri" w:eastAsia="Calibri" w:hAnsi="Calibri" w:cs="Times New Roman"/>
    </w:rPr>
  </w:style>
  <w:style w:type="character" w:customStyle="1" w:styleId="sw">
    <w:name w:val="sw"/>
    <w:basedOn w:val="DefaultParagraphFont"/>
    <w:rsid w:val="008B7755"/>
  </w:style>
  <w:style w:type="paragraph" w:styleId="Header">
    <w:name w:val="header"/>
    <w:basedOn w:val="Normal"/>
    <w:link w:val="HeaderChar"/>
    <w:uiPriority w:val="99"/>
    <w:unhideWhenUsed/>
    <w:rsid w:val="008B775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B7755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8B775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B7755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uiPriority w:val="1"/>
    <w:qFormat/>
    <w:rsid w:val="008B775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8B7755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1Char">
    <w:name w:val="Heading 1 Char"/>
    <w:basedOn w:val="DefaultParagraphFont"/>
    <w:link w:val="Heading1"/>
    <w:uiPriority w:val="9"/>
    <w:rsid w:val="00E210E0"/>
    <w:rPr>
      <w:rFonts w:ascii="Times New Roman" w:eastAsia="Calibri" w:hAnsi="Times New Roman" w:cs="Times New Roman"/>
      <w:b/>
      <w:bCs/>
      <w:sz w:val="24"/>
      <w:szCs w:val="24"/>
    </w:rPr>
  </w:style>
  <w:style w:type="paragraph" w:styleId="NoSpacing">
    <w:name w:val="No Spacing"/>
    <w:link w:val="NoSpacingChar"/>
    <w:uiPriority w:val="1"/>
    <w:qFormat/>
    <w:rsid w:val="00C8797F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C8797F"/>
    <w:rPr>
      <w:rFonts w:eastAsiaTheme="minorEastAsia"/>
    </w:rPr>
  </w:style>
  <w:style w:type="character" w:customStyle="1" w:styleId="normalChar">
    <w:name w:val="normal Char"/>
    <w:link w:val="Normal1"/>
    <w:locked/>
    <w:rsid w:val="00B6279D"/>
    <w:rPr>
      <w:rFonts w:ascii="Times New Roman" w:eastAsia="Calibri" w:hAnsi="Times New Roman" w:cs="Times New Roman"/>
      <w:sz w:val="24"/>
      <w:szCs w:val="20"/>
      <w:lang w:val="en-ID"/>
    </w:rPr>
  </w:style>
  <w:style w:type="paragraph" w:customStyle="1" w:styleId="Normal1">
    <w:name w:val="Normal1"/>
    <w:basedOn w:val="Normal"/>
    <w:link w:val="normalChar"/>
    <w:qFormat/>
    <w:rsid w:val="00B6279D"/>
    <w:pPr>
      <w:spacing w:after="200" w:line="480" w:lineRule="auto"/>
      <w:ind w:left="720"/>
      <w:jc w:val="both"/>
    </w:pPr>
    <w:rPr>
      <w:rFonts w:ascii="Times New Roman" w:hAnsi="Times New Roman"/>
      <w:sz w:val="24"/>
      <w:szCs w:val="20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D36D63"/>
    <w:rPr>
      <w:rFonts w:ascii="Times New Roman" w:eastAsia="Calibri" w:hAnsi="Times New Roman" w:cs="Times New Roman"/>
      <w:b/>
      <w:bCs/>
      <w:sz w:val="24"/>
      <w:szCs w:val="24"/>
    </w:rPr>
  </w:style>
  <w:style w:type="paragraph" w:customStyle="1" w:styleId="SUBBAB2">
    <w:name w:val="SUB BAB 2"/>
    <w:basedOn w:val="Heading2"/>
    <w:link w:val="SUBBAB2Char"/>
    <w:qFormat/>
    <w:rsid w:val="0088390D"/>
    <w:pPr>
      <w:numPr>
        <w:numId w:val="29"/>
      </w:numPr>
    </w:pPr>
    <w:rPr>
      <w:bCs w:val="0"/>
    </w:rPr>
  </w:style>
  <w:style w:type="character" w:customStyle="1" w:styleId="Heading3Char">
    <w:name w:val="Heading 3 Char"/>
    <w:basedOn w:val="DefaultParagraphFont"/>
    <w:link w:val="Heading3"/>
    <w:uiPriority w:val="9"/>
    <w:rsid w:val="0088390D"/>
    <w:rPr>
      <w:rFonts w:ascii="Times New Roman" w:eastAsia="Calibri" w:hAnsi="Times New Roman" w:cs="Times New Roman"/>
      <w:b/>
      <w:bCs/>
      <w:sz w:val="24"/>
      <w:szCs w:val="24"/>
      <w:lang w:val="id-ID"/>
    </w:rPr>
  </w:style>
  <w:style w:type="character" w:customStyle="1" w:styleId="SUBBAB2Char">
    <w:name w:val="SUB BAB 2 Char"/>
    <w:basedOn w:val="Heading2Char"/>
    <w:link w:val="SUBBAB2"/>
    <w:rsid w:val="0088390D"/>
    <w:rPr>
      <w:rFonts w:ascii="Times New Roman" w:eastAsia="Calibri" w:hAnsi="Times New Roman" w:cs="Times New Roman"/>
      <w:b/>
      <w:bCs w:val="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8390D"/>
    <w:rPr>
      <w:rFonts w:ascii="Times New Roman" w:eastAsia="Calibri" w:hAnsi="Times New Roman" w:cs="Times New Roman"/>
      <w:b/>
      <w:bCs/>
      <w:sz w:val="24"/>
      <w:szCs w:val="24"/>
    </w:rPr>
  </w:style>
  <w:style w:type="paragraph" w:customStyle="1" w:styleId="subbab4">
    <w:name w:val="sub bab4"/>
    <w:basedOn w:val="Heading4"/>
    <w:link w:val="subbab4Char"/>
    <w:qFormat/>
    <w:rsid w:val="00C62998"/>
    <w:pPr>
      <w:numPr>
        <w:numId w:val="30"/>
      </w:numPr>
    </w:pPr>
    <w:rPr>
      <w:bCs w:val="0"/>
      <w:color w:val="000000"/>
    </w:rPr>
  </w:style>
  <w:style w:type="paragraph" w:customStyle="1" w:styleId="SUBBAB5">
    <w:name w:val="SUB BAB5"/>
    <w:basedOn w:val="Heading4"/>
    <w:link w:val="SUBBAB5Char"/>
    <w:qFormat/>
    <w:rsid w:val="00C90B46"/>
    <w:pPr>
      <w:numPr>
        <w:numId w:val="33"/>
      </w:numPr>
      <w:tabs>
        <w:tab w:val="left" w:pos="993"/>
      </w:tabs>
    </w:pPr>
    <w:rPr>
      <w:bCs w:val="0"/>
      <w:lang w:val="id-ID"/>
    </w:rPr>
  </w:style>
  <w:style w:type="character" w:customStyle="1" w:styleId="subbab4Char">
    <w:name w:val="sub bab4 Char"/>
    <w:basedOn w:val="Heading4Char"/>
    <w:link w:val="subbab4"/>
    <w:rsid w:val="00C62998"/>
    <w:rPr>
      <w:rFonts w:ascii="Times New Roman" w:eastAsia="Calibri" w:hAnsi="Times New Roman" w:cs="Times New Roman"/>
      <w:b/>
      <w:bCs w:val="0"/>
      <w:color w:val="000000"/>
      <w:sz w:val="24"/>
      <w:szCs w:val="24"/>
    </w:rPr>
  </w:style>
  <w:style w:type="paragraph" w:customStyle="1" w:styleId="Style6">
    <w:name w:val="Style 6"/>
    <w:basedOn w:val="Heading4"/>
    <w:link w:val="Style6Char"/>
    <w:qFormat/>
    <w:rsid w:val="003472FD"/>
    <w:pPr>
      <w:numPr>
        <w:numId w:val="35"/>
      </w:numPr>
      <w:tabs>
        <w:tab w:val="left" w:pos="1134"/>
      </w:tabs>
    </w:pPr>
    <w:rPr>
      <w:bCs w:val="0"/>
      <w:lang w:val="id-ID"/>
    </w:rPr>
  </w:style>
  <w:style w:type="character" w:customStyle="1" w:styleId="SUBBAB5Char">
    <w:name w:val="SUB BAB5 Char"/>
    <w:basedOn w:val="Heading4Char"/>
    <w:link w:val="SUBBAB5"/>
    <w:rsid w:val="00C90B46"/>
    <w:rPr>
      <w:rFonts w:ascii="Times New Roman" w:eastAsia="Calibri" w:hAnsi="Times New Roman" w:cs="Times New Roman"/>
      <w:b/>
      <w:bCs w:val="0"/>
      <w:sz w:val="24"/>
      <w:szCs w:val="24"/>
      <w:lang w:val="id-ID"/>
    </w:rPr>
  </w:style>
  <w:style w:type="paragraph" w:customStyle="1" w:styleId="Style3">
    <w:name w:val="Style 3"/>
    <w:basedOn w:val="Heading2"/>
    <w:link w:val="Style3Char"/>
    <w:qFormat/>
    <w:rsid w:val="007779E5"/>
    <w:pPr>
      <w:numPr>
        <w:numId w:val="13"/>
      </w:numPr>
    </w:pPr>
    <w:rPr>
      <w:bCs w:val="0"/>
    </w:rPr>
  </w:style>
  <w:style w:type="character" w:customStyle="1" w:styleId="Style6Char">
    <w:name w:val="Style 6 Char"/>
    <w:basedOn w:val="Heading4Char"/>
    <w:link w:val="Style6"/>
    <w:rsid w:val="003472FD"/>
    <w:rPr>
      <w:rFonts w:ascii="Times New Roman" w:eastAsia="Calibri" w:hAnsi="Times New Roman" w:cs="Times New Roman"/>
      <w:b/>
      <w:bCs w:val="0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741A1E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character" w:customStyle="1" w:styleId="Style3Char">
    <w:name w:val="Style 3 Char"/>
    <w:basedOn w:val="Heading2Char"/>
    <w:link w:val="Style3"/>
    <w:rsid w:val="007779E5"/>
    <w:rPr>
      <w:rFonts w:ascii="Times New Roman" w:eastAsia="Calibri" w:hAnsi="Times New Roman" w:cs="Times New Roman"/>
      <w:b/>
      <w:bCs w:val="0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857282"/>
    <w:pPr>
      <w:tabs>
        <w:tab w:val="right" w:leader="dot" w:pos="7927"/>
      </w:tabs>
      <w:spacing w:after="10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741A1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41A1E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741A1E"/>
    <w:rPr>
      <w:color w:val="0563C1" w:themeColor="hyperlink"/>
      <w:u w:val="single"/>
    </w:rPr>
  </w:style>
  <w:style w:type="paragraph" w:customStyle="1" w:styleId="TableParagraph">
    <w:name w:val="Table Paragraph"/>
    <w:basedOn w:val="Normal"/>
    <w:uiPriority w:val="1"/>
    <w:qFormat/>
    <w:rsid w:val="00B222A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lang w:val="id"/>
    </w:rPr>
  </w:style>
  <w:style w:type="paragraph" w:styleId="Title">
    <w:name w:val="Title"/>
    <w:basedOn w:val="Normal"/>
    <w:link w:val="TitleChar"/>
    <w:uiPriority w:val="10"/>
    <w:qFormat/>
    <w:rsid w:val="00B222A6"/>
    <w:pPr>
      <w:widowControl w:val="0"/>
      <w:autoSpaceDE w:val="0"/>
      <w:autoSpaceDN w:val="0"/>
      <w:spacing w:after="0" w:line="240" w:lineRule="auto"/>
      <w:ind w:left="180"/>
    </w:pPr>
    <w:rPr>
      <w:rFonts w:ascii="Times New Roman" w:eastAsia="Times New Roman" w:hAnsi="Times New Roman"/>
      <w:b/>
      <w:bCs/>
      <w:sz w:val="24"/>
      <w:szCs w:val="24"/>
      <w:lang w:val="id"/>
    </w:rPr>
  </w:style>
  <w:style w:type="character" w:customStyle="1" w:styleId="TitleChar">
    <w:name w:val="Title Char"/>
    <w:basedOn w:val="DefaultParagraphFont"/>
    <w:link w:val="Title"/>
    <w:uiPriority w:val="10"/>
    <w:rsid w:val="00B222A6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766764"/>
    <w:pPr>
      <w:spacing w:after="0" w:line="480" w:lineRule="auto"/>
      <w:jc w:val="center"/>
    </w:pPr>
    <w:rPr>
      <w:rFonts w:ascii="Times New Roman" w:eastAsiaTheme="minorHAnsi" w:hAnsi="Times New Roman" w:cstheme="minorBidi"/>
      <w:b/>
      <w:bCs/>
      <w:sz w:val="24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40D5F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CB579A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CB579A"/>
    <w:rPr>
      <w:b/>
      <w:bCs/>
    </w:rPr>
  </w:style>
  <w:style w:type="character" w:styleId="Emphasis">
    <w:name w:val="Emphasis"/>
    <w:basedOn w:val="DefaultParagraphFont"/>
    <w:uiPriority w:val="20"/>
    <w:qFormat/>
    <w:rsid w:val="00CB579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10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0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8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1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5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90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05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53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8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57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2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4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26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6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8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1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1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583276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2" w:space="0" w:color="auto"/>
            <w:right w:val="single" w:sz="2" w:space="0" w:color="auto"/>
          </w:divBdr>
          <w:divsChild>
            <w:div w:id="1549340722">
              <w:marLeft w:val="0"/>
              <w:marRight w:val="0"/>
              <w:marTop w:val="0"/>
              <w:marBottom w:val="0"/>
              <w:divBdr>
                <w:top w:val="single" w:sz="2" w:space="0" w:color="auto"/>
                <w:left w:val="single" w:sz="2" w:space="0" w:color="auto"/>
                <w:bottom w:val="single" w:sz="2" w:space="0" w:color="auto"/>
                <w:right w:val="single" w:sz="2" w:space="0" w:color="auto"/>
              </w:divBdr>
              <w:divsChild>
                <w:div w:id="773787905">
                  <w:marLeft w:val="0"/>
                  <w:marRight w:val="0"/>
                  <w:marTop w:val="0"/>
                  <w:marBottom w:val="0"/>
                  <w:divBdr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divBdr>
                </w:div>
              </w:divsChild>
            </w:div>
            <w:div w:id="1587692481">
              <w:marLeft w:val="480"/>
              <w:marRight w:val="0"/>
              <w:marTop w:val="0"/>
              <w:marBottom w:val="0"/>
              <w:divBdr>
                <w:top w:val="single" w:sz="2" w:space="0" w:color="auto"/>
                <w:left w:val="single" w:sz="2" w:space="0" w:color="auto"/>
                <w:bottom w:val="single" w:sz="2" w:space="0" w:color="auto"/>
                <w:right w:val="single" w:sz="2" w:space="0" w:color="auto"/>
              </w:divBdr>
              <w:divsChild>
                <w:div w:id="2041006848">
                  <w:marLeft w:val="0"/>
                  <w:marRight w:val="0"/>
                  <w:marTop w:val="0"/>
                  <w:marBottom w:val="0"/>
                  <w:divBdr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divBdr>
                  <w:divsChild>
                    <w:div w:id="1639727322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auto"/>
                        <w:left w:val="single" w:sz="2" w:space="0" w:color="auto"/>
                        <w:bottom w:val="single" w:sz="2" w:space="0" w:color="auto"/>
                        <w:right w:val="single" w:sz="2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1963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0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CA68CF-B1E3-4B00-B314-73EFB8B0D2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9</Pages>
  <Words>5321</Words>
  <Characters>30332</Characters>
  <Application>Microsoft Office Word</Application>
  <DocSecurity>0</DocSecurity>
  <Lines>252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ayatul</dc:creator>
  <cp:keywords/>
  <dc:description/>
  <cp:lastModifiedBy>inayatul</cp:lastModifiedBy>
  <cp:revision>2</cp:revision>
  <cp:lastPrinted>2023-08-16T12:26:00Z</cp:lastPrinted>
  <dcterms:created xsi:type="dcterms:W3CDTF">2023-08-16T13:20:00Z</dcterms:created>
  <dcterms:modified xsi:type="dcterms:W3CDTF">2023-08-16T1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942abd7-061a-31ae-96e5-6626c77f9b72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